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72B718AA" w14:textId="1F80F454" w:rsidR="00723773" w:rsidRPr="00A70B6E" w:rsidRDefault="00874591" w:rsidP="00BB5655">
      <w:pPr>
        <w:pStyle w:val="Heading1"/>
      </w:pPr>
      <w:bookmarkStart w:id="0" w:name="_3gj8dlnf4yge" w:colFirst="0" w:colLast="0"/>
      <w:bookmarkEnd w:id="0"/>
      <w:r w:rsidRPr="00A70B6E">
        <w:t>Title: What l</w:t>
      </w:r>
      <w:r w:rsidR="000434AA" w:rsidRPr="00A70B6E">
        <w:t xml:space="preserve">imits </w:t>
      </w:r>
      <w:r w:rsidR="00121754" w:rsidRPr="00A70B6E">
        <w:t>bio</w:t>
      </w:r>
      <w:r w:rsidR="000434AA" w:rsidRPr="00A70B6E">
        <w:t>invasi</w:t>
      </w:r>
      <w:r w:rsidR="00DE764D" w:rsidRPr="00A70B6E">
        <w:t>ons</w:t>
      </w:r>
      <w:r w:rsidR="00A41FC7" w:rsidRPr="00A70B6E">
        <w:t xml:space="preserve"> </w:t>
      </w:r>
      <w:r w:rsidR="000434AA" w:rsidRPr="00A70B6E">
        <w:t>in</w:t>
      </w:r>
      <w:r w:rsidRPr="00A70B6E">
        <w:t xml:space="preserve"> </w:t>
      </w:r>
      <w:r w:rsidR="00A41FC7" w:rsidRPr="00A70B6E">
        <w:t>the Arctic</w:t>
      </w:r>
      <w:r w:rsidR="000434AA" w:rsidRPr="00A70B6E">
        <w:t>?</w:t>
      </w:r>
      <w:r w:rsidRPr="00A70B6E">
        <w:t xml:space="preserve"> </w:t>
      </w:r>
      <w:ins w:id="1" w:author="Amanda Droghini" w:date="2018-04-23T09:54:00Z">
        <w:r w:rsidR="002B2B80">
          <w:t>Us</w:t>
        </w:r>
      </w:ins>
      <w:ins w:id="2" w:author="Amanda Droghini" w:date="2018-04-23T09:53:00Z">
        <w:r w:rsidR="002B2B80">
          <w:t xml:space="preserve">ing predictive habitat models to investigate the role of </w:t>
        </w:r>
      </w:ins>
      <w:ins w:id="3" w:author="Amanda Droghini" w:date="2018-04-23T09:54:00Z">
        <w:r w:rsidR="002B2B80">
          <w:t xml:space="preserve">cold </w:t>
        </w:r>
      </w:ins>
      <w:ins w:id="4" w:author="Amanda Droghini" w:date="2018-04-23T09:53:00Z">
        <w:r w:rsidR="002B2B80">
          <w:t xml:space="preserve">water temperature on survival and reproduction </w:t>
        </w:r>
      </w:ins>
      <w:ins w:id="5" w:author="Amanda Droghini" w:date="2018-04-23T09:54:00Z">
        <w:r w:rsidR="002B2B80">
          <w:t>… in the Bering Sea</w:t>
        </w:r>
      </w:ins>
      <w:ins w:id="6" w:author="Amanda Droghini" w:date="2018-04-23T09:53:00Z">
        <w:r w:rsidR="002B2B80">
          <w:t xml:space="preserve"> </w:t>
        </w:r>
      </w:ins>
      <w:r w:rsidRPr="00A70B6E">
        <w:t xml:space="preserve">Investigating </w:t>
      </w:r>
      <w:r w:rsidR="00A70B6E" w:rsidRPr="007809B2">
        <w:rPr>
          <w:highlight w:val="cyan"/>
          <w:rPrChange w:id="7" w:author="Amanda Droghini" w:date="2018-04-18T16:35:00Z">
            <w:rPr/>
          </w:rPrChange>
        </w:rPr>
        <w:t>vessel traffic</w:t>
      </w:r>
      <w:r w:rsidR="00A70B6E" w:rsidRPr="00A70B6E">
        <w:t xml:space="preserve"> and </w:t>
      </w:r>
      <w:r w:rsidRPr="00A70B6E">
        <w:t>t</w:t>
      </w:r>
      <w:r w:rsidR="000434AA" w:rsidRPr="00A70B6E">
        <w:t xml:space="preserve">he role of </w:t>
      </w:r>
      <w:r w:rsidR="00A41FC7" w:rsidRPr="00A70B6E">
        <w:t xml:space="preserve">cold </w:t>
      </w:r>
      <w:r w:rsidR="002A27DE" w:rsidRPr="00A70B6E">
        <w:t xml:space="preserve">water </w:t>
      </w:r>
      <w:r w:rsidR="000434AA" w:rsidRPr="00A70B6E">
        <w:t>t</w:t>
      </w:r>
      <w:r w:rsidRPr="00A70B6E">
        <w:t>emperature</w:t>
      </w:r>
      <w:r w:rsidR="00A41FC7" w:rsidRPr="00A70B6E">
        <w:t>s</w:t>
      </w:r>
      <w:r w:rsidR="000434AA" w:rsidRPr="00A70B6E">
        <w:t xml:space="preserve"> on </w:t>
      </w:r>
      <w:r w:rsidR="008E791A" w:rsidRPr="00A70B6E">
        <w:t xml:space="preserve">the </w:t>
      </w:r>
      <w:r w:rsidR="000434AA" w:rsidRPr="00A70B6E">
        <w:t>survival and reproduction</w:t>
      </w:r>
      <w:r w:rsidR="008E791A" w:rsidRPr="00A70B6E">
        <w:t xml:space="preserve"> of non-native taxa</w:t>
      </w:r>
      <w:r w:rsidR="00AD2293" w:rsidRPr="00A70B6E">
        <w:t xml:space="preserve"> </w:t>
      </w:r>
      <w:r w:rsidRPr="00A70B6E">
        <w:t xml:space="preserve">in the </w:t>
      </w:r>
      <w:commentRangeStart w:id="8"/>
      <w:r w:rsidRPr="00A70B6E">
        <w:t>Bering Sea</w:t>
      </w:r>
      <w:commentRangeEnd w:id="8"/>
      <w:r w:rsidR="00A41FC7" w:rsidRPr="00A70B6E">
        <w:rPr>
          <w:rStyle w:val="CommentReference"/>
          <w:rFonts w:ascii="Arial" w:hAnsi="Arial" w:cs="Arial"/>
          <w:b w:val="0"/>
        </w:rPr>
        <w:commentReference w:id="8"/>
      </w:r>
    </w:p>
    <w:p w14:paraId="753A1902" w14:textId="1A8B9C92" w:rsidR="00723773" w:rsidRPr="00A70B6E" w:rsidRDefault="00874591" w:rsidP="00A85C6F">
      <w:pPr>
        <w:spacing w:line="360" w:lineRule="auto"/>
        <w:ind w:firstLine="0"/>
        <w:contextualSpacing/>
        <w:rPr>
          <w:lang w:val="en-US"/>
        </w:rPr>
      </w:pPr>
      <w:r w:rsidRPr="00A70B6E">
        <w:rPr>
          <w:b/>
          <w:lang w:val="en-US"/>
        </w:rPr>
        <w:t>Authors:</w:t>
      </w:r>
      <w:commentRangeStart w:id="9"/>
      <w:commentRangeStart w:id="10"/>
      <w:r w:rsidRPr="00A70B6E">
        <w:rPr>
          <w:lang w:val="en-US"/>
        </w:rPr>
        <w:t xml:space="preserve"> A. Droghini</w:t>
      </w:r>
      <w:r w:rsidRPr="00A70B6E">
        <w:rPr>
          <w:vertAlign w:val="superscript"/>
          <w:lang w:val="en-US"/>
        </w:rPr>
        <w:t>1</w:t>
      </w:r>
      <w:r w:rsidRPr="00A70B6E">
        <w:rPr>
          <w:lang w:val="en-US"/>
        </w:rPr>
        <w:t>, A. Fischbach</w:t>
      </w:r>
      <w:r w:rsidRPr="00A70B6E">
        <w:rPr>
          <w:vertAlign w:val="superscript"/>
          <w:lang w:val="en-US"/>
        </w:rPr>
        <w:t>2</w:t>
      </w:r>
      <w:r w:rsidRPr="00A70B6E">
        <w:rPr>
          <w:lang w:val="en-US"/>
        </w:rPr>
        <w:t>, J. Watson</w:t>
      </w:r>
      <w:commentRangeEnd w:id="9"/>
      <w:r w:rsidRPr="00A70B6E">
        <w:rPr>
          <w:lang w:val="en-US"/>
        </w:rPr>
        <w:commentReference w:id="9"/>
      </w:r>
      <w:commentRangeEnd w:id="10"/>
      <w:r w:rsidR="000B0DC8" w:rsidRPr="00A70B6E">
        <w:rPr>
          <w:rStyle w:val="CommentReference"/>
          <w:rFonts w:ascii="Arial" w:eastAsia="Arial" w:hAnsi="Arial" w:cs="Arial"/>
          <w:color w:val="000000"/>
          <w:lang w:val="en-US" w:eastAsia="en-US"/>
        </w:rPr>
        <w:commentReference w:id="10"/>
      </w:r>
      <w:r w:rsidRPr="00A70B6E">
        <w:rPr>
          <w:vertAlign w:val="superscript"/>
          <w:lang w:val="en-US"/>
        </w:rPr>
        <w:t>3</w:t>
      </w:r>
      <w:r w:rsidR="000434AA" w:rsidRPr="00A70B6E">
        <w:rPr>
          <w:lang w:val="en-US"/>
        </w:rPr>
        <w:t>, J.P. Reimer</w:t>
      </w:r>
      <w:r w:rsidR="000434AA" w:rsidRPr="00A70B6E">
        <w:rPr>
          <w:vertAlign w:val="superscript"/>
          <w:lang w:val="en-US"/>
        </w:rPr>
        <w:t>1</w:t>
      </w:r>
    </w:p>
    <w:p w14:paraId="50DE4741" w14:textId="77777777" w:rsidR="00723773" w:rsidRPr="00A70B6E" w:rsidRDefault="00723773" w:rsidP="00CA4945">
      <w:pPr>
        <w:spacing w:line="360" w:lineRule="auto"/>
        <w:contextualSpacing/>
        <w:rPr>
          <w:lang w:val="en-US"/>
        </w:rPr>
      </w:pPr>
    </w:p>
    <w:p w14:paraId="7A60673F" w14:textId="77777777" w:rsidR="00723773" w:rsidRPr="00A70B6E" w:rsidRDefault="00874591" w:rsidP="00A85C6F">
      <w:pPr>
        <w:spacing w:line="360" w:lineRule="auto"/>
        <w:ind w:firstLine="0"/>
        <w:contextualSpacing/>
        <w:rPr>
          <w:lang w:val="en-US"/>
        </w:rPr>
      </w:pPr>
      <w:r w:rsidRPr="00A70B6E">
        <w:rPr>
          <w:b/>
          <w:lang w:val="en-US"/>
        </w:rPr>
        <w:t>Affiliations:</w:t>
      </w:r>
      <w:r w:rsidRPr="00A70B6E">
        <w:rPr>
          <w:lang w:val="en-US"/>
        </w:rPr>
        <w:t xml:space="preserve"> 1. Alaska Center for Conservation Science, University of Alaska Anchorage, 2400 W Campus Drive, Anchorage, AK 99508. 2. U.S. Geological Service, Alaska Science Center, Walrus Research Program, 4210 University Drive, Anchorage, AK 99508. 3. NOAA Alaska Fisheries Science Center, Auke Bay Laboratories, Ted Stevens Marine Research Institute, 17109 Pt. Lena Loop Rd., Juneau, AK 99801</w:t>
      </w:r>
    </w:p>
    <w:p w14:paraId="5F65C589" w14:textId="77777777" w:rsidR="00723773" w:rsidRPr="00A70B6E" w:rsidRDefault="00723773" w:rsidP="00CA4945">
      <w:pPr>
        <w:spacing w:line="360" w:lineRule="auto"/>
        <w:contextualSpacing/>
        <w:rPr>
          <w:lang w:val="en-US"/>
        </w:rPr>
      </w:pPr>
    </w:p>
    <w:p w14:paraId="5E57F71A" w14:textId="4D245661" w:rsidR="00723773" w:rsidRPr="00A70B6E" w:rsidRDefault="00874591" w:rsidP="00A85C6F">
      <w:pPr>
        <w:spacing w:line="360" w:lineRule="auto"/>
        <w:ind w:firstLine="0"/>
        <w:contextualSpacing/>
        <w:rPr>
          <w:lang w:val="en-US"/>
        </w:rPr>
      </w:pPr>
      <w:r w:rsidRPr="00A70B6E">
        <w:rPr>
          <w:b/>
          <w:lang w:val="en-US"/>
        </w:rPr>
        <w:t>Corresponding author:</w:t>
      </w:r>
      <w:r w:rsidR="00DB1BC2" w:rsidRPr="00A70B6E">
        <w:rPr>
          <w:b/>
          <w:lang w:val="en-US"/>
        </w:rPr>
        <w:t xml:space="preserve"> </w:t>
      </w:r>
      <w:r w:rsidR="00DB1BC2" w:rsidRPr="00A70B6E">
        <w:rPr>
          <w:lang w:val="en-US"/>
        </w:rPr>
        <w:t>A. Droghini, adroghini@alaska.edu</w:t>
      </w:r>
    </w:p>
    <w:p w14:paraId="6FAF9495" w14:textId="0C42BBC2" w:rsidR="00723773" w:rsidRPr="00A70B6E" w:rsidRDefault="00723773" w:rsidP="00BB5655">
      <w:pPr>
        <w:pStyle w:val="Heading1"/>
      </w:pPr>
      <w:bookmarkStart w:id="11" w:name="_avmfvmnpzhi4" w:colFirst="0" w:colLast="0"/>
      <w:bookmarkEnd w:id="11"/>
    </w:p>
    <w:p w14:paraId="3DE406CC" w14:textId="77777777" w:rsidR="00723773" w:rsidRPr="00A70B6E" w:rsidRDefault="00874591" w:rsidP="00BB5655">
      <w:pPr>
        <w:pStyle w:val="Heading1"/>
      </w:pPr>
      <w:bookmarkStart w:id="12" w:name="_u7a6acf52prm" w:colFirst="0" w:colLast="0"/>
      <w:bookmarkEnd w:id="12"/>
      <w:r w:rsidRPr="00A70B6E">
        <w:br w:type="page"/>
      </w:r>
    </w:p>
    <w:p w14:paraId="27DD2D73" w14:textId="77777777" w:rsidR="00475A9D" w:rsidRPr="00A70B6E" w:rsidRDefault="00475A9D" w:rsidP="00001DF8">
      <w:pPr>
        <w:pStyle w:val="Heading1"/>
      </w:pPr>
      <w:bookmarkStart w:id="13" w:name="_apau72l7trnn" w:colFirst="0" w:colLast="0"/>
      <w:bookmarkStart w:id="14" w:name="_l1pptop6d6ld" w:colFirst="0" w:colLast="0"/>
      <w:bookmarkEnd w:id="13"/>
      <w:bookmarkEnd w:id="14"/>
      <w:commentRangeStart w:id="15"/>
      <w:r w:rsidRPr="00A70B6E">
        <w:lastRenderedPageBreak/>
        <w:t>Abstract</w:t>
      </w:r>
      <w:commentRangeEnd w:id="15"/>
      <w:r w:rsidR="00346BFB" w:rsidRPr="00A70B6E">
        <w:rPr>
          <w:rStyle w:val="CommentReference"/>
          <w:rFonts w:ascii="Arial" w:hAnsi="Arial" w:cs="Arial"/>
          <w:b w:val="0"/>
        </w:rPr>
        <w:commentReference w:id="15"/>
      </w:r>
    </w:p>
    <w:p w14:paraId="11BEC6DD" w14:textId="59D307BB" w:rsidR="00475A9D" w:rsidRPr="00A70B6E" w:rsidRDefault="005174C1" w:rsidP="00F266D4">
      <w:pPr>
        <w:spacing w:line="360" w:lineRule="auto"/>
        <w:contextualSpacing/>
        <w:rPr>
          <w:lang w:val="en-US"/>
        </w:rPr>
      </w:pPr>
      <w:r w:rsidRPr="00A70B6E">
        <w:rPr>
          <w:lang w:val="en-US"/>
        </w:rPr>
        <w:t>Cold water temperatures and minimal shipping traffic</w:t>
      </w:r>
      <w:r w:rsidR="00684C61" w:rsidRPr="00A70B6E">
        <w:rPr>
          <w:lang w:val="en-US"/>
        </w:rPr>
        <w:t xml:space="preserve"> </w:t>
      </w:r>
      <w:r w:rsidR="001F394D" w:rsidRPr="00A70B6E">
        <w:rPr>
          <w:lang w:val="en-US"/>
        </w:rPr>
        <w:t xml:space="preserve">are expected to limit biological introductions </w:t>
      </w:r>
      <w:r w:rsidR="00E31CFA">
        <w:rPr>
          <w:lang w:val="en-US"/>
        </w:rPr>
        <w:t>to polar ecosystems.</w:t>
      </w:r>
      <w:r w:rsidR="001F394D" w:rsidRPr="00A70B6E">
        <w:rPr>
          <w:lang w:val="en-US"/>
        </w:rPr>
        <w:t xml:space="preserve"> </w:t>
      </w:r>
      <w:r w:rsidR="00E31CFA">
        <w:rPr>
          <w:lang w:val="en-US"/>
        </w:rPr>
        <w:t xml:space="preserve">However, </w:t>
      </w:r>
      <w:r w:rsidR="001F394D" w:rsidRPr="00A70B6E">
        <w:rPr>
          <w:lang w:val="en-US"/>
        </w:rPr>
        <w:t>th</w:t>
      </w:r>
      <w:r w:rsidRPr="00A70B6E">
        <w:rPr>
          <w:lang w:val="en-US"/>
        </w:rPr>
        <w:t>e</w:t>
      </w:r>
      <w:r w:rsidR="000B0DC8" w:rsidRPr="00A70B6E">
        <w:rPr>
          <w:lang w:val="en-US"/>
        </w:rPr>
        <w:t>s</w:t>
      </w:r>
      <w:r w:rsidRPr="00A70B6E">
        <w:rPr>
          <w:lang w:val="en-US"/>
        </w:rPr>
        <w:t>e</w:t>
      </w:r>
      <w:r w:rsidR="000B0DC8" w:rsidRPr="00A70B6E">
        <w:rPr>
          <w:lang w:val="en-US"/>
        </w:rPr>
        <w:t xml:space="preserve"> expectation</w:t>
      </w:r>
      <w:r w:rsidRPr="00A70B6E">
        <w:rPr>
          <w:lang w:val="en-US"/>
        </w:rPr>
        <w:t>s</w:t>
      </w:r>
      <w:r w:rsidR="000B0DC8" w:rsidRPr="00A70B6E">
        <w:rPr>
          <w:lang w:val="en-US"/>
        </w:rPr>
        <w:t xml:space="preserve"> </w:t>
      </w:r>
      <w:r w:rsidR="00E31CFA" w:rsidRPr="00A70B6E">
        <w:rPr>
          <w:lang w:val="en-US"/>
        </w:rPr>
        <w:t xml:space="preserve">have rarely been evaluated </w:t>
      </w:r>
      <w:r w:rsidR="000B0DC8" w:rsidRPr="00A70B6E">
        <w:rPr>
          <w:lang w:val="en-US"/>
        </w:rPr>
        <w:t>across multiple taxa and life stages.</w:t>
      </w:r>
      <w:r w:rsidR="002A27DE" w:rsidRPr="00A70B6E">
        <w:rPr>
          <w:lang w:val="en-US"/>
        </w:rPr>
        <w:t xml:space="preserve"> </w:t>
      </w:r>
      <w:r w:rsidR="001F394D" w:rsidRPr="00A70B6E">
        <w:rPr>
          <w:lang w:val="en-US"/>
        </w:rPr>
        <w:t>We</w:t>
      </w:r>
      <w:r w:rsidR="00684C61" w:rsidRPr="00A70B6E">
        <w:rPr>
          <w:lang w:val="en-US"/>
        </w:rPr>
        <w:t xml:space="preserve"> </w:t>
      </w:r>
      <w:r w:rsidR="00E31CFA">
        <w:rPr>
          <w:lang w:val="en-US"/>
        </w:rPr>
        <w:t>examined</w:t>
      </w:r>
      <w:r w:rsidR="002A54CF" w:rsidRPr="00A70B6E">
        <w:rPr>
          <w:lang w:val="en-US"/>
        </w:rPr>
        <w:t xml:space="preserve"> the role of </w:t>
      </w:r>
      <w:r w:rsidR="00E31CFA">
        <w:rPr>
          <w:lang w:val="en-US"/>
        </w:rPr>
        <w:t>water temperature and salinity</w:t>
      </w:r>
      <w:r w:rsidR="00684C61" w:rsidRPr="00A70B6E">
        <w:rPr>
          <w:lang w:val="en-US"/>
        </w:rPr>
        <w:t xml:space="preserve"> </w:t>
      </w:r>
      <w:r w:rsidR="002A54CF" w:rsidRPr="00A70B6E">
        <w:rPr>
          <w:lang w:val="en-US"/>
        </w:rPr>
        <w:t>on</w:t>
      </w:r>
      <w:r w:rsidR="00684C61" w:rsidRPr="00A70B6E">
        <w:rPr>
          <w:lang w:val="en-US"/>
        </w:rPr>
        <w:t xml:space="preserve"> the potential survival and reproductive habitat of 42 non-indigenous species</w:t>
      </w:r>
      <w:r w:rsidR="002A54CF" w:rsidRPr="00A70B6E">
        <w:rPr>
          <w:lang w:val="en-US"/>
        </w:rPr>
        <w:t xml:space="preserve"> (NIS)</w:t>
      </w:r>
      <w:r w:rsidR="001F394D" w:rsidRPr="00A70B6E">
        <w:rPr>
          <w:lang w:val="en-US"/>
        </w:rPr>
        <w:t xml:space="preserve"> in the Bering Sea, a marine ecosystem characterized by a strong, subarctic-arctic latitudinal gradient</w:t>
      </w:r>
      <w:r w:rsidR="00684C61" w:rsidRPr="00A70B6E">
        <w:rPr>
          <w:lang w:val="en-US"/>
        </w:rPr>
        <w:t xml:space="preserve">. </w:t>
      </w:r>
      <w:r w:rsidR="002A54CF" w:rsidRPr="00A70B6E">
        <w:rPr>
          <w:lang w:val="en-US"/>
        </w:rPr>
        <w:t xml:space="preserve">We built </w:t>
      </w:r>
      <w:r w:rsidR="00E31CFA">
        <w:rPr>
          <w:lang w:val="en-US"/>
        </w:rPr>
        <w:t xml:space="preserve">predictive </w:t>
      </w:r>
      <w:r w:rsidR="002A54CF" w:rsidRPr="00A70B6E">
        <w:rPr>
          <w:lang w:val="en-US"/>
        </w:rPr>
        <w:t>habitat suitability models by comparing species</w:t>
      </w:r>
      <w:r w:rsidR="00E31CFA">
        <w:rPr>
          <w:lang w:val="en-US"/>
        </w:rPr>
        <w:t>-specific</w:t>
      </w:r>
      <w:r w:rsidR="002A54CF" w:rsidRPr="00A70B6E">
        <w:rPr>
          <w:lang w:val="en-US"/>
        </w:rPr>
        <w:t xml:space="preserve"> temperature and salinity thresholds to conditions in the Bering Sea </w:t>
      </w:r>
      <w:r w:rsidR="00E31CFA">
        <w:rPr>
          <w:lang w:val="en-US"/>
        </w:rPr>
        <w:t xml:space="preserve">as </w:t>
      </w:r>
      <w:r w:rsidR="002A54CF" w:rsidRPr="00A70B6E">
        <w:rPr>
          <w:lang w:val="en-US"/>
        </w:rPr>
        <w:t>projected by three regional ocean models</w:t>
      </w:r>
      <w:r w:rsidR="00E31CFA">
        <w:rPr>
          <w:lang w:val="en-US"/>
        </w:rPr>
        <w:t>. We</w:t>
      </w:r>
      <w:r w:rsidR="002A54CF" w:rsidRPr="00A70B6E">
        <w:rPr>
          <w:lang w:val="en-US"/>
        </w:rPr>
        <w:t xml:space="preserve"> </w:t>
      </w:r>
      <w:r w:rsidR="002A54CF" w:rsidRPr="00A70B6E">
        <w:rPr>
          <w:rFonts w:eastAsia="Calibri"/>
          <w:lang w:val="en-US"/>
        </w:rPr>
        <w:t>investigated the effect</w:t>
      </w:r>
      <w:r w:rsidR="00E31CFA">
        <w:rPr>
          <w:rFonts w:eastAsia="Calibri"/>
          <w:lang w:val="en-US"/>
        </w:rPr>
        <w:t>s</w:t>
      </w:r>
      <w:r w:rsidR="002A54CF" w:rsidRPr="00A70B6E">
        <w:rPr>
          <w:rFonts w:eastAsia="Calibri"/>
          <w:lang w:val="en-US"/>
        </w:rPr>
        <w:t xml:space="preserve"> of climate change</w:t>
      </w:r>
      <w:r w:rsidR="00E31CFA">
        <w:rPr>
          <w:rFonts w:eastAsia="Calibri"/>
          <w:lang w:val="en-US"/>
        </w:rPr>
        <w:t xml:space="preserve"> on suitability</w:t>
      </w:r>
      <w:r w:rsidR="002A54CF" w:rsidRPr="00A70B6E">
        <w:rPr>
          <w:rFonts w:eastAsia="Calibri"/>
          <w:lang w:val="en-US"/>
        </w:rPr>
        <w:t xml:space="preserve"> </w:t>
      </w:r>
      <w:r w:rsidR="002A54CF" w:rsidRPr="00A70B6E">
        <w:rPr>
          <w:lang w:val="en-US"/>
        </w:rPr>
        <w:t xml:space="preserve">by </w:t>
      </w:r>
      <w:r w:rsidR="00E31CFA">
        <w:rPr>
          <w:lang w:val="en-US"/>
        </w:rPr>
        <w:t xml:space="preserve">generating and </w:t>
      </w:r>
      <w:r w:rsidR="002A54CF" w:rsidRPr="00A70B6E">
        <w:rPr>
          <w:lang w:val="en-US"/>
        </w:rPr>
        <w:t>co</w:t>
      </w:r>
      <w:r w:rsidR="00E31CFA">
        <w:rPr>
          <w:lang w:val="en-US"/>
        </w:rPr>
        <w:t>mparing</w:t>
      </w:r>
      <w:r w:rsidR="002A54CF" w:rsidRPr="00A70B6E">
        <w:rPr>
          <w:lang w:val="en-US"/>
        </w:rPr>
        <w:t xml:space="preserve"> </w:t>
      </w:r>
      <w:r w:rsidR="00E31CFA">
        <w:rPr>
          <w:lang w:val="en-US"/>
        </w:rPr>
        <w:t xml:space="preserve">models from </w:t>
      </w:r>
      <w:r w:rsidR="002A54CF" w:rsidRPr="00A70B6E">
        <w:rPr>
          <w:rFonts w:eastAsia="Calibri"/>
          <w:lang w:val="en-US"/>
        </w:rPr>
        <w:t xml:space="preserve">two time periods: current (2003-2012) and mid-century (2030-2039). </w:t>
      </w:r>
      <w:r w:rsidR="00E31CFA">
        <w:rPr>
          <w:rFonts w:eastAsia="Calibri"/>
          <w:lang w:val="en-US"/>
        </w:rPr>
        <w:t>Lastly</w:t>
      </w:r>
      <w:r w:rsidR="002A54CF" w:rsidRPr="00A70B6E">
        <w:rPr>
          <w:rFonts w:eastAsia="Calibri"/>
          <w:lang w:val="en-US"/>
        </w:rPr>
        <w:t xml:space="preserve">, </w:t>
      </w:r>
      <w:r w:rsidR="002A54CF" w:rsidRPr="00A70B6E">
        <w:rPr>
          <w:lang w:val="en-US"/>
        </w:rPr>
        <w:t>w</w:t>
      </w:r>
      <w:r w:rsidR="00684C61" w:rsidRPr="00A70B6E">
        <w:rPr>
          <w:lang w:val="en-US"/>
        </w:rPr>
        <w:t xml:space="preserve">e </w:t>
      </w:r>
      <w:r w:rsidR="00E31CFA">
        <w:rPr>
          <w:lang w:val="en-US"/>
        </w:rPr>
        <w:t>describe</w:t>
      </w:r>
      <w:r w:rsidR="002A54CF" w:rsidRPr="00A70B6E">
        <w:rPr>
          <w:lang w:val="en-US"/>
        </w:rPr>
        <w:t xml:space="preserve"> </w:t>
      </w:r>
      <w:r w:rsidR="00684C61" w:rsidRPr="00A70B6E">
        <w:rPr>
          <w:lang w:val="en-US"/>
        </w:rPr>
        <w:t>t</w:t>
      </w:r>
      <w:r w:rsidR="001F394D" w:rsidRPr="00A70B6E">
        <w:rPr>
          <w:lang w:val="en-US"/>
        </w:rPr>
        <w:t xml:space="preserve">raffic </w:t>
      </w:r>
      <w:r w:rsidR="00E31CFA" w:rsidRPr="00A70B6E">
        <w:rPr>
          <w:lang w:val="en-US"/>
        </w:rPr>
        <w:t xml:space="preserve">and ballast water discharge </w:t>
      </w:r>
      <w:r w:rsidR="002A54CF" w:rsidRPr="00A70B6E">
        <w:rPr>
          <w:lang w:val="en-US"/>
        </w:rPr>
        <w:t>from</w:t>
      </w:r>
      <w:r w:rsidR="00684C61" w:rsidRPr="00A70B6E">
        <w:rPr>
          <w:lang w:val="en-US"/>
        </w:rPr>
        <w:t xml:space="preserve"> </w:t>
      </w:r>
      <w:r w:rsidR="00E31CFA">
        <w:rPr>
          <w:lang w:val="en-US"/>
        </w:rPr>
        <w:t xml:space="preserve">commercial and fishing vessels entering </w:t>
      </w:r>
      <w:r w:rsidR="001F394D" w:rsidRPr="00A70B6E">
        <w:rPr>
          <w:lang w:val="en-US"/>
        </w:rPr>
        <w:t>U.S. Bering Sea ports</w:t>
      </w:r>
      <w:r w:rsidR="002A27DE" w:rsidRPr="00A70B6E">
        <w:rPr>
          <w:lang w:val="en-US"/>
        </w:rPr>
        <w:t xml:space="preserve">. </w:t>
      </w:r>
      <w:r w:rsidR="00E31CFA">
        <w:rPr>
          <w:lang w:val="en-US"/>
        </w:rPr>
        <w:t xml:space="preserve">Our models suggest that cold water may explain the lack of invasive species in </w:t>
      </w:r>
      <w:r w:rsidR="00C547A1" w:rsidRPr="00A70B6E">
        <w:rPr>
          <w:lang w:val="en-US"/>
        </w:rPr>
        <w:t xml:space="preserve">areas </w:t>
      </w:r>
      <w:r w:rsidR="00F266D4">
        <w:rPr>
          <w:lang w:val="en-US"/>
        </w:rPr>
        <w:t>where sea ice is seasonally present (i.e. north of 58°N)</w:t>
      </w:r>
      <w:r w:rsidR="00C547A1" w:rsidRPr="00A70B6E">
        <w:rPr>
          <w:lang w:val="en-US"/>
        </w:rPr>
        <w:t xml:space="preserve">. </w:t>
      </w:r>
      <w:r w:rsidR="00E31CFA">
        <w:rPr>
          <w:lang w:val="en-US"/>
        </w:rPr>
        <w:t>However,</w:t>
      </w:r>
      <w:r w:rsidR="00C547A1" w:rsidRPr="00A70B6E">
        <w:rPr>
          <w:lang w:val="en-US"/>
        </w:rPr>
        <w:t xml:space="preserve"> </w:t>
      </w:r>
      <w:r w:rsidR="002A54CF" w:rsidRPr="00A70B6E">
        <w:rPr>
          <w:lang w:val="en-US"/>
        </w:rPr>
        <w:t>the southeastern Bering Sea</w:t>
      </w:r>
      <w:r w:rsidR="002A54CF" w:rsidRPr="00A70B6E">
        <w:rPr>
          <w:rFonts w:eastAsia="Calibri"/>
          <w:lang w:val="en-US"/>
        </w:rPr>
        <w:t xml:space="preserve"> was predicted to be highly suitable for the year-round survival of </w:t>
      </w:r>
      <w:r w:rsidR="001F394D" w:rsidRPr="00A70B6E">
        <w:rPr>
          <w:rFonts w:eastAsia="Calibri"/>
          <w:lang w:val="en-US"/>
        </w:rPr>
        <w:t xml:space="preserve">83% of the </w:t>
      </w:r>
      <w:r w:rsidR="001F394D" w:rsidRPr="00A70B6E">
        <w:rPr>
          <w:lang w:val="en-US"/>
        </w:rPr>
        <w:t>taxa assessed (</w:t>
      </w:r>
      <w:r w:rsidR="001F394D" w:rsidRPr="00A70B6E">
        <w:rPr>
          <w:i/>
          <w:lang w:val="en-US"/>
        </w:rPr>
        <w:t>n</w:t>
      </w:r>
      <w:r w:rsidR="001F394D" w:rsidRPr="00A70B6E">
        <w:rPr>
          <w:lang w:val="en-US"/>
        </w:rPr>
        <w:t xml:space="preserve">=42). </w:t>
      </w:r>
      <w:r w:rsidR="00E31CFA">
        <w:rPr>
          <w:lang w:val="en-US"/>
        </w:rPr>
        <w:t>Suitable reproductive habitat</w:t>
      </w:r>
      <w:r w:rsidR="002A54CF" w:rsidRPr="00A70B6E">
        <w:rPr>
          <w:lang w:val="en-US"/>
        </w:rPr>
        <w:t xml:space="preserve"> also exist for ma</w:t>
      </w:r>
      <w:r w:rsidR="00E31CFA">
        <w:rPr>
          <w:lang w:val="en-US"/>
        </w:rPr>
        <w:t>ny of the taxa considered, though</w:t>
      </w:r>
      <w:r w:rsidR="002A54CF" w:rsidRPr="00A70B6E">
        <w:rPr>
          <w:lang w:val="en-US"/>
        </w:rPr>
        <w:t xml:space="preserve"> the</w:t>
      </w:r>
      <w:r w:rsidR="00E31CFA">
        <w:rPr>
          <w:lang w:val="en-US"/>
        </w:rPr>
        <w:t xml:space="preserve"> short summer season may limit species</w:t>
      </w:r>
      <w:r w:rsidR="002A54CF" w:rsidRPr="00A70B6E">
        <w:rPr>
          <w:lang w:val="en-US"/>
        </w:rPr>
        <w:t xml:space="preserve"> that require temperatures above 10ºC for development.</w:t>
      </w:r>
      <w:r w:rsidR="00F266D4">
        <w:rPr>
          <w:lang w:val="en-US"/>
        </w:rPr>
        <w:t xml:space="preserve"> Predicted warming of water temperatures is expected to lead to </w:t>
      </w:r>
      <w:r w:rsidR="002A54CF" w:rsidRPr="00A70B6E">
        <w:rPr>
          <w:lang w:val="en-US"/>
        </w:rPr>
        <w:t xml:space="preserve">a </w:t>
      </w:r>
      <w:r w:rsidR="00F266D4">
        <w:rPr>
          <w:lang w:val="en-US"/>
        </w:rPr>
        <w:t xml:space="preserve">major </w:t>
      </w:r>
      <w:r w:rsidR="002A54CF" w:rsidRPr="00A70B6E">
        <w:rPr>
          <w:lang w:val="en-US"/>
        </w:rPr>
        <w:t xml:space="preserve">northward expansion of suitable habitat, largely favoring taxa that already have the ability to survive year-round. </w:t>
      </w:r>
      <w:r w:rsidR="00F266D4">
        <w:rPr>
          <w:lang w:val="en-US"/>
        </w:rPr>
        <w:t xml:space="preserve">Analysis of vessel traffic and ballast water discharge reveal a network of continental and international traffic centered around the port of Dutch Harbor. Dutch Harbor also </w:t>
      </w:r>
      <w:r w:rsidR="00F266D4" w:rsidRPr="00A70B6E">
        <w:rPr>
          <w:lang w:val="en-US"/>
        </w:rPr>
        <w:t xml:space="preserve">serves as a </w:t>
      </w:r>
      <w:r w:rsidR="00F266D4">
        <w:rPr>
          <w:lang w:val="en-US"/>
        </w:rPr>
        <w:t xml:space="preserve">regional </w:t>
      </w:r>
      <w:r w:rsidR="00F266D4" w:rsidRPr="00A70B6E">
        <w:rPr>
          <w:lang w:val="en-US"/>
        </w:rPr>
        <w:t xml:space="preserve">hub </w:t>
      </w:r>
      <w:r w:rsidR="00F266D4">
        <w:rPr>
          <w:lang w:val="en-US"/>
        </w:rPr>
        <w:t xml:space="preserve">to </w:t>
      </w:r>
      <w:r w:rsidR="00F266D4" w:rsidRPr="00A70B6E">
        <w:rPr>
          <w:lang w:val="en-US"/>
        </w:rPr>
        <w:t>local ports throughout the Bering Sea</w:t>
      </w:r>
      <w:r w:rsidR="00F266D4">
        <w:rPr>
          <w:lang w:val="en-US"/>
        </w:rPr>
        <w:t>. These findings are particularly important given that a</w:t>
      </w:r>
      <w:r w:rsidR="00C547A1" w:rsidRPr="00A70B6E">
        <w:rPr>
          <w:lang w:val="en-US"/>
        </w:rPr>
        <w:t>rea</w:t>
      </w:r>
      <w:r w:rsidR="002A54CF" w:rsidRPr="00A70B6E">
        <w:rPr>
          <w:lang w:val="en-US"/>
        </w:rPr>
        <w:t>s</w:t>
      </w:r>
      <w:r w:rsidR="00C547A1" w:rsidRPr="00A70B6E">
        <w:rPr>
          <w:lang w:val="en-US"/>
        </w:rPr>
        <w:t xml:space="preserve"> </w:t>
      </w:r>
      <w:r w:rsidR="00F266D4">
        <w:rPr>
          <w:lang w:val="en-US"/>
        </w:rPr>
        <w:t>predicted to support the highest number of NIS are</w:t>
      </w:r>
      <w:r w:rsidR="00C547A1" w:rsidRPr="00A70B6E">
        <w:rPr>
          <w:lang w:val="en-US"/>
        </w:rPr>
        <w:t xml:space="preserve"> also </w:t>
      </w:r>
      <w:r w:rsidR="00F266D4">
        <w:rPr>
          <w:lang w:val="en-US"/>
        </w:rPr>
        <w:t>the most likely points of introduction</w:t>
      </w:r>
      <w:r w:rsidR="0064363B" w:rsidRPr="00A70B6E">
        <w:rPr>
          <w:lang w:val="en-US"/>
        </w:rPr>
        <w:t xml:space="preserve">. </w:t>
      </w:r>
      <w:r w:rsidR="001F394D" w:rsidRPr="00A70B6E">
        <w:rPr>
          <w:lang w:val="en-US"/>
        </w:rPr>
        <w:t>The southeastern Bering Sea, and the port of Dutch Harbor in particular, are high-risk areas for biological introdu</w:t>
      </w:r>
      <w:r w:rsidR="00F266D4">
        <w:rPr>
          <w:lang w:val="en-US"/>
        </w:rPr>
        <w:t>ctions and should be monitored.</w:t>
      </w:r>
    </w:p>
    <w:p w14:paraId="14E73008" w14:textId="77777777" w:rsidR="00475A9D" w:rsidRPr="00A70B6E" w:rsidRDefault="00475A9D" w:rsidP="00CA4945">
      <w:pPr>
        <w:spacing w:line="360" w:lineRule="auto"/>
        <w:contextualSpacing/>
        <w:rPr>
          <w:lang w:val="en-US"/>
        </w:rPr>
      </w:pPr>
    </w:p>
    <w:p w14:paraId="333837B4" w14:textId="4AAB0B4A" w:rsidR="00330E88" w:rsidRDefault="00475A9D" w:rsidP="00001DF8">
      <w:pPr>
        <w:spacing w:line="360" w:lineRule="auto"/>
        <w:ind w:firstLine="0"/>
        <w:contextualSpacing/>
        <w:rPr>
          <w:lang w:val="en-US"/>
        </w:rPr>
      </w:pPr>
      <w:r w:rsidRPr="00A70B6E">
        <w:rPr>
          <w:b/>
          <w:lang w:val="en-US"/>
        </w:rPr>
        <w:t xml:space="preserve">Key words: </w:t>
      </w:r>
      <w:r w:rsidRPr="00A70B6E">
        <w:rPr>
          <w:lang w:val="en-US"/>
        </w:rPr>
        <w:t>Arctic, climate change, physiological thresholds, habitat suitability, biological invasion, marine</w:t>
      </w:r>
      <w:r w:rsidR="0001526D" w:rsidRPr="00A70B6E">
        <w:rPr>
          <w:lang w:val="en-US"/>
        </w:rPr>
        <w:t>,</w:t>
      </w:r>
      <w:r w:rsidRPr="00A70B6E">
        <w:rPr>
          <w:lang w:val="en-US"/>
        </w:rPr>
        <w:t xml:space="preserve"> non-native species, shipping, Bering Sea, Alaska</w:t>
      </w:r>
      <w:r w:rsidR="00870B02" w:rsidRPr="00A70B6E">
        <w:rPr>
          <w:lang w:val="en-US"/>
        </w:rPr>
        <w:t>, risk assessment</w:t>
      </w:r>
    </w:p>
    <w:p w14:paraId="37DA3EE1" w14:textId="3808F03D" w:rsidR="00723773" w:rsidRPr="00A70B6E" w:rsidRDefault="00330E88" w:rsidP="00330E88">
      <w:pPr>
        <w:pBdr>
          <w:top w:val="nil"/>
          <w:left w:val="nil"/>
          <w:bottom w:val="nil"/>
          <w:right w:val="nil"/>
          <w:between w:val="nil"/>
        </w:pBdr>
        <w:spacing w:line="276" w:lineRule="auto"/>
        <w:ind w:firstLine="0"/>
        <w:rPr>
          <w:lang w:val="en-US"/>
        </w:rPr>
      </w:pPr>
      <w:r>
        <w:rPr>
          <w:lang w:val="en-US"/>
        </w:rPr>
        <w:br w:type="page"/>
      </w:r>
    </w:p>
    <w:p w14:paraId="235296F6" w14:textId="3A0D88DE" w:rsidR="00723773" w:rsidRPr="00A70B6E" w:rsidRDefault="00874591" w:rsidP="00BB5655">
      <w:pPr>
        <w:pStyle w:val="Heading1"/>
      </w:pPr>
      <w:bookmarkStart w:id="16" w:name="_pbl1j7mdidxp" w:colFirst="0" w:colLast="0"/>
      <w:bookmarkStart w:id="17" w:name="_voybw5xrckbg" w:colFirst="0" w:colLast="0"/>
      <w:bookmarkEnd w:id="16"/>
      <w:bookmarkEnd w:id="17"/>
      <w:commentRangeStart w:id="18"/>
      <w:r w:rsidRPr="00A70B6E">
        <w:lastRenderedPageBreak/>
        <w:t>Introduction</w:t>
      </w:r>
      <w:commentRangeEnd w:id="18"/>
      <w:r w:rsidR="006466BF" w:rsidRPr="00A70B6E">
        <w:rPr>
          <w:rStyle w:val="CommentReference"/>
          <w:rFonts w:ascii="Arial" w:hAnsi="Arial" w:cs="Arial"/>
          <w:b w:val="0"/>
        </w:rPr>
        <w:commentReference w:id="18"/>
      </w:r>
    </w:p>
    <w:p w14:paraId="6CF7C39A" w14:textId="3C2931FF" w:rsidR="000200CF" w:rsidRPr="009E18C9" w:rsidRDefault="00465026" w:rsidP="000200CF">
      <w:pPr>
        <w:spacing w:line="360" w:lineRule="auto"/>
        <w:rPr>
          <w:lang w:val="en-US"/>
        </w:rPr>
      </w:pPr>
      <w:bookmarkStart w:id="19" w:name="_bfvbetu0f9fx" w:colFirst="0" w:colLast="0"/>
      <w:bookmarkEnd w:id="19"/>
      <w:r>
        <w:rPr>
          <w:lang w:val="en-US"/>
        </w:rPr>
        <w:t>I</w:t>
      </w:r>
      <w:r w:rsidR="00C46202" w:rsidRPr="00A70B6E">
        <w:rPr>
          <w:lang w:val="en-US"/>
        </w:rPr>
        <w:t xml:space="preserve">n today’s warming, hyper-connected oceans, the </w:t>
      </w:r>
      <w:r w:rsidR="00F551E2" w:rsidRPr="00A70B6E">
        <w:rPr>
          <w:lang w:val="en-US"/>
        </w:rPr>
        <w:t xml:space="preserve">distribution of </w:t>
      </w:r>
      <w:r w:rsidR="00695373">
        <w:rPr>
          <w:lang w:val="en-US"/>
        </w:rPr>
        <w:t>non-indigenous</w:t>
      </w:r>
      <w:r w:rsidR="00F551E2" w:rsidRPr="00A70B6E">
        <w:rPr>
          <w:lang w:val="en-US"/>
        </w:rPr>
        <w:t xml:space="preserve"> species </w:t>
      </w:r>
      <w:r w:rsidR="00695373">
        <w:rPr>
          <w:lang w:val="en-US"/>
        </w:rPr>
        <w:t xml:space="preserve">(NIS) </w:t>
      </w:r>
      <w:r w:rsidR="00C46202" w:rsidRPr="00A70B6E">
        <w:rPr>
          <w:lang w:val="en-US"/>
        </w:rPr>
        <w:t xml:space="preserve">is </w:t>
      </w:r>
      <w:r>
        <w:rPr>
          <w:lang w:val="en-US"/>
        </w:rPr>
        <w:t>increasing</w:t>
      </w:r>
      <w:r w:rsidR="00F551E2" w:rsidRPr="00A70B6E">
        <w:rPr>
          <w:lang w:val="en-US"/>
        </w:rPr>
        <w:t xml:space="preserve"> at an exhilarating pace</w:t>
      </w:r>
      <w:r w:rsidR="006B5E37" w:rsidRPr="00A70B6E">
        <w:rPr>
          <w:lang w:val="en-US"/>
        </w:rPr>
        <w:t xml:space="preserve"> </w:t>
      </w:r>
      <w:r w:rsidR="006B5E37" w:rsidRPr="00A70B6E">
        <w:rPr>
          <w:lang w:val="en-US"/>
        </w:rPr>
        <w:fldChar w:fldCharType="begin" w:fldLock="1"/>
      </w:r>
      <w:r w:rsidR="006B5E37" w:rsidRPr="00A70B6E">
        <w:rPr>
          <w:lang w:val="en-US"/>
        </w:rPr>
        <w:instrText>ADDIN CSL_CITATION { "citationItems" : [ { "id" : "ITEM-1", "itemData" : { "DOI" : "10.1038/ncomms14435", "ISSN" : "2041-1723", "author" : [ { "dropping-particle" : "", "family" : "Seebens", "given" : "Hanno", "non-dropping-particle" : "", "parse-names" : false, "suffix" : "" }, { "dropping-particle" : "", "family" : "Blackburn", "given" : "Tim M.", "non-dropping-particle" : "", "parse-names" : false, "suffix" : "" }, { "dropping-particle" : "", "family" : "Dyer", "given" : "Ellie E.", "non-dropping-particle" : "", "parse-names" : false, "suffix" : "" }, { "dropping-particle" : "", "family" : "Genovesi", "given" : "Piero", "non-dropping-particle" : "", "parse-names" : false, "suffix" : "" }, { "dropping-particle" : "", "family" : "Hulme", "given" : "Philip E.", "non-dropping-particle" : "", "parse-names" : false, "suffix" : "" }, { "dropping-particle" : "", "family" : "Jeschke", "given" : "Jonathan M.", "non-dropping-particle" : "", "parse-names" : false, "suffix" : "" }, { "dropping-particle" : "", "family" : "Pagad", "given" : "Shyama", "non-dropping-particle" : "", "parse-names" : false, "suffix" : "" }, { "dropping-particle" : "", "family" : "Py\u0161ek", "given" : "Petr", "non-dropping-particle" : "", "parse-names" : false, "suffix" : "" }, { "dropping-particle" : "", "family" : "Winter", "given" : "Marten", "non-dropping-particle" : "", "parse-names" : false, "suffix" : "" }, { "dropping-particle" : "", "family" : "Arianoutsou", "given" : "Margarita", "non-dropping-particle" : "", "parse-names" : false, "suffix" : "" }, { "dropping-particle" : "", "family" : "Bacher", "given" : "Sven", "non-dropping-particle" : "", "parse-names" : false, "suffix" : "" }, { "dropping-particle" : "", "family" : "Blasius", "given" : "Bernd", "non-dropping-particle" : "", "parse-names" : false, "suffix" : "" }, { "dropping-particle" : "", "family" : "Brundu", "given" : "Giuseppe", "non-dropping-particle" : "", "parse-names" : false, "suffix" : "" }, { "dropping-particle" : "", "family" : "Capinha", "given" : "C\u00e9sar", "non-dropping-particle" : "", "parse-names" : false, "suffix" : "" }, { "dropping-particle" : "", "family" : "Celesti-Grapow", "given" : "Laura", "non-dropping-particle" : "", "parse-names" : false, "suffix" : "" }, { "dropping-particle" : "", "family" : "Dawson", "given" : "Wayne", "non-dropping-particle" : "", "parse-names" : false, "suffix" : "" }, { "dropping-particle" : "", "family" : "Dullinger", "given" : "Stefan", "non-dropping-particle" : "", "parse-names" : false, "suffix" : "" }, { "dropping-particle" : "", "family" : "Fuentes", "given" : "Nicol", "non-dropping-particle" : "", "parse-names" : false, "suffix" : "" }, { "dropping-particle" : "", "family" : "J\u00e4ger", "given" : "Heinke", "non-dropping-particle" : "", "parse-names" : false, "suffix" : "" }, { "dropping-particle" : "", "family" : "Kartesz", "given" : "John", "non-dropping-particle" : "", "parse-names" : false, "suffix" : "" }, { "dropping-particle" : "", "family" : "Kenis", "given" : "Marc", "non-dropping-particle" : "", "parse-names" : false, "suffix" : "" }, { "dropping-particle" : "", "family" : "Kreft", "given" : "Holger", "non-dropping-particle" : "", "parse-names" : false, "suffix" : "" }, { "dropping-particle" : "", "family" : "K\u00fchn", "given" : "Ingolf", "non-dropping-particle" : "", "parse-names" : false, "suffix" : "" }, { "dropping-particle" : "", "family" : "Lenzner", "given" : "Bernd", "non-dropping-particle" : "", "parse-names" : false, "suffix" : "" }, { "dropping-particle" : "", "family" : "Liebhold", "given" : "Andrew", "non-dropping-particle" : "", "parse-names" : false, "suffix" : "" }, { "dropping-particle" : "", "family" : "Mosena", "given" : "Alexander", "non-dropping-particle" : "", "parse-names" : false, "suffix" : "" }, { "dropping-particle" : "", "family" : "Moser", "given" : "Dietmar", "non-dropping-particle" : "", "parse-names" : false, "suffix" : "" }, { "dropping-particle" : "", "family" : "Nishino", "given" : "Misako", "non-dropping-particle" : "", "parse-names" : false, "suffix" : "" }, { "dropping-particle" : "", "family" : "Pearman", "given" : "David", "non-dropping-particle" : "", "parse-names" : false, "suffix" : "" }, { "dropping-particle" : "", "family" : "Pergl", "given" : "Jan", "non-dropping-particle" : "", "parse-names" : false, "suffix" : "" }, { "dropping-particle" : "", "family" : "Rabitsch", "given" : "Wolfgang", "non-dropping-particle" : "", "parse-names" : false, "suffix" : "" }, { "dropping-particle" : "", "family" : "Rojas-Sandoval", "given" : "Julissa", "non-dropping-particle" : "", "parse-names" : false, "suffix" : "" }, { "dropping-particle" : "", "family" : "Roques", "given" : "Alain", "non-dropping-particle" : "", "parse-names" : false, "suffix" : "" }, { "dropping-particle" : "", "family" : "Rorke", "given" : "Stephanie", "non-dropping-particle" : "", "parse-names" : false, "suffix" : "" }, { "dropping-particle" : "", "family" : "Rossinelli", "given" : "Silvia", "non-dropping-particle" : "", "parse-names" : false, "suffix" : "" }, { "dropping-particle" : "", "family" : "Roy", "given" : "Helen E.", "non-dropping-particle" : "", "parse-names" : false, "suffix" : "" }, { "dropping-particle" : "", "family" : "Scalera", "given" : "Riccardo", "non-dropping-particle" : "", "parse-names" : false, "suffix" : "" }, { "dropping-particle" : "", "family" : "Schindler", "given" : "Stefan", "non-dropping-particle" : "", "parse-names" : false, "suffix" : "" }, { "dropping-particle" : "", "family" : "\u0160tajerov\u00e1", "given" : "Kate\u0159ina", "non-dropping-particle" : "", "parse-names" : false, "suffix" : "" }, { "dropping-particle" : "", "family" : "Tokarska-Guzik", "given" : "Barbara", "non-dropping-particle" : "", "parse-names" : false, "suffix" : "" }, { "dropping-particle" : "", "family" : "Kleunen", "given" : "Mark", "non-dropping-particle" : "van", "parse-names" : false, "suffix" : "" }, { "dropping-particle" : "", "family" : "Walker", "given" : "Kevin", "non-dropping-particle" : "", "parse-names" : false, "suffix" : "" }, { "dropping-particle" : "", "family" : "Weigelt", "given" : "Patrick", "non-dropping-particle" : "", "parse-names" : false, "suffix" : "" }, { "dropping-particle" : "", "family" : "Yamanaka", "given" : "Takehiko", "non-dropping-particle" : "", "parse-names" : false, "suffix" : "" }, { "dropping-particle" : "", "family" : "Essl", "given" : "Franz", "non-dropping-particle" : "", "parse-names" : false, "suffix" : "" } ], "container-title" : "Nature Communications", "id" : "ITEM-1", "issued" : { "date-parts" : [ [ "2017", "2", "15" ] ] }, "page" : "14435", "publisher" : "Nature Publishing Group", "title" : "No saturation in the accumulation of alien species worldwide", "type" : "article-journal", "volume" : "8" }, "uris" : [ "http://www.mendeley.com/documents/?uuid=594e47a1-c1a4-3fb3-8d2a-bd2da9461a38" ] } ], "mendeley" : { "formattedCitation" : "(Seebens et al. 2017)", "plainTextFormattedCitation" : "(Seebens et al. 2017)", "previouslyFormattedCitation" : "(Seebens et al. 2017)" }, "properties" : {  }, "schema" : "https://github.com/citation-style-language/schema/raw/master/csl-citation.json" }</w:instrText>
      </w:r>
      <w:r w:rsidR="006B5E37" w:rsidRPr="00A70B6E">
        <w:rPr>
          <w:lang w:val="en-US"/>
        </w:rPr>
        <w:fldChar w:fldCharType="separate"/>
      </w:r>
      <w:r w:rsidR="006B5E37" w:rsidRPr="00A70B6E">
        <w:rPr>
          <w:noProof/>
          <w:lang w:val="en-US"/>
        </w:rPr>
        <w:t>(Seebens et al. 2017)</w:t>
      </w:r>
      <w:r w:rsidR="006B5E37" w:rsidRPr="00A70B6E">
        <w:rPr>
          <w:lang w:val="en-US"/>
        </w:rPr>
        <w:fldChar w:fldCharType="end"/>
      </w:r>
      <w:r w:rsidR="00F551E2" w:rsidRPr="00A70B6E">
        <w:rPr>
          <w:lang w:val="en-US"/>
        </w:rPr>
        <w:t xml:space="preserve">. </w:t>
      </w:r>
      <w:r>
        <w:rPr>
          <w:lang w:val="en-US"/>
        </w:rPr>
        <w:t>S</w:t>
      </w:r>
      <w:r w:rsidR="00DB2412" w:rsidRPr="00A70B6E">
        <w:rPr>
          <w:lang w:val="en-US"/>
        </w:rPr>
        <w:t xml:space="preserve">hips are the main vectors by which NIS are </w:t>
      </w:r>
      <w:r w:rsidR="00CD3939" w:rsidRPr="00A70B6E">
        <w:rPr>
          <w:lang w:val="en-US"/>
        </w:rPr>
        <w:t>transported</w:t>
      </w:r>
      <w:r w:rsidR="00DB2412" w:rsidRPr="00A70B6E">
        <w:rPr>
          <w:lang w:val="en-US"/>
        </w:rPr>
        <w:t xml:space="preserve"> to new regions</w:t>
      </w:r>
      <w:r w:rsidR="00560C84">
        <w:rPr>
          <w:lang w:val="en-US"/>
        </w:rPr>
        <w:t xml:space="preserve"> (</w:t>
      </w:r>
      <w:r w:rsidR="00560C84" w:rsidRPr="00560C84">
        <w:rPr>
          <w:highlight w:val="yellow"/>
          <w:lang w:val="en-US"/>
        </w:rPr>
        <w:t>Ruiz et al. 1997; Molnar et al. 2008</w:t>
      </w:r>
      <w:r w:rsidR="00560C84">
        <w:rPr>
          <w:lang w:val="en-US"/>
        </w:rPr>
        <w:t>)</w:t>
      </w:r>
      <w:r w:rsidR="006B5E37" w:rsidRPr="00A70B6E">
        <w:rPr>
          <w:lang w:val="en-US"/>
        </w:rPr>
        <w:t xml:space="preserve">, </w:t>
      </w:r>
      <w:r>
        <w:rPr>
          <w:lang w:val="en-US"/>
        </w:rPr>
        <w:t xml:space="preserve">and </w:t>
      </w:r>
      <w:r w:rsidR="006B5E37" w:rsidRPr="00A70B6E">
        <w:rPr>
          <w:lang w:val="en-US"/>
        </w:rPr>
        <w:t>p</w:t>
      </w:r>
      <w:r w:rsidR="00F551E2" w:rsidRPr="00A70B6E">
        <w:rPr>
          <w:lang w:val="en-US"/>
        </w:rPr>
        <w:t>orts with</w:t>
      </w:r>
      <w:r w:rsidR="00DB2412" w:rsidRPr="00A70B6E">
        <w:rPr>
          <w:lang w:val="en-US"/>
        </w:rPr>
        <w:t xml:space="preserve"> </w:t>
      </w:r>
      <w:r w:rsidR="00F551E2" w:rsidRPr="00A70B6E">
        <w:rPr>
          <w:lang w:val="en-US"/>
        </w:rPr>
        <w:t>high</w:t>
      </w:r>
      <w:r w:rsidR="00DB2412" w:rsidRPr="00A70B6E">
        <w:rPr>
          <w:lang w:val="en-US"/>
        </w:rPr>
        <w:t xml:space="preserve"> </w:t>
      </w:r>
      <w:r w:rsidR="00560C84">
        <w:rPr>
          <w:lang w:val="en-US"/>
        </w:rPr>
        <w:t>vessel</w:t>
      </w:r>
      <w:r w:rsidR="00DB2412" w:rsidRPr="00A70B6E">
        <w:rPr>
          <w:lang w:val="en-US"/>
        </w:rPr>
        <w:t xml:space="preserve"> traffic are </w:t>
      </w:r>
      <w:r>
        <w:rPr>
          <w:lang w:val="en-US"/>
        </w:rPr>
        <w:t>often associated with</w:t>
      </w:r>
      <w:r w:rsidR="00DB2412" w:rsidRPr="00A70B6E">
        <w:rPr>
          <w:lang w:val="en-US"/>
        </w:rPr>
        <w:t xml:space="preserve"> </w:t>
      </w:r>
      <w:r>
        <w:rPr>
          <w:lang w:val="en-US"/>
        </w:rPr>
        <w:t>higher NIS richness</w:t>
      </w:r>
      <w:r w:rsidR="00F551E2" w:rsidRPr="00A70B6E">
        <w:rPr>
          <w:lang w:val="en-US"/>
        </w:rPr>
        <w:t xml:space="preserve"> than </w:t>
      </w:r>
      <w:r w:rsidR="00000FAA">
        <w:rPr>
          <w:lang w:val="en-US"/>
        </w:rPr>
        <w:t xml:space="preserve">those that receive little </w:t>
      </w:r>
      <w:r w:rsidR="00DB2412" w:rsidRPr="00A70B6E">
        <w:rPr>
          <w:lang w:val="en-US"/>
        </w:rPr>
        <w:t xml:space="preserve">traffic </w:t>
      </w:r>
      <w:r w:rsidR="00560C84" w:rsidRPr="00B56207">
        <w:rPr>
          <w:highlight w:val="yellow"/>
          <w:lang w:val="en-US"/>
        </w:rPr>
        <w:t>(</w:t>
      </w:r>
      <w:r w:rsidR="00560C84">
        <w:rPr>
          <w:highlight w:val="yellow"/>
          <w:lang w:val="en-US"/>
        </w:rPr>
        <w:t>S</w:t>
      </w:r>
      <w:r w:rsidR="00560C84" w:rsidRPr="00B56207">
        <w:rPr>
          <w:highlight w:val="yellow"/>
          <w:lang w:val="en-US"/>
        </w:rPr>
        <w:t>eebens</w:t>
      </w:r>
      <w:r w:rsidR="00560C84">
        <w:rPr>
          <w:highlight w:val="yellow"/>
          <w:lang w:val="en-US"/>
        </w:rPr>
        <w:t xml:space="preserve"> et al. 2013; Lord et al. 2015</w:t>
      </w:r>
      <w:r w:rsidR="00560C84" w:rsidRPr="00B56207">
        <w:rPr>
          <w:highlight w:val="yellow"/>
          <w:lang w:val="en-US"/>
        </w:rPr>
        <w:t>)</w:t>
      </w:r>
      <w:r w:rsidR="006B5E37" w:rsidRPr="00A70B6E">
        <w:rPr>
          <w:lang w:val="en-US"/>
        </w:rPr>
        <w:t xml:space="preserve">. </w:t>
      </w:r>
      <w:r w:rsidR="00000FAA">
        <w:rPr>
          <w:lang w:val="en-US"/>
        </w:rPr>
        <w:t xml:space="preserve">Although this relationship </w:t>
      </w:r>
      <w:r w:rsidR="00000FAA" w:rsidRPr="00A70B6E">
        <w:rPr>
          <w:lang w:val="en-US"/>
        </w:rPr>
        <w:t xml:space="preserve">is not without its complexities </w:t>
      </w:r>
      <w:r w:rsidR="00000FAA" w:rsidRPr="00A70B6E">
        <w:rPr>
          <w:lang w:val="en-US"/>
        </w:rPr>
        <w:fldChar w:fldCharType="begin" w:fldLock="1"/>
      </w:r>
      <w:r w:rsidR="00000FAA" w:rsidRPr="00A70B6E">
        <w:rPr>
          <w:lang w:val="en-US"/>
        </w:rPr>
        <w:instrText>ADDIN CSL_CITATION { "citationItems" : [ { "id" : "ITEM-1", "itemData" : { "DOI" : "10.1098/rspb.2005.3090", "ISBN" : "0962-8452", "ISSN" : "0962-8452", "PMID" : "16024389", "abstract" : "The observed rates and deleterious impacts of biological invasions have caused significant alarm in recent years, driving efforts to reduce the risk (establishment) of new introductions. Characterizing the supply of propagules is key to understanding invasion risk and developing effective management strategies. In coastal ecosystems, ships' ballast water is an important transfer mechanism (vector) for marine and freshwater species. Commercial ships exhibit a high degree of variation in ballast water operations that affect both the quantity and quality of propagule supply, and thereby invasion risk. The per-ship inoculation size from ballast water depends upon both the volume discharged and the organism density. Moreover, propagule quality will vary among source regions (ports) and voyage routes, due to differences in species composition and transport conditions, respectively. We show that significant differences exist in (i) the frequency and volume of ballast water discharge among vessel types, (ii) the frequency of vessel types and routes (source regions) among recipient ports, and (iii) the transit success (survivorship) of zooplankton in ballast tanks among voyage routes. Thus, propagule supply is not a simple function of total ship arrivals. For ships, as well as other vectors, variation in propagule quantity and quality must be explicitly considered to estimate invasion risk and advance predictive ability.", "author" : [ { "dropping-particle" : "", "family" : "Verling", "given" : "E.", "non-dropping-particle" : "", "parse-names" : false, "suffix" : "" }, { "dropping-particle" : "", "family" : "Ruiz", "given" : "Gregory M.", "non-dropping-particle" : "", "parse-names" : false, "suffix" : "" }, { "dropping-particle" : "", "family" : "Smith", "given" : "L. D.", "non-dropping-particle" : "", "parse-names" : false, "suffix" : "" }, { "dropping-particle" : "", "family" : "Galil", "given" : "Bella", "non-dropping-particle" : "", "parse-names" : false, "suffix" : "" }, { "dropping-particle" : "", "family" : "Miller", "given" : "A. W.", "non-dropping-particle" : "", "parse-names" : false, "suffix" : "" }, { "dropping-particle" : "", "family" : "Murphy", "given" : "K. R", "non-dropping-particle" : "", "parse-names" : false, "suffix" : "" } ], "container-title" : "Proceedings of the Royal Society B: Biological Sciences", "id" : "ITEM-1", "issue" : "1569", "issued" : { "date-parts" : [ [ "2005" ] ] }, "page" : "1249-1257", "title" : "Supply-side invasion ecology: characterizing propagule pressure in coastal ecosystems", "type" : "article-journal", "volume" : "272" }, "uris" : [ "http://www.mendeley.com/documents/?uuid=fbe7ed23-6bc1-489c-b83b-f353a4757bde" ] } ], "mendeley" : { "formattedCitation" : "(Verling et al. 2005)", "plainTextFormattedCitation" : "(Verling et al. 2005)", "previouslyFormattedCitation" : "(Verling et al. 2005)" }, "properties" : {  }, "schema" : "https://github.com/citation-style-language/schema/raw/master/csl-citation.json" }</w:instrText>
      </w:r>
      <w:r w:rsidR="00000FAA" w:rsidRPr="00A70B6E">
        <w:rPr>
          <w:lang w:val="en-US"/>
        </w:rPr>
        <w:fldChar w:fldCharType="separate"/>
      </w:r>
      <w:r w:rsidR="00000FAA" w:rsidRPr="00A70B6E">
        <w:rPr>
          <w:noProof/>
          <w:lang w:val="en-US"/>
        </w:rPr>
        <w:t>(Verling et al. 2005)</w:t>
      </w:r>
      <w:r w:rsidR="00000FAA" w:rsidRPr="00A70B6E">
        <w:rPr>
          <w:lang w:val="en-US"/>
        </w:rPr>
        <w:fldChar w:fldCharType="end"/>
      </w:r>
      <w:r w:rsidR="00000FAA">
        <w:rPr>
          <w:lang w:val="en-US"/>
        </w:rPr>
        <w:t>, h</w:t>
      </w:r>
      <w:r w:rsidR="00000FAA" w:rsidRPr="00A70B6E">
        <w:rPr>
          <w:lang w:val="en-US"/>
        </w:rPr>
        <w:t xml:space="preserve">igh rates of introductions, either in terms of events or organism numbers, increase the probability of NIS </w:t>
      </w:r>
      <w:r w:rsidR="00000FAA">
        <w:rPr>
          <w:lang w:val="en-US"/>
        </w:rPr>
        <w:t xml:space="preserve">arriving </w:t>
      </w:r>
      <w:r w:rsidR="00000FAA" w:rsidRPr="00A70B6E">
        <w:rPr>
          <w:lang w:val="en-US"/>
        </w:rPr>
        <w:t>and establis</w:t>
      </w:r>
      <w:r w:rsidR="00000FAA">
        <w:rPr>
          <w:lang w:val="en-US"/>
        </w:rPr>
        <w:t>hing populations in new regions</w:t>
      </w:r>
      <w:r w:rsidR="00000FAA" w:rsidRPr="00A70B6E">
        <w:rPr>
          <w:lang w:val="en-US"/>
        </w:rPr>
        <w:t xml:space="preserve"> </w:t>
      </w:r>
      <w:r w:rsidR="00000FAA" w:rsidRPr="00A70B6E" w:rsidDel="00774480">
        <w:rPr>
          <w:lang w:val="en-US"/>
        </w:rPr>
        <w:fldChar w:fldCharType="begin" w:fldLock="1"/>
      </w:r>
      <w:r w:rsidR="00000FAA" w:rsidRPr="00A70B6E" w:rsidDel="00774480">
        <w:rPr>
          <w:lang w:val="en-US"/>
        </w:rPr>
        <w:instrText>ADDIN CSL_CITATION { "citationItems" : [ { "id" : "ITEM-1", "itemData" : { "DOI" : "10.1007/s10530-005-3735-y", "ISBN" : "1053000537", "ISSN" : "13873547", "PMID" : "300", "abstract" : "Invasion ecology has been criticised for its lack of general principles. To explore this criticism, we conducted a meta-analysis that examined characteristics of invasiveness (i.e. the ability of species to establish in, spread to, or become abundant in novel communities) and invasibility (i.e. the susceptibility of habitats to the establishment or proliferation of invaders). There were few consistencies among invasiveness characteristics (3 of 13): established and abundant invaders generally occupy similar habitats as native species, while abundant species tend to be less affected by enemies; germination success and reproductive output were significantly positively associated with invasiveness when results from both stages (establishment/spread and abundance/impact) were combined. Two of six invasibility characteristics were also significant: communities experiencing more disturbance and with higher resource availability sustained greater establishment and proliferation of invaders. We also found that even though 'propagule pressure' was considered in only similar to 29% of studies, it was a significant predictor of both invasiveness and invasibility (55 of 64 total cases). Given that nonindigenous species are likely introduced non-randomly, we contend that 'propagule biases' may confound current paradigms in invasion ecology. Examples of patterns that could be confounded by propagule biases include characteristics of good invaders and susceptible habitats, release from enemies, evolution of 'invasiveness', and invasional meltdown. We conclude that propagule pressure should serve as the basis of a null model for studies of biological invasions when inferring process from patterns of invasion.", "author" : [ { "dropping-particle" : "", "family" : "Colautti", "given" : "Robert I.", "non-dropping-particle" : "", "parse-names" : false, "suffix" : "" }, { "dropping-particle" : "", "family" : "Grigorovich", "given" : "Igor A.", "non-dropping-particle" : "", "parse-names" : false, "suffix" : "" }, { "dropping-particle" : "", "family" : "MacIsaac", "given" : "Hugh J.", "non-dropping-particle" : "", "parse-names" : false, "suffix" : "" } ], "container-title" : "Biological Invasions", "id" : "ITEM-1", "issue" : "5", "issued" : { "date-parts" : [ [ "2006" ] ] }, "page" : "1023-1037", "title" : "Propagule pressure: A null model for biological invasions", "type" : "article-journal", "volume" : "8" }, "uris" : [ "http://www.mendeley.com/documents/?uuid=637e676e-2bd8-4a4d-8031-81d7abd1b973" ] }, { "id" : "ITEM-2", "itemData" : { "DOI" : "10.1098/rspb.2005.3090", "ISBN" : "0962-8452", "ISSN" : "0962-8452", "PMID" : "16024389", "abstract" : "The observed rates and deleterious impacts of biological invasions have caused significant alarm in recent years, driving efforts to reduce the risk (establishment) of new introductions. Characterizing the supply of propagules is key to understanding invasion risk and developing effective management strategies. In coastal ecosystems, ships' ballast water is an important transfer mechanism (vector) for marine and freshwater species. Commercial ships exhibit a high degree of variation in ballast water operations that affect both the quantity and quality of propagule supply, and thereby invasion risk. The per-ship inoculation size from ballast water depends upon both the volume discharged and the organism density. Moreover, propagule quality will vary among source regions (ports) and voyage routes, due to differences in species composition and transport conditions, respectively. We show that significant differences exist in (i) the frequency and volume of ballast water discharge among vessel types, (ii) the frequency of vessel types and routes (source regions) among recipient ports, and (iii) the transit success (survivorship) of zooplankton in ballast tanks among voyage routes. Thus, propagule supply is not a simple function of total ship arrivals. For ships, as well as other vectors, variation in propagule quantity and quality must be explicitly considered to estimate invasion risk and advance predictive ability.", "author" : [ { "dropping-particle" : "", "family" : "Verling", "given" : "E.", "non-dropping-particle" : "", "parse-names" : false, "suffix" : "" }, { "dropping-particle" : "", "family" : "Ruiz", "given" : "Gregory M.", "non-dropping-particle" : "", "parse-names" : false, "suffix" : "" }, { "dropping-particle" : "", "family" : "Smith", "given" : "L. D.", "non-dropping-particle" : "", "parse-names" : false, "suffix" : "" }, { "dropping-particle" : "", "family" : "Galil", "given" : "Bella", "non-dropping-particle" : "", "parse-names" : false, "suffix" : "" }, { "dropping-particle" : "", "family" : "Miller", "given" : "A. W.", "non-dropping-particle" : "", "parse-names" : false, "suffix" : "" }, { "dropping-particle" : "", "family" : "Murphy", "given" : "K. R", "non-dropping-particle" : "", "parse-names" : false, "suffix" : "" } ], "container-title" : "Proceedings of the Royal Society B: Biological Sciences", "id" : "ITEM-2", "issue" : "1569", "issued" : { "date-parts" : [ [ "2005" ] ] }, "page" : "1249-1257", "title" : "Supply-side invasion ecology: characterizing propagule pressure in coastal ecosystems", "type" : "article-journal", "volume" : "272" }, "uris" : [ "http://www.mendeley.com/documents/?uuid=fbe7ed23-6bc1-489c-b83b-f353a4757bde" ] }, { "id" : "ITEM-3", "itemData" : { "DOI" : "10.1038/nclimate2244", "ISBN" : "1758-678X", "ISSN" : "1758-678X", "author" : [ { "dropping-particle" : "", "family" : "Miller", "given" : "A. Whitman", "non-dropping-particle" : "", "parse-names" : false, "suffix" : "" }, { "dropping-particle" : "", "family" : "Ruiz", "given" : "Gregory M.", "non-dropping-particle" : "", "parse-names" : false, "suffix" : "" } ], "container-title" : "Nature Climate Change", "id" : "ITEM-3", "issue" : "6", "issued" : { "date-parts" : [ [ "2014" ] ] }, "page" : "413-416", "publisher" : "Nature Publishing Group", "title" : "Arctic shipping and marine invaders", "type" : "article-journal", "volume" : "4" }, "uris" : [ "http://www.mendeley.com/documents/?uuid=89af4faf-328c-435a-84be-0abd41911779" ] } ], "mendeley" : { "formattedCitation" : "(Verling et al. 2005, Colautti et al. 2006, Miller and Ruiz 2014)", "plainTextFormattedCitation" : "(Verling et al. 2005, Colautti et al. 2006, Miller and Ruiz 2014)", "previouslyFormattedCitation" : "(Verling et al. 2005, Colautti et al. 2006, Miller and Ruiz 2014)" }, "properties" : {  }, "schema" : "https://github.com/citation-style-language/schema/raw/master/csl-citation.json" }</w:instrText>
      </w:r>
      <w:r w:rsidR="00000FAA" w:rsidRPr="00A70B6E" w:rsidDel="00774480">
        <w:rPr>
          <w:lang w:val="en-US"/>
        </w:rPr>
        <w:fldChar w:fldCharType="separate"/>
      </w:r>
      <w:r w:rsidR="00000FAA" w:rsidRPr="00A70B6E" w:rsidDel="00774480">
        <w:rPr>
          <w:noProof/>
          <w:lang w:val="en-US"/>
        </w:rPr>
        <w:t>(Verling et al. 2005, Colautti et al. 2006, Miller and Ruiz 2014)</w:t>
      </w:r>
      <w:r w:rsidR="00000FAA" w:rsidRPr="00A70B6E" w:rsidDel="00774480">
        <w:rPr>
          <w:lang w:val="en-US"/>
        </w:rPr>
        <w:fldChar w:fldCharType="end"/>
      </w:r>
      <w:r w:rsidR="00000FAA" w:rsidRPr="00A70B6E" w:rsidDel="00774480">
        <w:rPr>
          <w:lang w:val="en-US"/>
        </w:rPr>
        <w:t xml:space="preserve">. </w:t>
      </w:r>
      <w:del w:id="20" w:author="Amanda Droghini" w:date="2018-04-23T10:34:00Z">
        <w:r w:rsidR="00000FAA" w:rsidRPr="00A70B6E" w:rsidDel="00000FAA">
          <w:rPr>
            <w:lang w:val="en-US"/>
          </w:rPr>
          <w:delText>Factors such as</w:delText>
        </w:r>
        <w:r w:rsidR="00000FAA" w:rsidDel="00000FAA">
          <w:rPr>
            <w:lang w:val="en-US"/>
          </w:rPr>
          <w:delText xml:space="preserve"> </w:delText>
        </w:r>
        <w:r w:rsidR="00000FAA" w:rsidRPr="00A70B6E" w:rsidDel="00000FAA">
          <w:rPr>
            <w:lang w:val="en-US"/>
          </w:rPr>
          <w:delText xml:space="preserve">the </w:delText>
        </w:r>
        <w:r w:rsidR="00000FAA" w:rsidDel="00000FAA">
          <w:rPr>
            <w:lang w:val="en-US"/>
          </w:rPr>
          <w:delText xml:space="preserve">port of origin, </w:delText>
        </w:r>
        <w:r w:rsidR="00000FAA" w:rsidRPr="00A70B6E" w:rsidDel="00000FAA">
          <w:rPr>
            <w:lang w:val="en-US"/>
          </w:rPr>
          <w:delText xml:space="preserve">duration of the voyage, the type </w:delText>
        </w:r>
        <w:r w:rsidR="00000FAA" w:rsidDel="00000FAA">
          <w:rPr>
            <w:lang w:val="en-US"/>
          </w:rPr>
          <w:delText xml:space="preserve">and speed </w:delText>
        </w:r>
        <w:r w:rsidR="00000FAA" w:rsidRPr="00A70B6E" w:rsidDel="00000FAA">
          <w:rPr>
            <w:lang w:val="en-US"/>
          </w:rPr>
          <w:delText xml:space="preserve">of </w:delText>
        </w:r>
        <w:r w:rsidR="00000FAA" w:rsidDel="00000FAA">
          <w:rPr>
            <w:lang w:val="en-US"/>
          </w:rPr>
          <w:delText xml:space="preserve">the </w:delText>
        </w:r>
        <w:r w:rsidR="00000FAA" w:rsidRPr="00A70B6E" w:rsidDel="00000FAA">
          <w:rPr>
            <w:lang w:val="en-US"/>
          </w:rPr>
          <w:delText xml:space="preserve">ship, and the difference in environmental conditions between origin and recipient ports, collectively influence the diversity, number, and success of these introductions </w:delText>
        </w:r>
        <w:r w:rsidR="00000FAA" w:rsidRPr="00A70B6E" w:rsidDel="00000FAA">
          <w:rPr>
            <w:lang w:val="en-US"/>
          </w:rPr>
          <w:fldChar w:fldCharType="begin" w:fldLock="1"/>
        </w:r>
        <w:r w:rsidR="00000FAA" w:rsidRPr="00000FAA" w:rsidDel="00000FAA">
          <w:rPr>
            <w:lang w:val="en-US"/>
          </w:rPr>
          <w:delInstrText>ADDIN CSL_CITATION { "citationItems" : [ { "id" : "ITEM-1", "itemData" : { "DOI" : "10.1007/s10530-005-3735-y", "ISBN" : "1053000537", "ISSN" : "13873547", "PMID" : "300", "abstract" : "Invasion ecology has been criticised for its lack of general principles. To explore this criticism, we conducted a meta-analysis that examined characteristics of invasiveness (i.e. the ability of species to establish in, spread to, or become abundant in novel communities) and invasibility (i.e. the susceptibility of habitats to the establishment or proliferation of invaders). There were few consistencies among invasiveness characteristics (3 of 13): established and abundant invaders generally occupy similar habitats as native species, while abundant species tend to be less affected by enemies; germination success and reproductive output were significantly positively associated with invasiveness when results from both stages (establishment/spread and abundance/impact) were combined. Two of six invasibility characteristics were also significant: communities experiencing more disturbance and with higher resource availability sustained greater establishment and proliferation of invaders. We also found that even though 'propagule pressure' was considered in only similar to 29% of studies, it was a significant predictor of both invasiveness and invasibility (55 of 64 total cases). Given that nonindigenous species are likely introduced non-randomly, we contend that 'propagule biases' may confound current paradigms in invasion ecology. Examples of patterns that could be confounded by propagule biases include characteristics of good invaders and susceptible habitats, release from enemies, evolution of 'invasiveness', and invasional meltdown. We conclude that propagule pressure should serve as the basis of a null model for studies of biological invasions when inferring process from patterns of invasion.", "author" : [ { "dropping-particle" : "", "family" : "Colautti", "given" : "Robert I.", "non-dropping-particle" : "", "parse-names" : false, "suffix" : "" }, { "dropping-particle" : "", "family" : "Grigorovich", "given" : "Igor A.", "non-dropping-particle" : "", "parse-names" : false, "suffix" : "" }, { "dropping-particle" : "", "family" : "MacIsaac", "given" : "Hugh J.", "non-dropping-particle" : "", "parse-names" : false, "suffix" : "" } ], "container-title" : "Biological Invasions", "id" : "ITEM-1", "issue" : "5", "issued" : { "date-parts" : [ [ "2006" ] ] }, "page" : "1023-1037", "title" : "Propagule pressure: A null model for biological invasions", "type" : "article-journal", "volume" : "8" }, "uris" : [ "http://www.mendeley.com/documents/?uuid=637e676e-2bd8-4a4d-8031-81d7abd1b973" ] }, { "id" : "ITEM-2", "itemData" : { "DOI" : "10.1098/rspb.2005.3090", "ISBN" : "0962-8452", "ISSN" : "0962-8452", "PMID" : "16024389", "abstract" : "The observed rates and deleterious impacts of biological invasions have caused significant alarm in recent years, driving efforts to reduce the risk (establishment) of new introductions. Characterizing the supply of propagules is key to understanding invasion risk and developing effective management strategies. In coastal ecosystems, ships' ballast water is an important transfer mechanism (vector) for marine and freshwater species. Commercial ships exhibit a high degree of variation in ballast water operations that affect both the quantity and quality of propagule supply, and thereby invasion risk. The per-ship inoculation size from ballast water depends upon both the volume discharged and the organism density. Moreover, propagule quality will vary among source regions (ports) and voyage routes, due to differences in species composition and transport conditions, respectively. We show that significant differences exist in (i) the frequency and volume of ballast water discharge among vessel types, (ii) the frequency of vessel types and routes (source regions) among recipient ports, and (iii) the transit success (survivorship) of zooplankton in ballast tanks among voyage routes. Thus, propagule supply is not a simple function of total ship arrivals. For ships, as well as other vectors, variation in propagule quantity and quality must be explicitly considered to estimate invasion risk and advance predictive ability.", "author" : [ { "dropping-particle" : "", "family" : "Verling", "given" : "E.", "non-dropping-particle" : "", "parse-names" : false, "suffix" : "" }, { "dropping-particle" : "", "family" : "Ruiz", "given" : "Gregory M.", "non-dropping-particle" : "", "parse-names" : false, "suffix" : "" }, { "dropping-particle" : "", "family" : "Smith", "given" : "L. D.", "non-dropping-particle" : "", "parse-names" : false, "suffix" : "" }, { "dropping-particle" : "", "family" : "Galil", "given" : "Bella", "non-dropping-particle" : "", "parse-names" : false, "suffix" : "" }, { "dropping-particle" : "", "family" : "Miller", "given" : "A. W.", "non-dropping-particle" : "", "parse-names" : false, "suffix" : "" }, { "dropping-particle" : "", "family" : "Murphy", "given" : "K. R", "non-dropping-particle" : "", "parse-names" : false, "suffix" : "" } ], "container-title" : "Proceedings of the Royal Society B: Biological Sciences", "id" : "ITEM-2", "issue" : "1569", "issued" : { "date-parts" : [ [ "2005" ] ] }, "page" : "1249-1257", "title" : "Supply-side invasion ecology: characterizing propagule pressure in coastal ecosystems", "type" : "article-journal", "volume" : "272" }, "uris" : [ "http://www.mendeley.com/documents/?uuid=fbe7ed23-6bc1-489c-b83b-f353a4757bde" ] }, { "id" : "ITEM-3", "itemData" : { "DOI" : "10.1038/nclimate2244", "ISBN" : "1758-678X", "ISSN" : "1758-678X", "author" : [ { "dropping-particle" : "", "family" : "Miller", "given" : "A. Whitman", "non-dropping-particle" : "", "parse-names" : false, "suffix" : "" }, { "dropping-particle" : "", "family" : "Ruiz", "given" : "Gregory M.", "non-dropping-particle" : "", "parse-names" : false, "suffix" : "" } ], "container-title" : "Nature Climate Change", "id" : "ITEM-3", "issue" : "6", "issued" : { "date-parts" : [ [ "2014" ] ] }, "page" : "413-416", "publisher" : "Nature Publishing Group", "title" : "Arctic shipping and marine invaders", "type" : "article-journal", "volume" : "4" }, "uris" : [ "http://www.mendeley.com/documents/?uuid=89af4faf-328c-435a-84be-0abd41911779" ] } ], "mendeley" : { "formattedCitation" : "(Verling et al. 2005, Colautti et al. 2006, Miller and Ruiz 2014)", "plainTextFormattedCitation" : "(Verling et al. 2005, Colautti et al. 2006, Miller and Ruiz 2014)", "previouslyFormattedCitation" : "(Verling et al. 2005, Colautti et al. 2006, Miller and Ruiz 2014)" }, "properties" : {  }, "schema" : "https://github.com/citation-style-language/schema/raw/master/csl-citation.json" }</w:delInstrText>
        </w:r>
        <w:r w:rsidR="00000FAA" w:rsidRPr="00A70B6E" w:rsidDel="00000FAA">
          <w:rPr>
            <w:lang w:val="en-US"/>
          </w:rPr>
          <w:fldChar w:fldCharType="separate"/>
        </w:r>
        <w:r w:rsidR="00000FAA" w:rsidRPr="00A70B6E" w:rsidDel="00000FAA">
          <w:rPr>
            <w:noProof/>
            <w:lang w:val="en-US"/>
          </w:rPr>
          <w:delText>(Verling et al. 2005, Colautti et al. 2006, Miller and Ruiz 2014)</w:delText>
        </w:r>
        <w:r w:rsidR="00000FAA" w:rsidRPr="00A70B6E" w:rsidDel="00000FAA">
          <w:rPr>
            <w:lang w:val="en-US"/>
          </w:rPr>
          <w:fldChar w:fldCharType="end"/>
        </w:r>
        <w:r w:rsidR="00000FAA" w:rsidRPr="00A70B6E" w:rsidDel="00000FAA">
          <w:rPr>
            <w:lang w:val="en-US"/>
          </w:rPr>
          <w:delText xml:space="preserve">. </w:delText>
        </w:r>
      </w:del>
      <w:r w:rsidR="00000FAA">
        <w:rPr>
          <w:lang w:val="en-US"/>
        </w:rPr>
        <w:t>Following successful transport, a species must be able to survive and reproduce. In marine system, survival</w:t>
      </w:r>
      <w:r w:rsidR="00A25227" w:rsidRPr="00A70B6E">
        <w:rPr>
          <w:lang w:val="en-US"/>
        </w:rPr>
        <w:t xml:space="preserve"> and establishment </w:t>
      </w:r>
      <w:r w:rsidR="00000FAA">
        <w:rPr>
          <w:lang w:val="en-US"/>
        </w:rPr>
        <w:t>are</w:t>
      </w:r>
      <w:r w:rsidR="00A25227">
        <w:rPr>
          <w:lang w:val="en-US"/>
        </w:rPr>
        <w:t xml:space="preserve"> strongly determined by </w:t>
      </w:r>
      <w:r w:rsidR="00000FAA">
        <w:rPr>
          <w:lang w:val="en-US"/>
        </w:rPr>
        <w:t xml:space="preserve">species’ ability to tolerate the </w:t>
      </w:r>
      <w:r w:rsidR="00C219FB" w:rsidRPr="00A70B6E">
        <w:rPr>
          <w:lang w:val="en-US"/>
        </w:rPr>
        <w:t>w</w:t>
      </w:r>
      <w:r w:rsidR="00F753FC" w:rsidRPr="00A70B6E">
        <w:rPr>
          <w:lang w:val="en-US"/>
        </w:rPr>
        <w:t>ater temperatures</w:t>
      </w:r>
      <w:r w:rsidR="00000FAA">
        <w:rPr>
          <w:lang w:val="en-US"/>
        </w:rPr>
        <w:t xml:space="preserve"> and salinity it encounters ; this is</w:t>
      </w:r>
      <w:r w:rsidR="00D55E42" w:rsidRPr="00A70B6E">
        <w:rPr>
          <w:lang w:val="en-US"/>
        </w:rPr>
        <w:t xml:space="preserve"> especially </w:t>
      </w:r>
      <w:r w:rsidR="00000FAA">
        <w:rPr>
          <w:lang w:val="en-US"/>
        </w:rPr>
        <w:t xml:space="preserve">true </w:t>
      </w:r>
      <w:r w:rsidR="00BD23E0" w:rsidRPr="00A70B6E">
        <w:rPr>
          <w:lang w:val="en-US"/>
        </w:rPr>
        <w:t xml:space="preserve">for ectotherms </w:t>
      </w:r>
      <w:r w:rsidR="00A25227">
        <w:rPr>
          <w:lang w:val="en-US"/>
        </w:rPr>
        <w:t>whose body temperatures are closely linked to environmental temperatures</w:t>
      </w:r>
      <w:r w:rsidR="00772381" w:rsidRPr="00A70B6E">
        <w:rPr>
          <w:lang w:val="en-US"/>
        </w:rPr>
        <w:t xml:space="preserve"> </w:t>
      </w:r>
      <w:commentRangeStart w:id="21"/>
      <w:r w:rsidR="00B37649" w:rsidRPr="00A70B6E">
        <w:rPr>
          <w:lang w:val="en-US"/>
        </w:rPr>
        <w:fldChar w:fldCharType="begin" w:fldLock="1"/>
      </w:r>
      <w:r w:rsidR="00AF36F2" w:rsidRPr="00A70B6E">
        <w:rPr>
          <w:lang w:val="en-US"/>
        </w:rPr>
        <w:instrText>ADDIN CSL_CITATION { "citationItems" : [ { "id" : "ITEM-1", "itemData" : { "DOI" : "10.5479/si.097884601X.0", "ISBN" : "9780978846015", "ISSN" : "1523-0430", "PMID" : "15461698", "author" : [ { "dropping-particle" : "", "family" : "Ruiz", "given" : "Gregory M.", "non-dropping-particle" : "", "parse-names" : false, "suffix" : "" }, { "dropping-particle" : "", "family" : "Hewitt", "given" : "Chad L.", "non-dropping-particle" : "", "parse-names" : false, "suffix" : "" } ], "container-title" : "Smithsonian at the Poles: Contributions to International Polar Year Science", "editor" : [ { "dropping-particle" : "", "family" : "Krupnik", "given" : "Igor", "non-dropping-particle" : "", "parse-names" : false, "suffix" : "" }, { "dropping-particle" : "", "family" : "Lang", "given" : "Michael A.", "non-dropping-particle" : "", "parse-names" : false, "suffix" : "" }, { "dropping-particle" : "", "family" : "Miller", "given" : "Scott E.", "non-dropping-particle" : "", "parse-names" : false, "suffix" : "" } ], "id" : "ITEM-1", "issued" : { "date-parts" : [ [ "2009" ] ] }, "page" : "347-358", "publisher" : "Smithsonian Institution Scholarly Press", "publisher-place" : "Washington, DC", "title" : "Latitudinal patterns of biological invasions in marine ecosystems: a polar perspective", "type" : "chapter" }, "uris" : [ "http://www.mendeley.com/documents/?uuid=19c0dea6-38d8-43cc-bd84-a47bc4d1a9b0" ] } ], "mendeley" : { "formattedCitation" : "(Ruiz and Hewitt 2009)", "plainTextFormattedCitation" : "(Ruiz and Hewitt 2009)", "previouslyFormattedCitation" : "(Ruiz and Hewitt 2009)" }, "properties" : {  }, "schema" : "https://github.com/citation-style-language/schema/raw/master/csl-citation.json" }</w:instrText>
      </w:r>
      <w:r w:rsidR="00B37649" w:rsidRPr="00A70B6E">
        <w:rPr>
          <w:lang w:val="en-US"/>
        </w:rPr>
        <w:fldChar w:fldCharType="separate"/>
      </w:r>
      <w:r w:rsidR="00D55E42" w:rsidRPr="00A70B6E">
        <w:rPr>
          <w:noProof/>
          <w:lang w:val="en-US"/>
        </w:rPr>
        <w:t>(Ruiz and Hewitt 2009)</w:t>
      </w:r>
      <w:r w:rsidR="00B37649" w:rsidRPr="00A70B6E">
        <w:rPr>
          <w:lang w:val="en-US"/>
        </w:rPr>
        <w:fldChar w:fldCharType="end"/>
      </w:r>
      <w:commentRangeEnd w:id="21"/>
      <w:r w:rsidR="00A25227">
        <w:rPr>
          <w:rStyle w:val="CommentReference"/>
          <w:rFonts w:ascii="Arial" w:eastAsia="Arial" w:hAnsi="Arial" w:cs="Arial"/>
          <w:color w:val="000000"/>
          <w:lang w:val="en-US" w:eastAsia="en-US"/>
        </w:rPr>
        <w:commentReference w:id="21"/>
      </w:r>
      <w:r w:rsidR="00B37649" w:rsidRPr="00A70B6E">
        <w:rPr>
          <w:lang w:val="en-US"/>
        </w:rPr>
        <w:t xml:space="preserve">. </w:t>
      </w:r>
      <w:r w:rsidR="00D55E42" w:rsidRPr="00A70B6E">
        <w:rPr>
          <w:lang w:val="en-US"/>
        </w:rPr>
        <w:t>Water temperatures</w:t>
      </w:r>
      <w:r w:rsidR="00977402" w:rsidRPr="00A70B6E">
        <w:rPr>
          <w:lang w:val="en-US"/>
        </w:rPr>
        <w:t xml:space="preserve"> </w:t>
      </w:r>
      <w:r w:rsidR="006B5E37" w:rsidRPr="00A70B6E">
        <w:rPr>
          <w:lang w:val="en-US"/>
        </w:rPr>
        <w:t xml:space="preserve">above or </w:t>
      </w:r>
      <w:r w:rsidR="00977402" w:rsidRPr="00A70B6E">
        <w:rPr>
          <w:lang w:val="en-US"/>
        </w:rPr>
        <w:t>below optimal thresholds</w:t>
      </w:r>
      <w:r w:rsidR="00D55E42" w:rsidRPr="00A70B6E">
        <w:rPr>
          <w:lang w:val="en-US"/>
        </w:rPr>
        <w:t xml:space="preserve"> negative</w:t>
      </w:r>
      <w:r w:rsidR="0019502F">
        <w:rPr>
          <w:lang w:val="en-US"/>
        </w:rPr>
        <w:t>ly</w:t>
      </w:r>
      <w:r w:rsidR="00D55E42" w:rsidRPr="00A70B6E">
        <w:rPr>
          <w:lang w:val="en-US"/>
        </w:rPr>
        <w:t xml:space="preserve"> </w:t>
      </w:r>
      <w:r w:rsidR="0019502F">
        <w:rPr>
          <w:lang w:val="en-US"/>
        </w:rPr>
        <w:t>a</w:t>
      </w:r>
      <w:r w:rsidR="0019502F" w:rsidRPr="00A70B6E">
        <w:rPr>
          <w:lang w:val="en-US"/>
        </w:rPr>
        <w:t>ffect</w:t>
      </w:r>
      <w:r w:rsidR="00977402" w:rsidRPr="00A70B6E">
        <w:rPr>
          <w:lang w:val="en-US"/>
        </w:rPr>
        <w:t xml:space="preserve"> behavioural, met</w:t>
      </w:r>
      <w:r w:rsidR="008265CB">
        <w:rPr>
          <w:lang w:val="en-US"/>
        </w:rPr>
        <w:t>abolic, and cellular processes, and when</w:t>
      </w:r>
      <w:r w:rsidR="00977402" w:rsidRPr="00A70B6E">
        <w:rPr>
          <w:lang w:val="en-US"/>
        </w:rPr>
        <w:t xml:space="preserve"> temperatures </w:t>
      </w:r>
      <w:r w:rsidR="006B5E37" w:rsidRPr="00A70B6E">
        <w:rPr>
          <w:lang w:val="en-US"/>
        </w:rPr>
        <w:t>exceed</w:t>
      </w:r>
      <w:r w:rsidR="00977402" w:rsidRPr="00A70B6E">
        <w:rPr>
          <w:lang w:val="en-US"/>
        </w:rPr>
        <w:t xml:space="preserve"> a critical threshold, mortality ensues </w:t>
      </w:r>
      <w:r w:rsidR="00977402" w:rsidRPr="00A70B6E">
        <w:rPr>
          <w:lang w:val="en-US"/>
        </w:rPr>
        <w:fldChar w:fldCharType="begin" w:fldLock="1"/>
      </w:r>
      <w:r w:rsidR="00C767F9">
        <w:rPr>
          <w:lang w:val="en-US"/>
        </w:rPr>
        <w:instrText>ADDIN CSL_CITATION { "citationItems" : [ { "id" : "ITEM-1", "itemData" : { "DOI" : "10.1007/s001140100216", "ISBN" : "0028-1042", "ISSN" : "00281042", "PMID" : "11480701", "abstract" : "Recent years have shown a rise in mean global temperatures and a shift in the geographical distribution of ectothermic animals. For a cause and effect analysis the present paper discusses those physiological processes limiting thermal tolerance. The lower heat tolerance in metazoa compared with unicellular eukaryotes and bacteria suggests that a complex systemic rather than molecular process is limiting in metazoa. Whole-animal aerobic scope appears as tho first process limited at low and high temperatures, linked to the progressively insufficient capacity of circulation and ventilation. Oxygen levels in body fluids may decrease, reflecting excessive oxygen demand at high temperatures or insufficient aerobic capacity of mitochondria at low temperatures. Aerobic scope falls at temperatures beyond the thermal optimum and vanishes at low or high critical temperatures when transition to an anaerobic mitochondrial metabolism occurs. The adjustment of mitochondrial densities on top of parallel molecular or membrane adjustments appears crucial for maintaining aerobic scope and for shining thermal tolerance. In conclusion, the capacity of oxygen delivery matches full aerobic scope only within the thermal optimum. At temperatures outside this range, only time-limited survival is supported by residual aerobic scope, then anaerobic metabolism and finally molecular protection by heat shock proteins and antioxidative defence. In a cause and effect hierarchy, the progressive increase in oxygen limitation at extreme temperatures may even enhance oxidative and denaturation stress. As a corollary, capacity limitations at a complex level of organisation, the oxygen delivery system, define thermal tolerance Limits before molecular functions become disturbed.", "author" : [ { "dropping-particle" : "", "family" : "P\u00f6rtner", "given" : "Hans O.", "non-dropping-particle" : "", "parse-names" : false, "suffix" : "" } ], "container-title" : "Naturwissenschaften", "id" : "ITEM-1", "issue" : "4", "issued" : { "date-parts" : [ [ "2001" ] ] }, "page" : "137-146", "title" : "Climate change and temperature-dependent biogeography: Oxygen limitation of thermal tolerance in animals", "type" : "article-journal", "volume" : "88" }, "uris" : [ "http://www.mendeley.com/documents/?uuid=4942cdc1-dab7-4147-abf3-040aa6ae2ae1" ] }, { "id" : "ITEM-2", "itemData" : { "DOI" : "10.1111/j.1469-185X.2008.00073.x", "ISBN" : "1469-185X", "ISSN" : "14647931", "PMID" : "19344429", "abstract" : "Recent advances in molecular biology and the use of DNA microarrays for gene expression profiling are providing new insights into the animal stress response, particularly the effects of stress on gene regulation. However, interpretation of the complex transcriptional changes that occur during stress still poses many challenges because the relationship between changes at the transcriptional level and other levels of biological organisation is not well understood. To confront these challenges, a conceptual model linking physiological and transcriptional responses to stress would be helpful. Here, we provide the basis for one such model by synthesising data from organismal, endocrine, cellular, molecular, and genomic studies. We show using available examples from ectothermic vertebrates that reduced oxygen levels and oxidative stress are common to many stress conditions and that the responses to different types of stress, such as environmental, handling and confinement stress, often converge at the challenge of dealing with oxygen imbalance and oxidative stress. As a result, a common set of stress responses exists that is largely independent of the type of stressor applied. These common responses include the repair of DNA and protein damage, cell cycle arrest or apoptosis, changes in cellular metabolism that reflect the transition from a state of cellular growth to one of cellular repair, the release of stress hormones, changes in mitochondrial densities and properties, changes in oxygen transport capacities and changes in cardio-respiratory function. Changes at the transcriptional level recapitulate these common responses, with many stress-responsive genes functioning in cell cycle control, regulation of transcription, protein turnover, metabolism, and cellular repair. These common transcriptional responses to stress appear coordinated by only a limited number of stress-inducible and redox-sensitive transcription factors and signal transduction pathways, such as the immediate early genes c-fos and c-jun, the transcription factors NFkappaB and HIF-1alpha, and the JNK and p38 kinase signalling pathways. As an example of environmental stress responses, we present temperature response curves at organismal, cellular and molecular levels. Acclimation and physiological adjustments that can shift the threshold temperatures for the onset of these responses are discussed and include, for example, adjustments of the oxygen delivery system, the heat shock response, c\u2026", "author" : [ { "dropping-particle" : "", "family" : "Kassahn", "given" : "Karin S.", "non-dropping-particle" : "", "parse-names" : false, "suffix" : "" }, { "dropping-particle" : "", "family" : "Crozier", "given" : "Ross H.", "non-dropping-particle" : "", "parse-names" : false, "suffix" : "" }, { "dropping-particle" : "", "family" : "P\u00f6rtner", "given" : "Hans O.", "non-dropping-particle" : "", "parse-names" : false, "suffix" : "" }, { "dropping-particle" : "", "family" : "Caley", "given" : "M. Julian", "non-dropping-particle" : "", "parse-names" : false, "suffix" : "" } ], "container-title" : "Biological Reviews", "id" : "ITEM-2", "issue" : "2", "issued" : { "date-parts" : [ [ "2009" ] ] }, "page" : "277-292", "title" : "Animal performance and stress: Responses and tolerance limits at different levels of biological organisation", "type" : "article-journal", "volume" : "84" }, "uris" : [ "http://www.mendeley.com/documents/?uuid=461cfddc-4bc1-4ed1-baca-ef0c84157922" ] } ], "mendeley" : { "formattedCitation" : "(P\u00f6rtner 2001, Kassahn et al. 2009)", "plainTextFormattedCitation" : "(P\u00f6rtner 2001, Kassahn et al. 2009)", "previouslyFormattedCitation" : "(P\u00f6rtner 2001, Kassahn et al. 2009)" }, "properties" : {  }, "schema" : "https://github.com/citation-style-language/schema/raw/master/csl-citation.json" }</w:instrText>
      </w:r>
      <w:r w:rsidR="00977402" w:rsidRPr="00A70B6E">
        <w:rPr>
          <w:lang w:val="en-US"/>
        </w:rPr>
        <w:fldChar w:fldCharType="separate"/>
      </w:r>
      <w:r w:rsidR="00977402" w:rsidRPr="00A70B6E">
        <w:rPr>
          <w:noProof/>
          <w:lang w:val="en-US"/>
        </w:rPr>
        <w:t>(Pörtner 2001, Kassahn et al. 2009)</w:t>
      </w:r>
      <w:r w:rsidR="00977402" w:rsidRPr="00A70B6E">
        <w:rPr>
          <w:lang w:val="en-US"/>
        </w:rPr>
        <w:fldChar w:fldCharType="end"/>
      </w:r>
      <w:r w:rsidR="00977402" w:rsidRPr="00A70B6E">
        <w:rPr>
          <w:lang w:val="en-US"/>
        </w:rPr>
        <w:t xml:space="preserve">. </w:t>
      </w:r>
      <w:r w:rsidR="000200CF" w:rsidRPr="008265CB">
        <w:rPr>
          <w:lang w:val="en-US"/>
        </w:rPr>
        <w:t xml:space="preserve">Even </w:t>
      </w:r>
      <w:r w:rsidR="008265CB">
        <w:rPr>
          <w:lang w:val="en-US"/>
        </w:rPr>
        <w:t xml:space="preserve">those </w:t>
      </w:r>
      <w:r w:rsidR="000200CF" w:rsidRPr="008265CB">
        <w:rPr>
          <w:lang w:val="en-US"/>
        </w:rPr>
        <w:t>species that can survive</w:t>
      </w:r>
      <w:r w:rsidR="00F753FC" w:rsidRPr="008265CB">
        <w:rPr>
          <w:lang w:val="en-US"/>
        </w:rPr>
        <w:t xml:space="preserve"> </w:t>
      </w:r>
      <w:r w:rsidR="00F753FC" w:rsidRPr="00A70B6E">
        <w:rPr>
          <w:lang w:val="en-US"/>
        </w:rPr>
        <w:t xml:space="preserve">may not be able to </w:t>
      </w:r>
      <w:r w:rsidR="00630A01" w:rsidRPr="00A70B6E">
        <w:rPr>
          <w:lang w:val="en-US"/>
        </w:rPr>
        <w:t>establish a self-sustaining population</w:t>
      </w:r>
      <w:r w:rsidR="000200CF" w:rsidRPr="00A70B6E">
        <w:rPr>
          <w:lang w:val="en-US"/>
        </w:rPr>
        <w:t xml:space="preserve">, as </w:t>
      </w:r>
      <w:r w:rsidR="006B5E37" w:rsidRPr="00524D75">
        <w:rPr>
          <w:lang w:val="en-US"/>
        </w:rPr>
        <w:t xml:space="preserve">reproduction, </w:t>
      </w:r>
      <w:r w:rsidR="00630A01" w:rsidRPr="00524D75">
        <w:rPr>
          <w:lang w:val="en-US"/>
        </w:rPr>
        <w:t>development</w:t>
      </w:r>
      <w:r w:rsidR="006B5E37" w:rsidRPr="00524D75">
        <w:rPr>
          <w:lang w:val="en-US"/>
        </w:rPr>
        <w:t>, and growth</w:t>
      </w:r>
      <w:r w:rsidR="000200CF" w:rsidRPr="00524D75">
        <w:rPr>
          <w:lang w:val="en-US"/>
        </w:rPr>
        <w:t xml:space="preserve"> </w:t>
      </w:r>
      <w:r w:rsidR="0019502F" w:rsidRPr="00524D75">
        <w:rPr>
          <w:lang w:val="en-US"/>
        </w:rPr>
        <w:t>often</w:t>
      </w:r>
      <w:r w:rsidR="00630A01" w:rsidRPr="00524D75">
        <w:rPr>
          <w:lang w:val="en-US"/>
        </w:rPr>
        <w:t xml:space="preserve"> have narrower thermal ranges </w:t>
      </w:r>
      <w:r w:rsidR="000200CF" w:rsidRPr="00524D75">
        <w:rPr>
          <w:lang w:val="en-US"/>
        </w:rPr>
        <w:t>than survival</w:t>
      </w:r>
      <w:r w:rsidR="00524D75" w:rsidRPr="00524D75">
        <w:rPr>
          <w:lang w:val="en-US"/>
        </w:rPr>
        <w:t xml:space="preserve"> </w:t>
      </w:r>
      <w:r w:rsidR="00524D75" w:rsidRPr="00524D75">
        <w:rPr>
          <w:lang w:val="en-US"/>
        </w:rPr>
        <w:fldChar w:fldCharType="begin" w:fldLock="1"/>
      </w:r>
      <w:r w:rsidR="00524D75" w:rsidRPr="00524D75">
        <w:rPr>
          <w:lang w:val="en-US"/>
        </w:rPr>
        <w:instrText>ADDIN CSL_CITATION { "citationItems" : [ { "id" : "ITEM-1", "itemData" : { "DOI" : "10.1002/ece3.680", "ISBN" : "2045-7758", "ISSN" : "20457758", "PMID" : "24223272", "abstract" : "Modeling the biogeographic consequences of climate change requires confidence in model predictions under novel conditions. However, models often fail when extended to new locales, and such instances have been used as evidence of a change in physiological tolerance, that is, a fundamental niche shift. We explore an alternative explanation and propose a method for predicting the likelihood of failure based on physiological performance curves and environmental variance in the original and new environments. We define the transient event margin (TEM) as the gap between energetic performance failure, defined as CTmax, and the upper lethal limit, defined as LTmax. If TEM is large relative to environmental fluctuations, models will likely fail in new locales. If TEM is small relative to environmental fluctuations, models are likely to be robust for new locales, even when mechanism is unknown. Using temperature, we predict when biogeographic models are likely to fail and illustrate this with a case study. We suggest that failure is predictable from an understanding of how climate drives nonlethal physiological responses, but for many species such data have not been collected. Successful biogeographic forecasting thus depends on understanding when the mechanisms limiting distribution of a species will differ among geographic regions, or at different times, resulting in realized niche shifts. TEM allows prediction of the likelihood of such model failure.", "author" : [ { "dropping-particle" : "", "family" : "Woodin", "given" : "Sarah A.", "non-dropping-particle" : "", "parse-names" : false, "suffix" : "" }, { "dropping-particle" : "", "family" : "Hilbish", "given" : "Thomas J.", "non-dropping-particle" : "", "parse-names" : false, "suffix" : "" }, { "dropping-particle" : "", "family" : "Helmuth", "given" : "Brian", "non-dropping-particle" : "", "parse-names" : false, "suffix" : "" }, { "dropping-particle" : "", "family" : "Jones", "given" : "Sierra J.", "non-dropping-particle" : "", "parse-names" : false, "suffix" : "" }, { "dropping-particle" : "", "family" : "Wethey", "given" : "David S.", "non-dropping-particle" : "", "parse-names" : false, "suffix" : "" } ], "container-title" : "Ecology and Evolution", "id" : "ITEM-1", "issue" : "10", "issued" : { "date-parts" : [ [ "2013" ] ] }, "page" : "3334-3346", "title" : "Climate change, species distribution models, and physiological performance metrics: Predicting when biogeographic models are likely to fail", "type" : "article-journal", "volume" : "3" }, "uris" : [ "http://www.mendeley.com/documents/?uuid=c81e1c93-4da3-4837-a0b4-17fba2919f61" ] } ], "mendeley" : { "formattedCitation" : "(Woodin et al. 2013)", "plainTextFormattedCitation" : "(Woodin et al. 2013)" }, "properties" : {  }, "schema" : "https://github.com/citation-style-language/schema/raw/master/csl-citation.json" }</w:instrText>
      </w:r>
      <w:r w:rsidR="00524D75" w:rsidRPr="00524D75">
        <w:rPr>
          <w:lang w:val="en-US"/>
        </w:rPr>
        <w:fldChar w:fldCharType="separate"/>
      </w:r>
      <w:r w:rsidR="00524D75" w:rsidRPr="00524D75">
        <w:rPr>
          <w:noProof/>
          <w:lang w:val="en-US"/>
        </w:rPr>
        <w:t>(Woodin et al. 2013)</w:t>
      </w:r>
      <w:r w:rsidR="00524D75" w:rsidRPr="00524D75">
        <w:rPr>
          <w:lang w:val="en-US"/>
        </w:rPr>
        <w:fldChar w:fldCharType="end"/>
      </w:r>
      <w:r w:rsidR="00A05012" w:rsidRPr="00524D75">
        <w:t>.</w:t>
      </w:r>
    </w:p>
    <w:p w14:paraId="569B7ABD" w14:textId="5FC31DB3" w:rsidR="002B0BC1" w:rsidRPr="009E18C9" w:rsidRDefault="002B0BC1" w:rsidP="00953490">
      <w:pPr>
        <w:spacing w:line="360" w:lineRule="auto"/>
        <w:contextualSpacing/>
        <w:rPr>
          <w:lang w:val="en-US"/>
        </w:rPr>
      </w:pPr>
    </w:p>
    <w:p w14:paraId="16CFFB78" w14:textId="0B257A8B" w:rsidR="004A5892" w:rsidRPr="00A70B6E" w:rsidRDefault="00560C84" w:rsidP="009E18C9">
      <w:pPr>
        <w:spacing w:line="360" w:lineRule="auto"/>
        <w:contextualSpacing/>
        <w:rPr>
          <w:lang w:val="en-US"/>
        </w:rPr>
      </w:pPr>
      <w:r>
        <w:t>Low vessel traffic and cold water temperatures have been proposed</w:t>
      </w:r>
      <w:r w:rsidR="009E18C9">
        <w:t xml:space="preserve"> to</w:t>
      </w:r>
      <w:r w:rsidR="00F1426D">
        <w:t xml:space="preserve"> explain the low rates of introductions known from the Arctic.</w:t>
      </w:r>
      <w:r w:rsidR="009E18C9">
        <w:t xml:space="preserve"> </w:t>
      </w:r>
      <w:r w:rsidR="00815811" w:rsidRPr="008265CB">
        <w:rPr>
          <w:lang w:val="en-US"/>
        </w:rPr>
        <w:t>However</w:t>
      </w:r>
      <w:r w:rsidR="00815811" w:rsidRPr="00A70B6E">
        <w:rPr>
          <w:lang w:val="en-US"/>
        </w:rPr>
        <w:t xml:space="preserve">, </w:t>
      </w:r>
      <w:r w:rsidR="004A5892" w:rsidRPr="00A70B6E">
        <w:rPr>
          <w:lang w:val="en-US"/>
        </w:rPr>
        <w:t xml:space="preserve">few studies have explored </w:t>
      </w:r>
      <w:r w:rsidR="009E18C9">
        <w:rPr>
          <w:lang w:val="en-US"/>
        </w:rPr>
        <w:t>whether these factors</w:t>
      </w:r>
      <w:r w:rsidR="004A5892" w:rsidRPr="00A70B6E">
        <w:rPr>
          <w:lang w:val="en-US"/>
        </w:rPr>
        <w:t xml:space="preserve"> </w:t>
      </w:r>
      <w:r w:rsidR="009E18C9">
        <w:rPr>
          <w:lang w:val="en-US"/>
        </w:rPr>
        <w:t>are severe enough to</w:t>
      </w:r>
      <w:r w:rsidR="004A5892" w:rsidRPr="00A70B6E">
        <w:rPr>
          <w:lang w:val="en-US"/>
        </w:rPr>
        <w:t xml:space="preserve"> limit the </w:t>
      </w:r>
      <w:r w:rsidR="009E18C9">
        <w:rPr>
          <w:lang w:val="en-US"/>
        </w:rPr>
        <w:t>transport, survival, and establishment of NIS</w:t>
      </w:r>
      <w:r w:rsidR="004A5892" w:rsidRPr="00A70B6E">
        <w:rPr>
          <w:lang w:val="en-US"/>
        </w:rPr>
        <w:t xml:space="preserve"> in Arctic regions. </w:t>
      </w:r>
      <w:r w:rsidR="009E18C9">
        <w:rPr>
          <w:lang w:val="en-US"/>
        </w:rPr>
        <w:t>While t</w:t>
      </w:r>
      <w:r w:rsidR="004A5892" w:rsidRPr="00A70B6E">
        <w:rPr>
          <w:lang w:val="en-US"/>
        </w:rPr>
        <w:t xml:space="preserve">he Arctic </w:t>
      </w:r>
      <w:r w:rsidR="009E18C9">
        <w:rPr>
          <w:lang w:val="en-US"/>
        </w:rPr>
        <w:t>does</w:t>
      </w:r>
      <w:r w:rsidR="004A5892" w:rsidRPr="00A70B6E">
        <w:rPr>
          <w:lang w:val="en-US"/>
        </w:rPr>
        <w:t xml:space="preserve"> have</w:t>
      </w:r>
      <w:r w:rsidR="009E18C9">
        <w:rPr>
          <w:lang w:val="en-US"/>
        </w:rPr>
        <w:t xml:space="preserve"> relatively</w:t>
      </w:r>
      <w:r w:rsidR="004A5892" w:rsidRPr="00A70B6E">
        <w:rPr>
          <w:lang w:val="en-US"/>
        </w:rPr>
        <w:t xml:space="preserve"> lo</w:t>
      </w:r>
      <w:r w:rsidR="009E18C9">
        <w:rPr>
          <w:lang w:val="en-US"/>
        </w:rPr>
        <w:t xml:space="preserve">w levels of vessel traffic, </w:t>
      </w:r>
      <w:r w:rsidR="004A5892" w:rsidRPr="00A70B6E">
        <w:rPr>
          <w:lang w:val="en-US"/>
        </w:rPr>
        <w:t xml:space="preserve">NIS are </w:t>
      </w:r>
      <w:r w:rsidR="009E18C9">
        <w:rPr>
          <w:lang w:val="en-US"/>
        </w:rPr>
        <w:t xml:space="preserve">nevertheless </w:t>
      </w:r>
      <w:r w:rsidR="004A5892" w:rsidRPr="00A70B6E">
        <w:rPr>
          <w:lang w:val="en-US"/>
        </w:rPr>
        <w:t xml:space="preserve">being transported from temperate regions to Arctic ports in ballast water and on wetted surfaces (“biofouling”), and are surviving the voyage </w:t>
      </w:r>
      <w:r w:rsidR="004A5892" w:rsidRPr="00A70B6E">
        <w:rPr>
          <w:lang w:val="en-US"/>
        </w:rPr>
        <w:fldChar w:fldCharType="begin" w:fldLock="1"/>
      </w:r>
      <w:r w:rsidR="004A5892" w:rsidRPr="00A70B6E">
        <w:rPr>
          <w:lang w:val="en-US"/>
        </w:rPr>
        <w:instrText>ADDIN CSL_CITATION { "citationItems" : [ { "id" : "ITEM-1", "itemData" : { "DOI" : "10.1007/s00227-016-3029-1", "ISSN" : "0025-3162",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container-title" : "Marine Biology", "id" : "ITEM-1", "issue" : "12", "issued" : { "date-parts" : [ [ "2016", "12", "11" ] ] }, "page" : "250", "publisher" : "Springer Berlin Heidelberg", "title" : "Survival of ship biofouling assemblages during and after voyages to the Canadian Arctic", "type" : "article-journal", "volume" : "163" }, "uris" : [ "http://www.mendeley.com/documents/?uuid=cf0310ec-b623-3409-9b92-47694bd3b576" ] }, { "id" : "ITEM-2",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2", "issue" : "2", "issued" : { "date-parts" : [ [ "2016" ] ] }, "page" : "340-349", "title" : "Biological introduction risks from shipping in a warming Arctic", "type" : "article-journal", "volume" : "53" }, "uris" : [ "http://www.mendeley.com/documents/?uuid=95f41edb-c782-4016-863c-53d8a12640fe" ] }, { "id" : "ITEM-3",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3",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mendeley" : { "formattedCitation" : "(Chan et al. 2014, 2016, Ware et al. 2016)", "plainTextFormattedCitation" : "(Chan et al. 2014, 2016, Ware et al. 2016)", "previouslyFormattedCitation" : "(Chan et al. 2014, 2016, Ware et al. 2016)" }, "properties" : {  }, "schema" : "https://github.com/citation-style-language/schema/raw/master/csl-citation.json" }</w:instrText>
      </w:r>
      <w:r w:rsidR="004A5892" w:rsidRPr="00A70B6E">
        <w:rPr>
          <w:lang w:val="en-US"/>
        </w:rPr>
        <w:fldChar w:fldCharType="separate"/>
      </w:r>
      <w:r w:rsidR="004A5892" w:rsidRPr="00A70B6E">
        <w:rPr>
          <w:noProof/>
          <w:lang w:val="en-US"/>
        </w:rPr>
        <w:t>(Chan et al. 2014, 2016, Ware et al. 2016)</w:t>
      </w:r>
      <w:r w:rsidR="004A5892" w:rsidRPr="00A70B6E">
        <w:rPr>
          <w:lang w:val="en-US"/>
        </w:rPr>
        <w:fldChar w:fldCharType="end"/>
      </w:r>
      <w:r w:rsidR="004A5892" w:rsidRPr="00A70B6E">
        <w:rPr>
          <w:lang w:val="en-US"/>
        </w:rPr>
        <w:t xml:space="preserve">. Most studies have focused on the potential for introductions from ballast water, which is transported by large vessels such as those involved with commercial, military, tourism, or research activities </w:t>
      </w:r>
      <w:r w:rsidR="004A5892" w:rsidRPr="00A70B6E">
        <w:rPr>
          <w:lang w:val="en-US"/>
        </w:rPr>
        <w:fldChar w:fldCharType="begin" w:fldLock="1"/>
      </w:r>
      <w:r w:rsidR="004A5892" w:rsidRPr="00A70B6E">
        <w:rPr>
          <w:lang w:val="en-US"/>
        </w:rPr>
        <w:instrText>ADDIN CSL_CITATION { "citationItems" : [ { "id" : "ITEM-1", "itemData" : { "DOI" : "10.1007/s00227-016-3029-1", "ISSN" : "0025-3162",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container-title" : "Marine Biology", "id" : "ITEM-1", "issue" : "12", "issued" : { "date-parts" : [ [ "2016", "12", "11" ] ] }, "page" : "250", "publisher" : "Springer Berlin Heidelberg", "title" : "Survival of ship biofouling assemblages during and after voyages to the Canadian Arctic", "type" : "article-journal", "volume" : "163" }, "prefix" : "but see ", "uris" : [ "http://www.mendeley.com/documents/?uuid=cf0310ec-b623-3409-9b92-47694bd3b576" ] } ], "mendeley" : { "formattedCitation" : "(but see Chan et al. 2016)", "plainTextFormattedCitation" : "(but see Chan et al. 2016)", "previouslyFormattedCitation" : "(but see Chan et al. 2016)" }, "properties" : {  }, "schema" : "https://github.com/citation-style-language/schema/raw/master/csl-citation.json" }</w:instrText>
      </w:r>
      <w:r w:rsidR="004A5892" w:rsidRPr="00A70B6E">
        <w:rPr>
          <w:lang w:val="en-US"/>
        </w:rPr>
        <w:fldChar w:fldCharType="separate"/>
      </w:r>
      <w:r w:rsidR="004A5892" w:rsidRPr="00A70B6E">
        <w:rPr>
          <w:noProof/>
          <w:lang w:val="en-US"/>
        </w:rPr>
        <w:t>(but see Chan et al. 2016)</w:t>
      </w:r>
      <w:r w:rsidR="004A5892" w:rsidRPr="00A70B6E">
        <w:rPr>
          <w:lang w:val="en-US"/>
        </w:rPr>
        <w:fldChar w:fldCharType="end"/>
      </w:r>
      <w:r w:rsidR="004A5892" w:rsidRPr="00A70B6E">
        <w:rPr>
          <w:lang w:val="en-US"/>
        </w:rPr>
        <w:t xml:space="preserve">, However, the risk posed by biofouling, which, as opposed to ballast water, is present for both small and large vessels, may exceed the risk posed by ballast water </w:t>
      </w:r>
      <w:r w:rsidR="004A5892" w:rsidRPr="00A70B6E">
        <w:rPr>
          <w:lang w:val="en-US"/>
        </w:rPr>
        <w:fldChar w:fldCharType="begin" w:fldLock="1"/>
      </w:r>
      <w:r w:rsidR="004A5892" w:rsidRPr="00A70B6E">
        <w:rPr>
          <w:lang w:val="en-US"/>
        </w:rPr>
        <w:instrText>ADDIN CSL_CITATION { "citationItems" : [ { "id" : "ITEM-1", "itemData" : { "DOI" : "10.1139/cjfas-2014-0473", "ISBN" : "0706-652X", "ISSN" : "0706-652X", "abstract" : "Ships' hull fouling and ballast water are leading vectors of marine nonindigenous species globally, yet few studies have examined their magnitude in the Arctic. To determine the relative importance of these vectors in Canada's Arctic, we collected hull and ballast water samples from 13 and 32 vessels, respectively, at Churchill, Manitoba. We compared total abundance and richness of invertebrates transported on hulls versus those in ballast water. We found that hull fouling was associated with higher total abundance and richness of nonindigenous species when compared with ballast water. Additionally, a significant positive richness\u2013total abundance relationship for nonindigenous species for hull fouling but not for ballast water assemblages suggests that the likelihood of a high-risk (i.e., species-rich and high abundance) introduction event is greater for the former than the latter vector. The discovery of viable, widespread nonindigenous barnacles in hull samples further underscores the promi-nence of hull fouling over ballast water as a vector of nonindigenous species. Our study demonstrates that hull fouling is a more important vector for transfer of nonindigenous species to the Canadian Arctic than ballast water based on abundance and richness of nonindigenous species transported by the two vectors. R\u00e9sum\u00e9 : Si les salissures sur les coques de navire et l'eau de ballast sont d'importants vecteurs de transport d'esp\u00e8ces marines non indig\u00e8nes \u00e0 l'\u00e9chelle plan\u00e9taire, peu d'\u00e9tudes ont examin\u00e9 leur ampleur dans l'Arctique. Afin de d\u00e9terminer l'importance relative de ces vecteurs dans l'Arctique canadien, nous avons pr\u00e9lev\u00e9 des \u00e9chantillons de coque et d'eau de ballast de 13 et 32 navires, respectivement, \u00e0 Churchill (Manitoba, Canada). Nous avons compar\u00e9 l'abondance totale et la richesse des inver-t\u00e9br\u00e9s transport\u00e9s sur les coques et dans l'eau de ballast. Nous avons constat\u00e9 que les salissures de coque \u00e9taient associ\u00e9es \u00e0 une abondance totale et une richesse plus grandes d'esp\u00e8ces non indig\u00e8nes que l'eau de ballast. En outre, une relation positive significative entre la richesse et l'abondance totale des esp\u00e8ces non indig\u00e8nes dans les salissures de coque, mais non dans les assemblages d'eau de ballast, indiquerait que la probabilit\u00e9 d'un \u00e9v\u00e8nement d'introduction de risque \u00e9lev\u00e9 (c.-\u00e0 -d. richesse sp\u00e9cifique et abondance \u00e9lev\u00e9es) est plus grande pour le premier vecteur que pour le second. La d\u00e9couverte d'anatifes non indig\u00e8nes viables r\u00e9pandus dans les \u00e9c\u2026",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dropping-particle" : "", "family" : "Krko\u0161ek", "given" : "Martin", "non-dropping-particle" : "", "parse-names" : false, "suffix" : "" } ], "container-title" : "Canadian Journal of Fisheries and Aquatic Sciences", "id" : "ITEM-1", "issue" : "8", "issued" : { "date-parts" : [ [ "2015" ] ] }, "page" : "1230-1242", "title" : "Relative importance of vessel hull fouling and ballast water as transport vectors of nonindigenous species to the Canadian Arctic", "type" : "article-journal", "volume" : "72" }, "uris" : [ "http://www.mendeley.com/documents/?uuid=482b5aff-d3af-41dc-a6f4-091a561695bc" ] } ], "mendeley" : { "formattedCitation" : "(Chan et al. 2015)", "plainTextFormattedCitation" : "(Chan et al. 2015)", "previouslyFormattedCitation" : "(Chan et al. 2015)" }, "properties" : {  }, "schema" : "https://github.com/citation-style-language/schema/raw/master/csl-citation.json" }</w:instrText>
      </w:r>
      <w:r w:rsidR="004A5892" w:rsidRPr="00A70B6E">
        <w:rPr>
          <w:lang w:val="en-US"/>
        </w:rPr>
        <w:fldChar w:fldCharType="separate"/>
      </w:r>
      <w:r w:rsidR="004A5892" w:rsidRPr="00A70B6E">
        <w:rPr>
          <w:noProof/>
          <w:lang w:val="en-US"/>
        </w:rPr>
        <w:t>(Chan et al. 2015)</w:t>
      </w:r>
      <w:r w:rsidR="004A5892" w:rsidRPr="00A70B6E">
        <w:rPr>
          <w:lang w:val="en-US"/>
        </w:rPr>
        <w:fldChar w:fldCharType="end"/>
      </w:r>
      <w:r w:rsidR="004A5892" w:rsidRPr="00A70B6E">
        <w:rPr>
          <w:lang w:val="en-US"/>
        </w:rPr>
        <w:t xml:space="preserve">. It is unclear whether NIS are capable of establishing themselves in Arctic waters once (or assuming) they have been successfully transported. </w:t>
      </w:r>
      <w:r>
        <w:t xml:space="preserve">Because most </w:t>
      </w:r>
      <w:r>
        <w:t>NIS</w:t>
      </w:r>
      <w:r>
        <w:t xml:space="preserve"> come </w:t>
      </w:r>
      <w:r>
        <w:lastRenderedPageBreak/>
        <w:t xml:space="preserve">from temperate regions </w:t>
      </w:r>
      <w:r w:rsidRPr="00560C84">
        <w:rPr>
          <w:highlight w:val="yellow"/>
        </w:rPr>
        <w:t>(cite)</w:t>
      </w:r>
      <w:r>
        <w:t>, they</w:t>
      </w:r>
      <w:r>
        <w:t xml:space="preserve"> m</w:t>
      </w:r>
      <w:r>
        <w:t>ay lack the ability to survive or</w:t>
      </w:r>
      <w:r>
        <w:t xml:space="preserve"> reproduce in cold temperatures. </w:t>
      </w:r>
      <w:r w:rsidR="004A5892" w:rsidRPr="00A70B6E">
        <w:rPr>
          <w:lang w:val="en-US"/>
        </w:rPr>
        <w:t xml:space="preserve">Studies have typically focused on a very small subset of the total species that may be introduced to Arctic regions </w:t>
      </w:r>
      <w:r w:rsidR="004A5892" w:rsidRPr="00A70B6E">
        <w:rPr>
          <w:lang w:val="en-US"/>
        </w:rPr>
        <w:fldChar w:fldCharType="begin" w:fldLock="1"/>
      </w:r>
      <w:r w:rsidR="004A5892" w:rsidRPr="00A70B6E">
        <w:rPr>
          <w:lang w:val="en-US"/>
        </w:rPr>
        <w:instrText>ADDIN CSL_CITATION { "citationItems" : [ { "id" : "ITEM-1",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1", "issue" : "2", "issued" : { "date-parts" : [ [ "2016" ] ] }, "page" : "340-349", "title" : "Biological introduction risks from shipping in a warming Arctic", "type" : "article-journal", "volume" : "53" }, "uris" : [ "http://www.mendeley.com/documents/?uuid=95f41edb-c782-4016-863c-53d8a12640fe" ] }, { "id" : "ITEM-2",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2", "issue" : "6", "issued" : { "date-parts" : [ [ "2011" ] ] }, "page" : "1198-1209", "title" : "Potential for high-latitude marine invasions along western North America", "type" : "article-journal", "volume" : "17" }, "uris" : [ "http://www.mendeley.com/documents/?uuid=7d3ae263-6f0b-42b9-a008-aad4a6ba5289" ] }, { "id" : "ITEM-3", "itemData" : { "DOI" : "10.1007/s10530-017-1553-7", "ISSN" : "15731464", "abstract" : "A rise in Arctic shipping activity resulting from global warming and resource exploitation is expected to increase the likelihood of aquatic invasive species (AIS) introductions in the region. In this context, the potential threat of future AIS incursions at a Canadian Arctic regional scale was examined. Habitat suitability under current environmental conditions and future climate change scenarios was projected for a subset of eight potential invaders ranked as having a high risk of establishment in the Canadian Arctic based on dispersal pathways/donor regions, biological attributes and invasion history: (1) Amphibalanus improvisus, (2) Botrylloides violaceus, (3) Caprella mutica, (4) Carcinus maenas, (5) Littorina littorea, (6) Membranipora membranacea, (7) Mya arenaria and (8) Paralithodes camtschaticus. Habitat modelling was performed using MaxEnt based on globally known native and non-native occurrence records and environmental ranges for these species. Results showed that under current environmental conditions the habitat is suitable in certain regions of the Canadian Arctic such as the Hudson Complex and Beaufort Sea for L. littorea, M. arenaria and P. camtschaticus. Under a future climate change scenario, all species showed poleward gains in habitat suitability with at least some regions of the Canadian Arctic projected to be suitable for the complete suite of species modelled. The use of these models is helpful in understanding potential future AIS incursions as a result of climate change and shipping at large spatial scales. These approaches can aid in the identification of high risk regions and species to allow for more focused AIS monitoring and research efforts in response to climate change.", "author" : [ { "dropping-particle" : "", "family" : "Goldsmit", "given" : "Jesica", "non-dropping-particle" : "", "parse-names" : false, "suffix" : "" }, { "dropping-particle" : "", "family" : "Archambault", "given" : "Philippe", "non-dropping-particle" : "", "parse-names" : false, "suffix" : "" }, { "dropping-particle" : "", "family" : "Chust", "given" : "Guillem", "non-dropping-particle" : "", "parse-names" : false, "suffix" : "" }, { "dropping-particle" : "", "family" : "Villarino", "given" : "Ernesto", "non-dropping-particle</w:instrText>
      </w:r>
      <w:r w:rsidR="004A5892" w:rsidRPr="00070654">
        <w:rPr>
          <w:lang w:val="fr-CA"/>
        </w:rPr>
        <w:instrText>" : "", "parse-names" : false, "suffix" : "" }, { "dropping-particle" : "", "family" : "Liu", "given" : "George", "non-dropping-particle" : "", "parse-names" : false, "suffix" : "" }, { "dropping-particle" : "V.", "family" : "Lukovich", "given" : "Jennifer", "non-dropping-particle" : "", "parse-names" : false, "suffix" : "" }, { "dropping-particle" : "", "family" : "Barber", "given" : "David G.", "non-dropping-particle" : "", "parse-names" : false, "suffix" : "" }, { "dropping-particle" : "", "family" : "Howland", "given" : "Kimberly L.", "non-dropping-particle" : "", "parse-names" : false, "suffix" : "" } ], "container-title" : "Biological Invasions", "id" : "ITEM-3", "issue" : "2", "issued" : { "date-parts" : [ [ "2018" ] ] }, "page" : "501-517", "publisher" : "Springer International Publishing", "title" : "Projecting present and future habitat suitability of ship-mediated aquatic invasive species in the Canadian Arctic", "type" : "article-journal", "volume" : "20" }, "uris" : [ "http://www.mendeley.com/documents/?uuid=cbd2f802-6f94-46bd-bcb4-aa720ce80f84" ] } ], "mendeley" : { "formattedCitation" : "(de Rivera et al. 2011, Ware et al. 2016, Goldsmit et al. 2018)", "plainTextFormattedCitation" : "(de Rivera et al. 2011, Ware et al. 2016, Goldsmit et al. 2018)", "previouslyFormattedCitation" : "(de Rivera et al. 2011, Ware et al. 2016, Goldsmit et al. 2018)" }, "properties" : {  }, "schema" : "https://github.com/citation-style-language/schema/raw/master/csl-citation.json" }</w:instrText>
      </w:r>
      <w:r w:rsidR="004A5892" w:rsidRPr="00A70B6E">
        <w:rPr>
          <w:lang w:val="en-US"/>
        </w:rPr>
        <w:fldChar w:fldCharType="separate"/>
      </w:r>
      <w:r w:rsidR="004A5892" w:rsidRPr="00070654">
        <w:rPr>
          <w:noProof/>
          <w:lang w:val="fr-CA"/>
        </w:rPr>
        <w:t>(de Rivera et al. 2011, Ware et al. 2016, Goldsmit et al. 2018)</w:t>
      </w:r>
      <w:r w:rsidR="004A5892" w:rsidRPr="00A70B6E">
        <w:rPr>
          <w:lang w:val="en-US"/>
        </w:rPr>
        <w:fldChar w:fldCharType="end"/>
      </w:r>
      <w:r w:rsidR="004A5892" w:rsidRPr="00070654">
        <w:rPr>
          <w:lang w:val="fr-CA"/>
        </w:rPr>
        <w:t xml:space="preserve">. </w:t>
      </w:r>
      <w:r w:rsidR="004A5892" w:rsidRPr="00A70B6E">
        <w:rPr>
          <w:lang w:val="en-US"/>
        </w:rPr>
        <w:t xml:space="preserve">These studies have concluded that potentially suitable habitat exists for at least some NIS, but have come to different conclusions about whether suitable habitat is extensive (de Rivera et al. 2011) or limited </w:t>
      </w:r>
      <w:r w:rsidR="004A5892" w:rsidRPr="00A70B6E">
        <w:rPr>
          <w:lang w:val="en-US"/>
        </w:rPr>
        <w:fldChar w:fldCharType="begin" w:fldLock="1"/>
      </w:r>
      <w:r w:rsidR="004A5892" w:rsidRPr="00A70B6E">
        <w:rPr>
          <w:lang w:val="en-US"/>
        </w:rPr>
        <w:instrText>ADDIN CSL_CITATION { "citationItems" : [ { "id" : "ITEM-1", "itemData" : { "DOI" : "10.1007/s10530-017-1553-7", "ISSN" : "15731464", "abstract" : "A rise in Arctic shipping activity resulting from global warming and resource exploitation is expected to increase the likelihood of aquatic invasive species (AIS) introductions in the region. In this context, the potential threat of future AIS incursions at a Canadian Arctic regional scale was examined. Habitat suitability under current environmental conditions and future climate change scenarios was projected for a subset of eight potential invaders ranked as having a high risk of establishment in the Canadian Arctic based on dispersal pathways/donor regions, biological attributes and invasion history: (1) Amphibalanus improvisus, (2) Botrylloides violaceus, (3) Caprella mutica, (4) Carcinus maenas, (5) Littorina littorea, (6) Membranipora membranacea, (7) Mya arenaria and (8) Paralithodes camtschaticus. Habitat modelling was performed using MaxEnt based on globally known native and non-native occurrence records and environmental ranges for these species. Results showed that under current environmental conditions the habitat is suitable in certain regions of the Canadian Arctic such as the Hudson Complex and Beaufort Sea for L. littorea, M. arenaria and P. camtschaticus. Under a future climate change scenario, all species showed poleward gains in habitat suitability with at least some regions of the Canadian Arctic projected to be suitable for the complete suite of species modelled. The use of these models is helpful in understanding potential future AIS incursions as a result of climate change and shipping at large spatial scales. These approaches can aid in the identification of high risk regions and species to allow for more focused AIS monitoring and research efforts in response to climate change.", "author" : [ { "dropping-particle" : "", "family" : "Goldsmit", "given" : "Jesica", "non-dropping-particle" : "", "parse-names" : false, "suffix" : "" }, { "dropping-particle" : "", "family" : "Archambault", "given" : "Philippe", "non-dropping-particle" : "", "parse-names" : false, "suffix" : "" }, { "dropping-particle" : "", "family" : "Chust", "given" : "Guillem", "non-dropping-particle" : "", "parse-names" : false, "suffix" : "" }, { "dropping-particle" : "", "family" : "Villarino", "given" : "Ernesto", "non-dropping-particle" : "", "parse-names" : false, "suffix" : "" }, { "dropping-particle" : "", "family" : "Liu", "given" : "George", "non-dropping-particle" : "", "parse-names" : false, "suffix" : "" }, { "dropping-particle" : "V.", "family" : "Lukovich", "given" : "Jennifer", "non-dropping-particle" : "", "parse-names" : false, "suffix" : "" }, { "dropping-particle" : "", "family" : "Barber", "given" : "David G.", "non-dropping-particle" : "", "parse-names" : false, "suffix" : "" }, { "dropping-particle" : "", "family" : "Howland", "given" : "Kimberly L.", "non-dropping-particle" : "", "parse-names" : false, "suffix" : "" } ], "container-title" : "Biological Invasions", "id" : "ITEM-1", "issue" : "2", "issued" : { "date-parts" : [ [ "2018" ] ] }, "page" : "501-517", "publisher" : "Springer International Publishing", "title" : "Projecting present and future habitat suitability of ship-mediated aquatic invasive species in the Canadian Arctic", "type" : "article-journal", "volume" : "20" }, "uris" : [ "http://www.mendeley.com/documents/?uuid=cbd2f802-6f94-46bd-bcb4-aa720ce80f84" ] }, { "id" : "ITEM-2",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2", "issue" : "2", "issued" : { "date-parts" : [ [ "2016" ] ] }, "page" : "340-349", "title" : "Biological introduction risks from shipping in a warming Arctic", "type" : "article-journal", "volume" : "53" }, "uris" : [ "http://www.mendeley.com/documents/?uuid=95f41edb-c782-4016-863c-53d8a12640fe" ] } ], "mendeley" : { "formattedCitation" : "(Ware et al. 2016, Goldsmit et al. 2018)", "plainTextFormattedCitation" : "(Ware et al. 2016, Goldsmit et al. 2018)", "previouslyFormattedCitation" : "(Ware et al. 2016, Goldsmit et al. 2018)" }, "properties" : {  }, "schema" : "https://github.com/citation-style-language/schema/raw/master/csl-citation.json" }</w:instrText>
      </w:r>
      <w:r w:rsidR="004A5892" w:rsidRPr="00A70B6E">
        <w:rPr>
          <w:lang w:val="en-US"/>
        </w:rPr>
        <w:fldChar w:fldCharType="separate"/>
      </w:r>
      <w:r w:rsidR="004A5892" w:rsidRPr="00A70B6E">
        <w:rPr>
          <w:noProof/>
          <w:lang w:val="en-US"/>
        </w:rPr>
        <w:t>(Ware et al. 2016, Goldsmit et al. 2018)</w:t>
      </w:r>
      <w:r w:rsidR="004A5892" w:rsidRPr="00A70B6E">
        <w:rPr>
          <w:lang w:val="en-US"/>
        </w:rPr>
        <w:fldChar w:fldCharType="end"/>
      </w:r>
      <w:r w:rsidR="004A5892" w:rsidRPr="00A70B6E">
        <w:rPr>
          <w:lang w:val="en-US"/>
        </w:rPr>
        <w:t>. Only one study (Ware et al. 2016) has modeled whether habitat was suitable for reproduction, which is essential to determine whether species can establish self-sustaining populations.</w:t>
      </w:r>
    </w:p>
    <w:p w14:paraId="69CC9130" w14:textId="77777777" w:rsidR="004A5892" w:rsidRDefault="004A5892" w:rsidP="004C6542">
      <w:pPr>
        <w:spacing w:line="360" w:lineRule="auto"/>
        <w:contextualSpacing/>
        <w:rPr>
          <w:lang w:val="en-US"/>
        </w:rPr>
      </w:pPr>
    </w:p>
    <w:p w14:paraId="49A8DC09" w14:textId="6B3B9CF4" w:rsidR="009E18C9" w:rsidRPr="00A70B6E" w:rsidRDefault="009E18C9" w:rsidP="009E18C9">
      <w:pPr>
        <w:spacing w:line="360" w:lineRule="auto"/>
        <w:contextualSpacing/>
        <w:rPr>
          <w:lang w:val="en-US"/>
        </w:rPr>
      </w:pPr>
      <w:bookmarkStart w:id="22" w:name="_m7oo5zak2jfc" w:colFirst="0" w:colLast="0"/>
      <w:bookmarkStart w:id="23" w:name="_rq0l47zex3zr" w:colFirst="0" w:colLast="0"/>
      <w:bookmarkEnd w:id="22"/>
      <w:bookmarkEnd w:id="23"/>
      <w:r>
        <w:rPr>
          <w:lang w:val="en-US"/>
        </w:rPr>
        <w:t>Understanding the factors that limit invasions in the Arctic is becoming increasingly urgent given the rapid</w:t>
      </w:r>
      <w:r w:rsidRPr="00A70B6E">
        <w:rPr>
          <w:lang w:val="en-US"/>
        </w:rPr>
        <w:t xml:space="preserve"> oceanographic and socioeconomic</w:t>
      </w:r>
      <w:r>
        <w:rPr>
          <w:lang w:val="en-US"/>
        </w:rPr>
        <w:t xml:space="preserve"> changes</w:t>
      </w:r>
      <w:r w:rsidRPr="00A70B6E">
        <w:rPr>
          <w:lang w:val="en-US"/>
        </w:rPr>
        <w:t xml:space="preserve"> </w:t>
      </w:r>
      <w:r>
        <w:rPr>
          <w:lang w:val="en-US"/>
        </w:rPr>
        <w:t>that these</w:t>
      </w:r>
      <w:r w:rsidRPr="00A70B6E">
        <w:rPr>
          <w:lang w:val="en-US"/>
        </w:rPr>
        <w:t xml:space="preserve"> polar systems are </w:t>
      </w:r>
      <w:r>
        <w:rPr>
          <w:lang w:val="en-US"/>
        </w:rPr>
        <w:t>experiencing</w:t>
      </w:r>
      <w:r w:rsidRPr="00A70B6E">
        <w:rPr>
          <w:lang w:val="en-US"/>
        </w:rPr>
        <w:t>. Shipping traffic to the Arctic has increased exponentially since the beginning of the 21</w:t>
      </w:r>
      <w:r w:rsidRPr="00A70B6E">
        <w:rPr>
          <w:vertAlign w:val="superscript"/>
          <w:lang w:val="en-US"/>
        </w:rPr>
        <w:t>st</w:t>
      </w:r>
      <w:r w:rsidRPr="00A70B6E">
        <w:rPr>
          <w:lang w:val="en-US"/>
        </w:rPr>
        <w:t xml:space="preserve"> century, spurred in part by declining sea ice extent and lengthening of ice-free season </w:t>
      </w:r>
      <w:r w:rsidRPr="00A70B6E">
        <w:rPr>
          <w:lang w:val="en-US"/>
        </w:rPr>
        <w:fldChar w:fldCharType="begin" w:fldLock="1"/>
      </w:r>
      <w:r w:rsidRPr="00A70B6E">
        <w:rPr>
          <w:lang w:val="en-US"/>
        </w:rPr>
        <w:instrText>ADDIN CSL_CITATION { "citationItems" : [ { "id" : "ITEM-1", "itemData" : { "DOI" : "10.1038/nclimate2244", "ISBN" : "1758-678X", "ISSN" : "1758-678X", "author" : [ { "dropping-particle" : "", "family" : "Miller", "given" : "A. Whitman", "non-dropping-particle" : "", "parse-names" : false, "suffix" : "" }, { "dropping-particle" : "", "family" : "Ruiz", "given" : "Gregory M.", "non-dropping-particle" : "", "parse-names" : false, "suffix" : "" } ], "container-title" : "Nature Climate Change", "id" : "ITEM-1", "issue" : "6", "issued" : { "date-parts" : [ [ "2014" ] ] }, "page" : "413-416", "publisher" : "Nature Publishing Group", "title" : "Arctic shipping and marine invaders", "type" : "article-journal", "volume" : "4" }, "uris" : [ "http://www.mendeley.com/documents/?uuid=89af4faf-328c-435a-84be-0abd41911779" ] }, { "id" : "ITEM-2", "itemData" : { "DOI" : "10.1038/srep30682", "ISSN" : "20452322", "PMID" : "27477878", "abstract" : "Rapid loss of sea ice is opening up the Arctic Ocean to shipping, a practice that is forecasted to increase rapidly by 2050 when many models predict that the Arctic Ocean will largely be free of ice toward the end of summer. These forecasts carry considerable uncertainty because Arctic shipping was previously considered too sparse to allow for adequate validation. Here, we provide quantitative evidence that the extent of Arctic shipping in the period 2011\u20132014 is already significant and that it is concentrated (i) in the Norwegian and Barents Seas, and (ii) predominantly accessed via the Northeast and Northwest Passages. Thick ice along the forecasted direct trans-Arctic route was still present in 2014, preventing transit. Although Arctic shipping remains constrained by the extent of ice coverage, during every September, this coverage is at a minimum, allowing the highest levels of shipping activity. Access to Arctic resources, particularly fisheries, is the most important driver of Arctic shipping thus far.", "author" : [ { "dropping-particle" : "", "family" : "Egu\u00edluz", "given" : "Victor M.", "non-dropping-particle" : "", "parse-names" : false, "suffix" : "" }, { "dropping-particle" : "", "family" : "Fern\u00e1ndez-Gracia", "given" : "Juan", "non-dropping-particle" : "", "parse-names" : false, "suffix" : "" }, { "dropping-particle" : "", "family" : "Irigoien", "given" : "Xabier", "non-dropping-particle" : "", "parse-names" : false, "suffix" : "" }, { "dropping-particle" : "", "family" : "Duarte", "given" : "Carlos M.", "non-dropping-particle" : "", "parse-names" : false, "suffix" : "" } ], "container-title" : "Scientific Reports", "id" : "ITEM-2", "issue" : "March", "issued" : { "date-parts" : [ [ "2016" ] ] }, "page" : "3-8", "publisher" : "Nature Publishing Group", "title" : "A quantitative assessment of Arctic shipping in 2010-2014", "type" : "article-journal", "volume" : "6" }, "uris" : [ "http://www.mendeley.com/documents/?uuid=196d6972-b79d-46a5-aede-f7f1af522494" ] } ], "mendeley" : { "formattedCitation" : "(Miller and Ruiz 2014, Egu\u00edluz et al. 2016)", "plainTextFormattedCitation" : "(Miller and Ruiz 2014, Egu\u00edluz et al. 2016)", "previouslyFormattedCitation" : "(Miller and Ruiz 2014, Egu\u00edluz et al. 2016)" }, "properties" : {  }, "schema" : "https://github.com/citation-style-language/schema/raw/master/csl-citation.json" }</w:instrText>
      </w:r>
      <w:r w:rsidRPr="00A70B6E">
        <w:rPr>
          <w:lang w:val="en-US"/>
        </w:rPr>
        <w:fldChar w:fldCharType="separate"/>
      </w:r>
      <w:r w:rsidRPr="00A70B6E">
        <w:rPr>
          <w:noProof/>
          <w:lang w:val="en-US"/>
        </w:rPr>
        <w:t>(Miller and Ruiz 2014, Eguíluz et al. 2016)</w:t>
      </w:r>
      <w:r w:rsidRPr="00A70B6E">
        <w:rPr>
          <w:lang w:val="en-US"/>
        </w:rPr>
        <w:fldChar w:fldCharType="end"/>
      </w:r>
      <w:r w:rsidRPr="00A70B6E">
        <w:rPr>
          <w:lang w:val="en-US"/>
        </w:rPr>
        <w:t xml:space="preserve">. This expansion of shipping activity is expected to increase the number and diversity of organisms that are being transported to Arctic regions. In addition, the climate itself is becoming warmer, and perhaps more hospitable for species originating in temperate and tropical systems. The Arctic is experiencing record-setting declines in sea ice thickness and extent, and surface air temperatures are increasing at a rate that is twice that of the global average </w:t>
      </w:r>
      <w:r w:rsidRPr="00A70B6E">
        <w:rPr>
          <w:lang w:val="en-US"/>
        </w:rPr>
        <w:fldChar w:fldCharType="begin" w:fldLock="1"/>
      </w:r>
      <w:r w:rsidRPr="00A70B6E">
        <w:rPr>
          <w:lang w:val="en-US"/>
        </w:rPr>
        <w:instrText>ADDIN CSL_CITATION { "citationItems" : [ { "id" : "ITEM-1", "itemData" : { "DOI" : "10.1016/j.jmb.2004.10.032", "ISBN" : "9291691216", "ISSN" : "00222836", "PMID" : "15567410", "abstract" : "Lemke, P., J. Ren, R.B. Alley, I. Allison, J. Carrasco, G. Flato, Y. Fujii, G. Kaser, P. Mote, R.H. Thomas and T. Zhang, 2007: Observations: Changes in Snow, Ice and Frozen Ground. In: Climate Change 2007: The Physical Science Basis. Contribution of Working Group I to the Fourth Assessment Report of the Intergovernmental Panel on Climate Change []. , Cambridge, United Kingdom and New York, NY, USA.", "author" : [ { "dropping-particle" : "", "family" : "Lemke", "given" : "P.", "non-dropping-particle" : "", "parse-names" : false, "suffix" : "" }, { "dropping-particle" : "", "family" : "Ren", "given" : "J.", "non-dropping-particle" : "", "parse-names" : false, "suffix" : "" }, { "dropping-particle" : "", "family" : "Alley", "given" : "R. B.", "non-dropping-particle" : "", "parse-names" : false, "suffix" : "" }, { "dropping-particle" : "", "family" : "Allison", "given" : "I.", "non-dropping-particle" : "", "parse-names" : false, "suffix" : "" }, { "dropping-particle" : "", "family" : "Carrasco", "given" : "J.", "non-dropping-particle" : "", "parse-names" : false, "suffix" : "" }, { "dropping-particle" : "", "family" : "Flato", "given" : "G.", "non-dropping-particle" : "", "parse-names" : false, "suffix" : "" }, { "dropping-particle" : "", "family" : "Fujii", "given" : "Y.", "non-dropping-particle" : "", "parse-names" : false, "suffix" : "" }, { "dropping-particle" : "", "family" : "Kaser", "given" : "G.", "non-dropping-particle" : "", "parse-names" : false, "suffix" : "" }, { "dropping-particle" : "", "family" : "Mote", "given" : "P.", "non-dropping-particle" : "", "parse-names" : false, "suffix" : "" }, { "dropping-particle" : "", "family" : "Thomas", "given" : "R. H.", "non-dropping-particle" : "", "parse-names" : false, "suffix" : "" }, { "dropping-particle" : "", "family" : "Zhang", "given" : "T.", "non-dropping-particle" : "", "parse-names" : false, "suffix" : "" } ], "container-title" : "Climate Change 2007: The Physical Science Basis. Contribution of Working Group I to the Fourth Assessment Report of the Intergovernmental Panel on Climate Change", "editor" : [ { "dropping-particle" : "", "family" : "Solomon", "given" : "S.", "non-dropping-particle" : "", "parse-names" : false, "suffix" : "" }, { "dropping-particle" : "", "family" : "Qin", "given" : "D.", "non-dropping-particle" : "", "parse-names" : false, "suffix" : "" }, { "dropping-particle" : "", "family" : "Manning", "given" : "M.", "non-dropping-particle" : "", "parse-names" : false, "suffix" : "" }, { "dropping-particle" : "", "family" : "Chen", "given" : "Z.", "non-dropping-particle" : "", "parse-names" : false, "suffix" : "" }, { "dropping-particle" : "", "family" : "Marquis", "given" : "M.", "non-dropping-particle" : "", "parse-names" : false, "suffix" : "" }, { "dropping-particle" : "", "family" : "Averyt", "given" : "K. B.", "non-dropping-particle" : "", "parse-names" : false, "suffix" : "" }, { "dropping-particle" : "", "family" : "Tignor", "given" : "M.", "non-dropping-particle" : "", "parse-names" : false, "suffix" : "" }, { "dropping-particle" : "", "family" : "Miller", "given" : "H. L.", "non-dropping-particle" : "", "parse-names" : false, "suffix" : "" } ], "id" : "ITEM-1", "issued" : { "date-parts" : [ [ "2007" ] ] }, "page" : "337-383", "publisher" : "Cambridge University Press", "publisher-place" : "Cambridge, UK", "title" : "Observations: Changes in snow, ice and frozen ground", "type" : "chapter" }, "uris" : [ "http://www.mendeley.com/documents/?uuid=2754d79c-9586-47dc-9dfc-a75a51da32b1" ] }, { "id" : "ITEM-2", "itemData" : { "DOI" : "10.1007/s10584-011-0101-1", "ISBN" : "0165-0009", "ISSN" : "01650009", "abstract" : "The sequence of extreme September sea ice extent minima over the past decade suggests acceleration in the response of the Arctic sea ice cover to external forcing, hastening the ongoing transition towards a seasonally open Arctic Ocean. This reflects several mutually supporting processes. Because of the extensive open water in recent Septembers, ice cover in the following spring is increasingly dominated by thin, first-year ice (ice formed during the previous autumn and winter) that is vulnerable to melting out in summer. Thinner ice in spring in turn fosters a stronger summer ice-albedo feedback through earlier formation of open water areas. A thin ice cover is also more vulnerable to strong summer retreat under anomalous atmospheric forcing. Finally, general warming of the Arctic has reduced the likelihood of cold years that could bring about temporary recovery of the ice cover. Events leading to the September ice extent minima of recent years exemplify these processes.", "author" : [ { "dropping-particle" : "", "family" : "Stroeve", "given" : "Julienne C.", "non-dropping-particle" : "", "parse-names" : false, "suffix" : "" }, { "dropping-particle" : "", "family" : "Serreze", "given" : "Mark C.", "non-dropping-particle" : "", "parse-names" : false, "suffix" : "" }, { "dropping-particle" : "", "family" : "Holland", "given" : "Marika M.", "non-dropping-particle" : "", "parse-names" : false, "suffix" : "" }, { "dropping-particle" : "", "family" : "Kay", "given" : "Jennifer E.", "non-dropping-particle" : "", "parse-names" : false, "suffix" : "" }, { "dropping-particle" : "", "family" : "Malanik", "given" : "James", "non-dropping-particle" : "", "parse-names" : false, "suffix" : "" }, { "dropping-particle" : "", "family" : "Barrett", "given" : "Andrew P.", "non-dropping-particle" : "", "parse-names" : false, "suffix" : "" } ], "container-title" : "Climatic Change", "id" : "ITEM-2", "issue" : "3-4", "issued" : { "date-parts" : [ [ "2012" ] ] }, "page" : "1005-1027", "title" : "The Arctic's rapidly shrinking sea ice cover: A research synthesis", "type" : "article-journal", "volume" : "110" }, "uris" : [ "http://www.mendeley.com/documents/?uuid=423850bb-4abb-497b-aa9f-0bf4b31e5160" ] } ], "mendeley" : { "formattedCitation" : "(Lemke et al. 2007, Stroeve et al. 2012)", "plainTextFormattedCitation" : "(Lemke et al. 2007, Stroeve et al. 2012)", "previouslyFormattedCitation" : "(Lemke et al. 2007, Stroeve et al. 2012)" }, "properties" : {  }, "schema" : "https://github.com/citation-style-language/schema/raw/master/csl-citation.json" }</w:instrText>
      </w:r>
      <w:r w:rsidRPr="00A70B6E">
        <w:rPr>
          <w:lang w:val="en-US"/>
        </w:rPr>
        <w:fldChar w:fldCharType="separate"/>
      </w:r>
      <w:r w:rsidRPr="00A70B6E">
        <w:rPr>
          <w:noProof/>
          <w:lang w:val="en-US"/>
        </w:rPr>
        <w:t>(Lemke et al. 2007, Stroeve et al. 2012)</w:t>
      </w:r>
      <w:r w:rsidRPr="00A70B6E">
        <w:rPr>
          <w:lang w:val="en-US"/>
        </w:rPr>
        <w:fldChar w:fldCharType="end"/>
      </w:r>
      <w:r w:rsidRPr="00A70B6E">
        <w:rPr>
          <w:lang w:val="en-US"/>
        </w:rPr>
        <w:t xml:space="preserve">. Warming sea temperatures and sea ice reductions have facilitated northern range expansions and introductions </w:t>
      </w:r>
      <w:r w:rsidRPr="00A70B6E">
        <w:rPr>
          <w:lang w:val="en-US"/>
        </w:rPr>
        <w:fldChar w:fldCharType="begin" w:fldLock="1"/>
      </w:r>
      <w:r w:rsidRPr="00A70B6E">
        <w:rPr>
          <w:lang w:val="en-US"/>
        </w:rPr>
        <w:instrText>ADDIN CSL_CITATION { "citationItems" : [ { "id" : "ITEM-1", "itemData" : { "DOI" : "10.1111/j.1365-2486.2007.01413.x", "ISBN" : "1354-1013", "ISSN" : "13541013", "abstract" : "The Continuous Plankton Recorder survey has monitored plankton in the Northwest Atlantic at monthly intervals since 1962, with an interegnum between 1978 and 1990. In May 1999, large numbers of the Pacific diatom Neodenticula seminae were found in Continuous Plankton Recorder (CPR) samples in the Labrador Sea as the first record in the North Atlantic for more than 800 000 years. The event coincided with modifications in Arctic hydrography and circulation, increased flows of Pacific water into the North- west Atlantic and in the previous year the exceptional occurrence of extensive ice-free water to the North of Canada. These observations indicate that N. seminae was carried in a pulse of Pacific water in 1998/early 1999 via the Canadian Arctic Archipelago and/or Fram Strait. The species occurred previously in the North Atlantic during the Pleistocene from \ue0011.2 to \ue0010.8Ma as recorded in deep sea sediment cores. The reappearance of N. seminae in the North Atlantic is an indicator of the scale and speed of changes that are taking place in the Arctic and North Atlantic oceans as a consequence of regional climate warming. Because of the unusual nature of the event it appears that a threshold has been passed, marking a change in the circulation between the North Pacific and North Atlantic Oceans via theArctic. Trans-Arcticmigrations from the Pacific into theAtlantic are likely to occur increasingly over the next 100 years as Arctic ice continues to melt affecting Atlantic biodiversity and the biological pump with consequent feedbacks to the carbon cycle.", "author" : [ { "dropping-particle" : "", "family" : "Reid", "given" : "Philip C.", "non-dropping-particle" : "", "parse-names" : false, "suffix" : "" }, { "dropping-particle" : "", "family" : "Johns", "given" : "David G.", "non-dropping-particle" : "", "parse-names" : false, "suffix" : "" }, { "dropping-particle" : "", "family" : "Edwards", "given" : "Martin", "non-dropping-particle" : "", "parse-names" : false, "suffix" : "" }, { "dropping-particle" : "", "family" : "Starr", "given" : "MicheI", "non-dropping-particle" : "", "parse-names" : false, "suffix" : "" }, { "dropping-particle" : "", "family" : "Poulin", "given" : "Michel", "non-dropping-particle" : "", "parse-names" : false, "suffix" : "" }, { "dropping-particle" : "", "family" : "Snoeijs", "given" : "Pauli", "non-dropping-particle" : "", "parse-names" : false, "suffix" : "" } ], "container-title" : "Global Change Biology", "id" : "ITEM-1", "issue" : "9", "issued" : { "date-parts" : [ [ "2007" ] ] }, "page" : "1910-1921", "title" : "A biological consequence of reducing Arctic ice cover: Arrival of the Pacific diatom Neodenticula seminae in the North Atlantic for the first time in 800000 years", "type" : "article-journal", "volume" : "13" }, "uris" : [ "http://www.mendeley.com/documents/?uuid=71b054d7-7f09-42d2-b39a-cd9caa10e000" ] }, { "id" : "ITEM-2", "itemData" : { "DOI" : "10.1016/j.pocean.2015.07.007", "ISSN" : "00796611", "abstract" : "One of the logical predictions for a future Arctic characterized by warmer waters and reduced sea-ice is that new taxa will expand or invade Arctic seafloor habitats. Specific predictions regarding where this will occur and which taxa are most likely to become established or excluded are lacking, however. We synthesize recent studies and conduct new analyses in the context of climate forecasts and a paleontological perspective to make concrete predictions as to relevant mechanisms, regions, and functional traits contributing to future biodiversity changes. Historically, a warmer Arctic is more readily invaded or transited by boreal taxa than it is during cold periods. Oceanography of an ice-free Arctic Ocean, combined with life-history traits of invading taxa and availability of suitable habitat, determine expansion success. It is difficult to generalize as to which taxonomic groups or locations are likely to experience expansion, however, since species-specific, and perhaps population-specific autecologies, will determine success or failure. Several examples of expansion into the Arctic have been noted, and along with the results from the relatively few Arctic biological time-series suggest inflow shelves (Barents and Chukchi Seas), as well as West Greenland and the western Kara Sea, are most likely locations for expansion. Apparent temperature thresholds were identified for characteristic Arctic and boreal benthic fauna suggesting strong potential for range constrictions of Arctic, and expansions of boreal, fauna in the near future. Increasing human activities in the region could speed introductions of boreal fauna and reduce the value of a planktonic dispersal stage. Finally, shelf regions are likely to experience a greater impact, and also one with greater potential consequences, than the deep Arctic basin. Future research strategies should focus on monitoring as well as compiling basic physiological and life-history information of Arctic and boreal taxa, and integrate that with projections of human activities and likely ecosystem consequences to facilitate development of management strategies now and in the future.", "author" : [ { "dropping-particle" : "", "family" : "Renaud", "given" : "Paul E.", "non-dropping-particle" : "", "parse-names" : false, "suffix" : "" }, { "dropping-particle" : "", "family" : "Sejr", "given" : "Mikael K.", "non-dropping-particle" : "", "parse-names" : false, "suffix" : "" }, { "dropping-particle" : "", "family" : "Bluhm", "given" : "Bodil A.", "non-dropping-particle" : "", "parse-names" : false, "suffix" : "" }, { "dropping-particle" : "", "family" : "Sirenko", "given" : "Boris", "non-dropping-particle" : "", "parse-names" : false, "suffix" : "" }, { "dropping-particle" : "", "family" : "Ellingsen", "given" : "Ingrid H.", "non-dropping-particle" : "", "parse-names" : false, "suffix" : "" } ], "container-title" : "Progress in Oceanography", "id" : "ITEM-2", "issued" : { "date-parts" : [ [ "2015", "12" ] ] }, "page" : "244-257", "title" : "The future of Arctic benthos: Expansion, invasion, and biodiversity", "type" : "article-journal", "volume" : "139" }, "uris" : [ "http://www.mendeley.com/documents/?uuid=81557f10-f69d-38aa-a7d6-7cadd13c5539" ] } ], "mendeley" : { "formattedCitation" : "(Reid et al. 2007, Renaud et al. 2015)", "plainTextFormattedCitation" : "(Reid et al. 2007, Renaud et al. 2015)", "previouslyFormattedCitation" : "(Reid et al. 2007, Renaud et al. 2015)" }, "properties" : {  }, "schema" : "https://github.com/citation-style-language/schema/raw/master/csl-citation.json" }</w:instrText>
      </w:r>
      <w:r w:rsidRPr="00A70B6E">
        <w:rPr>
          <w:lang w:val="en-US"/>
        </w:rPr>
        <w:fldChar w:fldCharType="separate"/>
      </w:r>
      <w:r w:rsidRPr="00A70B6E">
        <w:rPr>
          <w:noProof/>
          <w:lang w:val="en-US"/>
        </w:rPr>
        <w:t>(Reid et al. 2007, Renaud et al. 2015)</w:t>
      </w:r>
      <w:r w:rsidRPr="00A70B6E">
        <w:rPr>
          <w:lang w:val="en-US"/>
        </w:rPr>
        <w:fldChar w:fldCharType="end"/>
      </w:r>
      <w:r w:rsidRPr="00A70B6E">
        <w:rPr>
          <w:lang w:val="en-US"/>
        </w:rPr>
        <w:t xml:space="preserve">, and distribution models predict that Arctic waters will become even more suitable to invasions over the next century </w:t>
      </w:r>
      <w:r w:rsidRPr="00A70B6E">
        <w:rPr>
          <w:lang w:val="en-US"/>
        </w:rPr>
        <w:fldChar w:fldCharType="begin" w:fldLock="1"/>
      </w:r>
      <w:r w:rsidRPr="00A70B6E">
        <w:rPr>
          <w:lang w:val="en-US"/>
        </w:rPr>
        <w:instrText>ADDIN CSL_CITATION { "citationItems" : [ { "id" : "ITEM-1",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1", "issue" : "2", "issued" : { "date-parts" : [ [ "2016" ] ] }, "page" : "340-349", "title" : "Biological introduction risks from shipping in a warming Arctic", "type" : "article-journal", "volume" : "53" }, "uris" : [ "http://www.mendeley.com/documents/?uuid=95f41edb-c782-4016-863c-53d8a12640fe" ] }, { "id" : "ITEM-2",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2", "issue" : "6", "issued" : { "date-parts" : [ [ "2011" ] ] }, "page" : "1198-1209", "title" : "Potential for high-latitude marine invasions along western North America", "type" : "article-journal", "volume" : "17" }, "uris" : [ "http://www.mendeley.com/documents/?uuid=7d3ae263-6f0b-42b9-a008-aad4a6ba5289" ] }, { "id" : "ITEM-3", "itemData" : { "DOI" : "10.1111/ddi.12117", "ISSN" : "13669516", "author" : [ { "dropping-particle" : "", "family" : "Ware", "given" : "Chris", "non-dropping-particle" : "", "parse-names" : false, "suffix" : "" }, { "dropping-particle" : "", "family" : "Berge", "given" : "J\u00f8rgen", "non-dropping-particle" : "", "parse-names" : false, "suffix" : "" }, { "dropping-particle" : "", "family" : "Sundet", "given" : "Jan H.", "non-dropping-particle" : "", "parse-names" : false, "suffix" : "" }, { "dropping-particle" : "", "family" : "Kirkpatrick", "given" : "Jamie B.", "non-dropping-particle" : "", "parse-names" : false, "suffix" : "" }, { "dropping-particle" : "", "family" : "Coutts", "given" : "Ashley D. M.",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Floerl", "given" : "Oliver", "non-dropping-particle" : "", "parse-names" : false, "suffix" : "" }, { "dropping-particle" : "", "family" : "Wisz", "given" : "Mary S.", "non-dropping-particle" : "", "parse-names" : false, "suffix" : "" }, { "dropping-particle" : "", "family" : "Alsos", "given" : "Inger G.", "non-dropping-particle" : "", "parse-names" : false, "suffix" : "" } ], "container-title" : "Diversity and Distributions", "editor" : [ { "dropping-particle" : "", "family" : "MacIsaac", "given" : "Hugh", "non-dropping-particle" : "", "parse-names" : false, "suffix" : "" } ], "id" : "ITEM-3", "issue" : "1", "issued" : { "date-parts" : [ [ "2014", "1" ] ] }, "page" : "10-19", "title" : "Climate change, non-indigenous species and shipping: assessing the risk of species introduction to a high-Arctic archipelago", "type" : "article-journal", "volume" : "20" }, "uris" : [ "http://www.mendeley.com/documents/?uuid=bc18e5e1-640a-30b9-b252-81ace1706e38" ] } ], "mendeley" : { "formattedCitation" : "(de Rivera et al. 2011, Ware et al. 2014, 2016)", "plainTextFormattedCitation" : "(de Rivera et al. 2011, Ware et al. 2014, 2016)", "previouslyFormattedCitation" : "(de Rivera et al. 2011, Ware et al. 2014, 2016)" }, "properties" : {  }, "schema" : "https://github.com/citation-style-language/schema/raw/master/csl-citation.json" }</w:instrText>
      </w:r>
      <w:r w:rsidRPr="00A70B6E">
        <w:rPr>
          <w:lang w:val="en-US"/>
        </w:rPr>
        <w:fldChar w:fldCharType="separate"/>
      </w:r>
      <w:r w:rsidRPr="00A70B6E">
        <w:rPr>
          <w:noProof/>
          <w:lang w:val="en-US"/>
        </w:rPr>
        <w:t>(de Rivera et al. 2011, Ware et al. 2014, 2016)</w:t>
      </w:r>
      <w:r w:rsidRPr="00A70B6E">
        <w:rPr>
          <w:lang w:val="en-US"/>
        </w:rPr>
        <w:fldChar w:fldCharType="end"/>
      </w:r>
      <w:r w:rsidRPr="00A70B6E">
        <w:rPr>
          <w:lang w:val="en-US"/>
        </w:rPr>
        <w:t>.</w:t>
      </w:r>
    </w:p>
    <w:p w14:paraId="7A2E2F11" w14:textId="77777777" w:rsidR="00D655FC" w:rsidRPr="00A70B6E" w:rsidRDefault="00D655FC" w:rsidP="00754A93">
      <w:pPr>
        <w:spacing w:before="200" w:line="360" w:lineRule="auto"/>
        <w:ind w:firstLine="0"/>
        <w:contextualSpacing/>
        <w:rPr>
          <w:lang w:val="en-US"/>
        </w:rPr>
      </w:pPr>
      <w:bookmarkStart w:id="24" w:name="_8ktb2c9fr4av" w:colFirst="0" w:colLast="0"/>
      <w:bookmarkEnd w:id="24"/>
    </w:p>
    <w:p w14:paraId="46B4257B" w14:textId="5812A86F" w:rsidR="00723773" w:rsidRPr="00A70B6E" w:rsidRDefault="008265CB" w:rsidP="009E18C9">
      <w:pPr>
        <w:spacing w:before="200" w:line="360" w:lineRule="auto"/>
        <w:contextualSpacing/>
        <w:rPr>
          <w:lang w:val="en-US"/>
        </w:rPr>
      </w:pPr>
      <w:r w:rsidRPr="00A70B6E">
        <w:rPr>
          <w:lang w:val="en-US"/>
        </w:rPr>
        <w:t xml:space="preserve">Given the potential for impacts to fisheries, local livelihoods, and native ecosystems, risk assessments that reveal which areas are most at risk of invasion, and which </w:t>
      </w:r>
      <w:r w:rsidR="009E18C9">
        <w:rPr>
          <w:lang w:val="en-US"/>
        </w:rPr>
        <w:t>NIS</w:t>
      </w:r>
      <w:r w:rsidRPr="00A70B6E">
        <w:rPr>
          <w:lang w:val="en-US"/>
        </w:rPr>
        <w:t xml:space="preserve"> pose the biggest threat, are becoming essential components of aquatic ecosystem management </w:t>
      </w:r>
      <w:r w:rsidRPr="00A70B6E">
        <w:rPr>
          <w:lang w:val="en-US"/>
        </w:rPr>
        <w:fldChar w:fldCharType="begin" w:fldLock="1"/>
      </w:r>
      <w:r>
        <w:rPr>
          <w:lang w:val="en-US"/>
        </w:rPr>
        <w:instrText>ADDIN CSL_CITATION { "citationItems" : [ { "id" : "ITEM-1", "itemData" : { "DOI" : "10.1080/14634988.2015.1046357", "ISBN" : "1463-4988", "ISSN" : "15394077", "abstract" : "Understanding the biological and socio-economic risks associated with existing and potential aquatic invasive species is essential for an aquatic invasive species program to be successful. Effective programs are based on risk analyses, in which risk assessment informs risk management and both are communicated to resource managers and the public. Risk assessments provide valuable information that can be applied to many areas of an aquatic invasive species program. Based on biological and socio-economic risk assessments, appropriate risk management actions related to prevention, early detection and rapid response, and control can be undertaken. In particular, biological risk assessments inform both socio-economic risk assessment and subsequent preventative, monitoring, and control management actions. The uncertainty and knowledge gaps identified in risk assessments help identify and prioritize future research. Risk assessments are used to identify the riskiest aquatic invasive species and pathways and can b...", "author" : [ { "dropping-particle" : "", "family" : "Mandrak", "given" : "Nicholas E.", "non-dropping-particle" : "", "parse-names" : false, "suffix" : "" }, { "dropping-particle" : "", "family" : "Cudmore", "given" : "Becky", "non-dropping-particle" : "", "parse-names" : false, "suffix" : "" } ], "container-title" : "Aquatic Ecosystem Health and Management", "id" : "ITEM-1", "issue" : "3", "issued" : { "date-parts" : [ [ "2015" ] ] }, "page" : "312-320", "title" : "Risk assessment: Cornerstone of an aquatic invasive species program", "type" : "article-journal", "volume" : "18" }, "uris" : [ "http://www.mendeley.com/documents/?uuid=ea194953-a456-4f05-8aa8-00a16d154a4f" ] } ], "mendeley" : { "formattedCitation" : "(Mandrak and Cudmore 2015)", "plainTextFormattedCitation" : "(Mandrak and Cudmore 2015)", "previouslyFormattedCitation" : "(Mandrak and Cudmore 2015)" }, "properties" : {  }, "schema" : "https://github.com/citation-style-language/schema/raw/master/csl-citation.json" }</w:instrText>
      </w:r>
      <w:r w:rsidRPr="00A70B6E">
        <w:rPr>
          <w:lang w:val="en-US"/>
        </w:rPr>
        <w:fldChar w:fldCharType="separate"/>
      </w:r>
      <w:r w:rsidRPr="00A70B6E">
        <w:rPr>
          <w:noProof/>
          <w:lang w:val="en-US"/>
        </w:rPr>
        <w:t>(Mandrak and Cudmore 2015)</w:t>
      </w:r>
      <w:r w:rsidRPr="00A70B6E">
        <w:rPr>
          <w:lang w:val="en-US"/>
        </w:rPr>
        <w:fldChar w:fldCharType="end"/>
      </w:r>
      <w:r w:rsidRPr="00A70B6E">
        <w:rPr>
          <w:lang w:val="en-US"/>
        </w:rPr>
        <w:t>.</w:t>
      </w:r>
      <w:r>
        <w:rPr>
          <w:lang w:val="en-US"/>
        </w:rPr>
        <w:t xml:space="preserve"> </w:t>
      </w:r>
      <w:r w:rsidR="00463580" w:rsidRPr="00A70B6E">
        <w:rPr>
          <w:lang w:val="en-US"/>
        </w:rPr>
        <w:t>In this paper, w</w:t>
      </w:r>
      <w:r w:rsidR="007D06A2" w:rsidRPr="00A70B6E">
        <w:rPr>
          <w:lang w:val="en-US"/>
        </w:rPr>
        <w:t>e</w:t>
      </w:r>
      <w:r w:rsidR="00F24EA9" w:rsidRPr="00A70B6E">
        <w:rPr>
          <w:lang w:val="en-US"/>
        </w:rPr>
        <w:t xml:space="preserve"> </w:t>
      </w:r>
      <w:r w:rsidR="00AF591D" w:rsidRPr="00A70B6E">
        <w:rPr>
          <w:lang w:val="en-US"/>
        </w:rPr>
        <w:t>explore whether cold water temperatures ha</w:t>
      </w:r>
      <w:r w:rsidR="008A5823" w:rsidRPr="00A70B6E">
        <w:rPr>
          <w:lang w:val="en-US"/>
        </w:rPr>
        <w:t>ve</w:t>
      </w:r>
      <w:r w:rsidR="00AF591D" w:rsidRPr="00A70B6E">
        <w:rPr>
          <w:lang w:val="en-US"/>
        </w:rPr>
        <w:t xml:space="preserve"> the potential to limit introductions in the Arctic by examining</w:t>
      </w:r>
      <w:r w:rsidR="00874591" w:rsidRPr="00A70B6E">
        <w:rPr>
          <w:lang w:val="en-US"/>
        </w:rPr>
        <w:t xml:space="preserve"> whether </w:t>
      </w:r>
      <w:r w:rsidR="00A70B6E">
        <w:rPr>
          <w:lang w:val="en-US"/>
        </w:rPr>
        <w:t xml:space="preserve">the physiological </w:t>
      </w:r>
      <w:r w:rsidR="009B4D52" w:rsidRPr="00A70B6E">
        <w:rPr>
          <w:lang w:val="en-US"/>
        </w:rPr>
        <w:t>thresholds</w:t>
      </w:r>
      <w:r w:rsidR="00A70B6E">
        <w:rPr>
          <w:lang w:val="en-US"/>
        </w:rPr>
        <w:t xml:space="preserve"> of NIS</w:t>
      </w:r>
      <w:r w:rsidR="009B4D52" w:rsidRPr="00A70B6E">
        <w:rPr>
          <w:lang w:val="en-US"/>
        </w:rPr>
        <w:t xml:space="preserve"> would allow them to </w:t>
      </w:r>
      <w:r w:rsidR="00A70B6E">
        <w:rPr>
          <w:lang w:val="en-US"/>
        </w:rPr>
        <w:t>establish</w:t>
      </w:r>
      <w:r w:rsidR="00874591" w:rsidRPr="00A70B6E">
        <w:rPr>
          <w:lang w:val="en-US"/>
        </w:rPr>
        <w:t xml:space="preserve"> </w:t>
      </w:r>
      <w:r w:rsidR="00BF2E14" w:rsidRPr="00A70B6E">
        <w:rPr>
          <w:lang w:val="en-US"/>
        </w:rPr>
        <w:t>in the Bering Sea</w:t>
      </w:r>
      <w:r w:rsidR="009B4D52" w:rsidRPr="00A70B6E">
        <w:rPr>
          <w:lang w:val="en-US"/>
        </w:rPr>
        <w:t>, a high-latitude marine ecosystem characterized by a strong, latitudinal gradient.</w:t>
      </w:r>
      <w:r w:rsidR="0064363B" w:rsidRPr="00A70B6E">
        <w:rPr>
          <w:lang w:val="en-US"/>
        </w:rPr>
        <w:t xml:space="preserve"> </w:t>
      </w:r>
      <w:r w:rsidR="00A70B6E">
        <w:rPr>
          <w:lang w:val="en-US"/>
        </w:rPr>
        <w:t>W</w:t>
      </w:r>
      <w:r w:rsidR="00A70B6E" w:rsidRPr="00A70B6E">
        <w:rPr>
          <w:lang w:val="en-US"/>
        </w:rPr>
        <w:t xml:space="preserve">e </w:t>
      </w:r>
      <w:r w:rsidR="00A70B6E">
        <w:rPr>
          <w:lang w:val="en-US"/>
        </w:rPr>
        <w:t xml:space="preserve">characterize whether suitable habitat existed for year-round survival, weekly survival, and reproduction of NIS under </w:t>
      </w:r>
      <w:r w:rsidR="00A70B6E" w:rsidRPr="00A70B6E">
        <w:rPr>
          <w:lang w:val="en-US"/>
        </w:rPr>
        <w:t xml:space="preserve">current and mid-century </w:t>
      </w:r>
      <w:r w:rsidR="00A70B6E">
        <w:rPr>
          <w:lang w:val="en-US"/>
        </w:rPr>
        <w:t>conditions</w:t>
      </w:r>
      <w:r w:rsidR="00A70B6E" w:rsidRPr="00A70B6E">
        <w:rPr>
          <w:lang w:val="en-US"/>
        </w:rPr>
        <w:t xml:space="preserve">. </w:t>
      </w:r>
      <w:r w:rsidR="00AF591D" w:rsidRPr="00A70B6E">
        <w:rPr>
          <w:lang w:val="en-US"/>
        </w:rPr>
        <w:lastRenderedPageBreak/>
        <w:t xml:space="preserve">We also </w:t>
      </w:r>
      <w:r w:rsidR="00463580" w:rsidRPr="00A70B6E">
        <w:rPr>
          <w:lang w:val="en-US"/>
        </w:rPr>
        <w:t>quantify</w:t>
      </w:r>
      <w:r w:rsidR="00AF591D" w:rsidRPr="00A70B6E">
        <w:rPr>
          <w:lang w:val="en-US"/>
        </w:rPr>
        <w:t xml:space="preserve"> vessel traffic and ballast water discharge for U.S. ports in the Bering Sea to identify potential entry points of </w:t>
      </w:r>
      <w:r w:rsidR="008E0ACC" w:rsidRPr="00A70B6E">
        <w:rPr>
          <w:lang w:val="en-US"/>
        </w:rPr>
        <w:t>NIS</w:t>
      </w:r>
      <w:r w:rsidR="00AF591D" w:rsidRPr="00A70B6E">
        <w:rPr>
          <w:lang w:val="en-US"/>
        </w:rPr>
        <w:t xml:space="preserve">, </w:t>
      </w:r>
      <w:r w:rsidR="00AF591D" w:rsidRPr="00A70B6E">
        <w:rPr>
          <w:highlight w:val="yellow"/>
          <w:lang w:val="en-US"/>
        </w:rPr>
        <w:t>and to consider the inter</w:t>
      </w:r>
      <w:r w:rsidR="00524D75">
        <w:rPr>
          <w:highlight w:val="yellow"/>
          <w:lang w:val="en-US"/>
        </w:rPr>
        <w:t>section</w:t>
      </w:r>
      <w:r w:rsidR="00AF591D" w:rsidRPr="00A70B6E">
        <w:rPr>
          <w:highlight w:val="yellow"/>
          <w:lang w:val="en-US"/>
        </w:rPr>
        <w:t xml:space="preserve"> </w:t>
      </w:r>
      <w:r w:rsidR="00524D75">
        <w:rPr>
          <w:highlight w:val="yellow"/>
          <w:lang w:val="en-US"/>
        </w:rPr>
        <w:t>between areas of high</w:t>
      </w:r>
      <w:r w:rsidR="00AF591D" w:rsidRPr="00A70B6E">
        <w:rPr>
          <w:highlight w:val="yellow"/>
          <w:lang w:val="en-US"/>
        </w:rPr>
        <w:t xml:space="preserve"> traffic and habitat suitability</w:t>
      </w:r>
      <w:r w:rsidR="00AF591D" w:rsidRPr="00A70B6E">
        <w:rPr>
          <w:lang w:val="en-US"/>
        </w:rPr>
        <w:t xml:space="preserve">. We </w:t>
      </w:r>
      <w:r w:rsidR="00DD3EDE" w:rsidRPr="00A70B6E">
        <w:rPr>
          <w:lang w:val="en-US"/>
        </w:rPr>
        <w:t xml:space="preserve">hypothesized that survival would depend on species’ tolerance to cold water temperatures, and predicted that </w:t>
      </w:r>
      <w:r w:rsidR="008A5823" w:rsidRPr="00A70B6E">
        <w:rPr>
          <w:lang w:val="en-US"/>
        </w:rPr>
        <w:t xml:space="preserve">potential </w:t>
      </w:r>
      <w:r w:rsidR="00DD3EDE" w:rsidRPr="00A70B6E">
        <w:rPr>
          <w:lang w:val="en-US"/>
        </w:rPr>
        <w:t xml:space="preserve">NIS </w:t>
      </w:r>
      <w:r w:rsidR="008C5BFA" w:rsidRPr="00A70B6E">
        <w:rPr>
          <w:lang w:val="en-US"/>
        </w:rPr>
        <w:t xml:space="preserve">richness would be higher in the southern Bering Sea, and decline </w:t>
      </w:r>
      <w:r w:rsidR="009B4D52" w:rsidRPr="00A70B6E">
        <w:rPr>
          <w:lang w:val="en-US"/>
        </w:rPr>
        <w:t xml:space="preserve">in the </w:t>
      </w:r>
      <w:r w:rsidR="008C5BFA" w:rsidRPr="00A70B6E">
        <w:rPr>
          <w:lang w:val="en-US"/>
        </w:rPr>
        <w:t>north</w:t>
      </w:r>
      <w:r w:rsidR="009B4D52" w:rsidRPr="00A70B6E">
        <w:rPr>
          <w:lang w:val="en-US"/>
        </w:rPr>
        <w:t xml:space="preserve">. Because </w:t>
      </w:r>
      <w:r w:rsidR="00FE0817">
        <w:rPr>
          <w:lang w:val="en-US"/>
        </w:rPr>
        <w:t>water temperatures</w:t>
      </w:r>
      <w:r w:rsidR="009B4D52" w:rsidRPr="00A70B6E">
        <w:rPr>
          <w:lang w:val="en-US"/>
        </w:rPr>
        <w:t xml:space="preserve"> </w:t>
      </w:r>
      <w:r w:rsidR="00FE0817">
        <w:rPr>
          <w:lang w:val="en-US"/>
        </w:rPr>
        <w:t>are</w:t>
      </w:r>
      <w:r w:rsidR="009B4D52" w:rsidRPr="00A70B6E">
        <w:rPr>
          <w:lang w:val="en-US"/>
        </w:rPr>
        <w:t xml:space="preserve"> expected to increase, w</w:t>
      </w:r>
      <w:r w:rsidR="00E35792" w:rsidRPr="00A70B6E">
        <w:rPr>
          <w:lang w:val="en-US"/>
        </w:rPr>
        <w:t>e</w:t>
      </w:r>
      <w:r w:rsidR="009B4D52" w:rsidRPr="00A70B6E">
        <w:rPr>
          <w:lang w:val="en-US"/>
        </w:rPr>
        <w:t xml:space="preserve"> predicted that habitat would become more suitable for </w:t>
      </w:r>
      <w:r w:rsidR="008E0ACC" w:rsidRPr="00A70B6E">
        <w:rPr>
          <w:lang w:val="en-US"/>
        </w:rPr>
        <w:t>NIS</w:t>
      </w:r>
      <w:r w:rsidR="009B4D52" w:rsidRPr="00A70B6E">
        <w:rPr>
          <w:lang w:val="en-US"/>
        </w:rPr>
        <w:t xml:space="preserve"> in the future.</w:t>
      </w:r>
      <w:r w:rsidR="008E0ACC" w:rsidRPr="00A70B6E">
        <w:rPr>
          <w:lang w:val="en-US"/>
        </w:rPr>
        <w:t xml:space="preserve"> </w:t>
      </w:r>
      <w:r w:rsidR="00FE0817" w:rsidRPr="00FE0817">
        <w:rPr>
          <w:highlight w:val="cyan"/>
          <w:lang w:val="en-US"/>
        </w:rPr>
        <w:t>We hope that our evaluation of the</w:t>
      </w:r>
      <w:r w:rsidR="004403F9" w:rsidRPr="00FE0817">
        <w:rPr>
          <w:highlight w:val="cyan"/>
          <w:lang w:val="en-US"/>
        </w:rPr>
        <w:t xml:space="preserve"> spatial and temporal</w:t>
      </w:r>
      <w:r w:rsidR="00FE0817" w:rsidRPr="00FE0817">
        <w:rPr>
          <w:highlight w:val="cyan"/>
          <w:lang w:val="en-US"/>
        </w:rPr>
        <w:t xml:space="preserve"> components of invasion risk </w:t>
      </w:r>
      <w:r w:rsidR="004403F9" w:rsidRPr="00FE0817">
        <w:rPr>
          <w:highlight w:val="cyan"/>
          <w:lang w:val="en-US"/>
        </w:rPr>
        <w:t xml:space="preserve">can be used to inform </w:t>
      </w:r>
      <w:r w:rsidR="00FE0817" w:rsidRPr="00FE0817">
        <w:rPr>
          <w:highlight w:val="cyan"/>
          <w:lang w:val="en-US"/>
        </w:rPr>
        <w:t xml:space="preserve">future </w:t>
      </w:r>
      <w:r w:rsidR="009E18C9" w:rsidRPr="00FE0817">
        <w:rPr>
          <w:highlight w:val="cyan"/>
          <w:lang w:val="en-US"/>
        </w:rPr>
        <w:t xml:space="preserve">research and </w:t>
      </w:r>
      <w:r w:rsidR="00FE0817" w:rsidRPr="00FE0817">
        <w:rPr>
          <w:highlight w:val="cyan"/>
          <w:lang w:val="en-US"/>
        </w:rPr>
        <w:t>management</w:t>
      </w:r>
      <w:r w:rsidR="004403F9" w:rsidRPr="00FE0817">
        <w:rPr>
          <w:highlight w:val="cyan"/>
          <w:lang w:val="en-US"/>
        </w:rPr>
        <w:t xml:space="preserve"> efforts </w:t>
      </w:r>
      <w:r w:rsidR="00FE0817" w:rsidRPr="00FE0817">
        <w:rPr>
          <w:highlight w:val="cyan"/>
          <w:lang w:val="en-US"/>
        </w:rPr>
        <w:t>in this and other polar ecosystems</w:t>
      </w:r>
      <w:r w:rsidR="004403F9" w:rsidRPr="00FE0817">
        <w:rPr>
          <w:highlight w:val="cyan"/>
          <w:lang w:val="en-US"/>
        </w:rPr>
        <w:t>.</w:t>
      </w:r>
    </w:p>
    <w:p w14:paraId="080EAF30" w14:textId="77777777" w:rsidR="00723773" w:rsidRPr="00A70B6E" w:rsidRDefault="00874591" w:rsidP="00BB5655">
      <w:pPr>
        <w:pStyle w:val="Heading1"/>
      </w:pPr>
      <w:bookmarkStart w:id="25" w:name="_8bc9cfv03n6p" w:colFirst="0" w:colLast="0"/>
      <w:bookmarkEnd w:id="25"/>
      <w:r w:rsidRPr="00A70B6E">
        <w:t>Methods</w:t>
      </w:r>
    </w:p>
    <w:p w14:paraId="36636D33" w14:textId="77777777" w:rsidR="00723773" w:rsidRPr="00A70B6E" w:rsidRDefault="00874591" w:rsidP="00BB5655">
      <w:pPr>
        <w:pStyle w:val="Heading2"/>
      </w:pPr>
      <w:bookmarkStart w:id="26" w:name="_kncwpiu8qj9q" w:colFirst="0" w:colLast="0"/>
      <w:bookmarkEnd w:id="26"/>
      <w:r w:rsidRPr="00A70B6E">
        <w:t>Study area</w:t>
      </w:r>
    </w:p>
    <w:p w14:paraId="1DBD89ED" w14:textId="1FB4A703" w:rsidR="0024210F" w:rsidRDefault="00874591" w:rsidP="0024210F">
      <w:pPr>
        <w:spacing w:before="200" w:line="360" w:lineRule="auto"/>
        <w:contextualSpacing/>
        <w:rPr>
          <w:lang w:val="en-US"/>
        </w:rPr>
      </w:pPr>
      <w:bookmarkStart w:id="27" w:name="_a71bbqx0je6i" w:colFirst="0" w:colLast="0"/>
      <w:bookmarkEnd w:id="27"/>
      <w:r w:rsidRPr="00A70B6E">
        <w:rPr>
          <w:lang w:val="en-US"/>
        </w:rPr>
        <w:t xml:space="preserve">The Bering Sea </w:t>
      </w:r>
      <w:r w:rsidR="00794004" w:rsidRPr="00A70B6E">
        <w:rPr>
          <w:lang w:val="en-US"/>
        </w:rPr>
        <w:t>lies between the temperate North Pacific Ocean and the arctic waters of the Chukchi Sea</w:t>
      </w:r>
      <w:r w:rsidR="002C6F48" w:rsidRPr="00A70B6E">
        <w:rPr>
          <w:lang w:val="en-US"/>
        </w:rPr>
        <w:t xml:space="preserve">. </w:t>
      </w:r>
      <w:r w:rsidR="00AD2E98" w:rsidRPr="00A70B6E">
        <w:rPr>
          <w:lang w:val="en-US"/>
        </w:rPr>
        <w:t>This large, dynamic ecosystem</w:t>
      </w:r>
      <w:r w:rsidR="006E034B" w:rsidRPr="00A70B6E">
        <w:rPr>
          <w:lang w:val="en-US"/>
        </w:rPr>
        <w:t xml:space="preserve"> spans </w:t>
      </w:r>
      <w:r w:rsidR="00274537" w:rsidRPr="00A70B6E">
        <w:rPr>
          <w:highlight w:val="yellow"/>
          <w:lang w:val="en-US"/>
        </w:rPr>
        <w:t>1</w:t>
      </w:r>
      <w:r w:rsidR="003D4812" w:rsidRPr="00A70B6E">
        <w:rPr>
          <w:highlight w:val="yellow"/>
          <w:lang w:val="en-US"/>
        </w:rPr>
        <w:t>3</w:t>
      </w:r>
      <w:r w:rsidR="00274537" w:rsidRPr="00A70B6E">
        <w:rPr>
          <w:highlight w:val="yellow"/>
          <w:lang w:val="en-US"/>
        </w:rPr>
        <w:t xml:space="preserve"> degrees of latitude</w:t>
      </w:r>
      <w:r w:rsidR="00274537" w:rsidRPr="00A70B6E">
        <w:rPr>
          <w:lang w:val="en-US"/>
        </w:rPr>
        <w:t xml:space="preserve"> and extends more than 1,</w:t>
      </w:r>
      <w:r w:rsidR="00BF5CA0" w:rsidRPr="00A70B6E">
        <w:rPr>
          <w:lang w:val="en-US"/>
        </w:rPr>
        <w:t>5</w:t>
      </w:r>
      <w:r w:rsidR="00274537" w:rsidRPr="00A70B6E">
        <w:rPr>
          <w:lang w:val="en-US"/>
        </w:rPr>
        <w:t>00 kilometers fro</w:t>
      </w:r>
      <w:bookmarkStart w:id="28" w:name="_GoBack"/>
      <w:bookmarkEnd w:id="28"/>
      <w:r w:rsidR="00274537" w:rsidRPr="00A70B6E">
        <w:rPr>
          <w:lang w:val="en-US"/>
        </w:rPr>
        <w:t xml:space="preserve">m Alaska (USA) to Russia </w:t>
      </w:r>
      <w:r w:rsidR="00274537" w:rsidRPr="00A70B6E">
        <w:rPr>
          <w:highlight w:val="yellow"/>
          <w:lang w:val="en-US"/>
        </w:rPr>
        <w:t>(Fig</w:t>
      </w:r>
      <w:r w:rsidR="009E27C5" w:rsidRPr="00A70B6E">
        <w:rPr>
          <w:highlight w:val="yellow"/>
          <w:lang w:val="en-US"/>
        </w:rPr>
        <w:t>ure</w:t>
      </w:r>
      <w:r w:rsidR="00274537" w:rsidRPr="00A70B6E">
        <w:rPr>
          <w:highlight w:val="yellow"/>
          <w:lang w:val="en-US"/>
        </w:rPr>
        <w:t xml:space="preserve"> 1)</w:t>
      </w:r>
      <w:r w:rsidR="00274537" w:rsidRPr="00A70B6E">
        <w:rPr>
          <w:lang w:val="en-US"/>
        </w:rPr>
        <w:t xml:space="preserve">. </w:t>
      </w:r>
      <w:r w:rsidR="00AD2E98">
        <w:rPr>
          <w:lang w:val="en-US"/>
        </w:rPr>
        <w:t>It</w:t>
      </w:r>
      <w:r w:rsidR="00274537" w:rsidRPr="00A70B6E">
        <w:rPr>
          <w:lang w:val="en-US"/>
        </w:rPr>
        <w:t xml:space="preserve"> is comprised of a deep-water basin, an extensive eastern continental shelf, and a narrow western shelf (Fig. 1</w:t>
      </w:r>
      <w:r w:rsidR="00B971EB" w:rsidRPr="00A70B6E">
        <w:rPr>
          <w:lang w:val="en-US"/>
        </w:rPr>
        <w:t xml:space="preserve">) </w:t>
      </w:r>
      <w:r w:rsidR="00B971EB" w:rsidRPr="00A70B6E">
        <w:rPr>
          <w:lang w:val="en-US"/>
        </w:rPr>
        <w:fldChar w:fldCharType="begin" w:fldLock="1"/>
      </w:r>
      <w:r w:rsidR="00A05012" w:rsidRPr="00A70B6E">
        <w:rPr>
          <w:lang w:val="en-US"/>
        </w:rPr>
        <w:instrText>ADDIN CSL_CITATION { "citationItems" : [ { "id" : "ITEM-1", "itemData" : { "ISBN" : "1-56612-062-4", "author" : [ { "dropping-particle" : "", "family" : "Stabeno", "given" : "Phyllis J.", "non-dropping-particle" : "", "parse-names" : false, "suffix" : "" }, { "dropping-particle" : "", "family" : "Schumacher", "given" : "James D.", "non-dropping-particle" : "", "parse-names" : false, "suffix" : "" }, { "dropping-particle" : "", "family" : "Ohtani", "given" : "Kiyotaka", "non-dropping-particle" : "", "parse-names" : false, "suffix" : "" } ], "container-title" : "Dynamics of the Bering Sea", "editor" : [ { "dropping-particle" : "", "family" : "Loughlin", "given" : "T.R.", "non-dropping-particle" : "", "parse-names" : false, "suffix" : "" }, { "dropping-particle" : "", "family" : "Ohtani", "given" : "Kiyotaka", "non-dropping-particle" : "", "parse-names" : false, "suffix" : "" } ], "id" : "ITEM-1", "issued" : { "date-parts" : [ [ "1999" ] ] }, "page" : "1-28", "publisher" : "University of Alaska Sea Grant", "publisher-place" : "Fairbanks, AK", "title" : "The physical oceanography of the Bering Sea", "type" : "chapter" }, "uris" : [ "http://www.mendeley.com/documents/?uuid=44cc2324-7b0c-4a95-b5bd-414f666804f3" ] } ], "mendeley" : { "formattedCitation" : "(Stabeno et al. 1999)", "plainTextFormattedCitation" : "(Stabeno et al. 1999)", "previouslyFormattedCitation" : "(Stabeno et al. 1999)" }, "properties" : {  }, "schema" : "https://github.com/citation-style-language/schema/raw/master/csl-citation.json" }</w:instrText>
      </w:r>
      <w:r w:rsidR="00B971EB" w:rsidRPr="00A70B6E">
        <w:rPr>
          <w:lang w:val="en-US"/>
        </w:rPr>
        <w:fldChar w:fldCharType="separate"/>
      </w:r>
      <w:r w:rsidR="00631367" w:rsidRPr="00A70B6E">
        <w:rPr>
          <w:noProof/>
          <w:lang w:val="en-US"/>
        </w:rPr>
        <w:t>(Stabeno et al. 1999)</w:t>
      </w:r>
      <w:r w:rsidR="00B971EB" w:rsidRPr="00A70B6E">
        <w:rPr>
          <w:lang w:val="en-US"/>
        </w:rPr>
        <w:fldChar w:fldCharType="end"/>
      </w:r>
      <w:r w:rsidR="00274537" w:rsidRPr="00A70B6E">
        <w:rPr>
          <w:lang w:val="en-US"/>
        </w:rPr>
        <w:t xml:space="preserve">. </w:t>
      </w:r>
      <w:r w:rsidR="0024210F">
        <w:rPr>
          <w:lang w:val="en-US"/>
        </w:rPr>
        <w:t>The</w:t>
      </w:r>
      <w:r w:rsidR="0024210F">
        <w:rPr>
          <w:lang w:val="en-US"/>
        </w:rPr>
        <w:t xml:space="preserve"> </w:t>
      </w:r>
      <w:r w:rsidR="0024210F">
        <w:rPr>
          <w:lang w:val="en-US"/>
        </w:rPr>
        <w:t>Bering Sea is a</w:t>
      </w:r>
      <w:r w:rsidR="0024210F">
        <w:rPr>
          <w:lang w:val="en-US"/>
        </w:rPr>
        <w:t xml:space="preserve"> hub for </w:t>
      </w:r>
      <w:r w:rsidR="0024210F">
        <w:rPr>
          <w:lang w:val="en-US"/>
        </w:rPr>
        <w:t xml:space="preserve">both international and regional shipping traffic </w:t>
      </w:r>
      <w:r w:rsidR="0024210F" w:rsidRPr="0024210F">
        <w:rPr>
          <w:highlight w:val="yellow"/>
          <w:lang w:val="en-US"/>
        </w:rPr>
        <w:t>(McGee et al. 2006)</w:t>
      </w:r>
      <w:r w:rsidR="0024210F">
        <w:rPr>
          <w:lang w:val="en-US"/>
        </w:rPr>
        <w:t xml:space="preserve">. In 2004, it </w:t>
      </w:r>
      <w:r w:rsidR="0024210F">
        <w:rPr>
          <w:lang w:val="en-US"/>
        </w:rPr>
        <w:t>receiv</w:t>
      </w:r>
      <w:r w:rsidR="0024210F">
        <w:rPr>
          <w:lang w:val="en-US"/>
        </w:rPr>
        <w:t>ed</w:t>
      </w:r>
      <w:r w:rsidR="0024210F">
        <w:rPr>
          <w:lang w:val="en-US"/>
        </w:rPr>
        <w:t xml:space="preserve"> approximately 50% of </w:t>
      </w:r>
      <w:r w:rsidR="0024210F">
        <w:rPr>
          <w:lang w:val="en-US"/>
        </w:rPr>
        <w:t xml:space="preserve">all </w:t>
      </w:r>
      <w:r w:rsidR="0024210F">
        <w:rPr>
          <w:lang w:val="en-US"/>
        </w:rPr>
        <w:t xml:space="preserve">Arctic traffic </w:t>
      </w:r>
      <w:r w:rsidR="0024210F" w:rsidRPr="00AD2E98">
        <w:rPr>
          <w:highlight w:val="yellow"/>
          <w:lang w:val="en-US"/>
        </w:rPr>
        <w:t>(</w:t>
      </w:r>
      <w:r w:rsidR="0024210F">
        <w:rPr>
          <w:highlight w:val="yellow"/>
          <w:lang w:val="en-US"/>
        </w:rPr>
        <w:t>AMSA 2009??</w:t>
      </w:r>
      <w:r w:rsidR="0024210F" w:rsidRPr="00AD2E98">
        <w:rPr>
          <w:highlight w:val="yellow"/>
          <w:lang w:val="en-US"/>
        </w:rPr>
        <w:t>)</w:t>
      </w:r>
      <w:r w:rsidR="0024210F">
        <w:rPr>
          <w:lang w:val="en-US"/>
        </w:rPr>
        <w:t>, and it is the only waterbody in the world that includes both the Northwest and Northeast Passage</w:t>
      </w:r>
      <w:r w:rsidR="0024210F">
        <w:rPr>
          <w:lang w:val="en-US"/>
        </w:rPr>
        <w:t xml:space="preserve">. </w:t>
      </w:r>
      <w:r w:rsidR="0024210F">
        <w:rPr>
          <w:lang w:val="en-US"/>
        </w:rPr>
        <w:t>It</w:t>
      </w:r>
      <w:r w:rsidR="0024210F">
        <w:rPr>
          <w:lang w:val="en-US"/>
        </w:rPr>
        <w:t xml:space="preserve"> is a</w:t>
      </w:r>
      <w:r w:rsidR="0024210F">
        <w:rPr>
          <w:lang w:val="en-US"/>
        </w:rPr>
        <w:t>lso a</w:t>
      </w:r>
      <w:r w:rsidR="0024210F">
        <w:rPr>
          <w:lang w:val="en-US"/>
        </w:rPr>
        <w:t>t the heart of the North Pacific Great Circle Route, a shipping route that connects Asian ports to western North America by contouring the U.S.</w:t>
      </w:r>
      <w:r w:rsidR="0024210F">
        <w:rPr>
          <w:lang w:val="en-US"/>
        </w:rPr>
        <w:t xml:space="preserve"> Additionally, the Bering Sea is </w:t>
      </w:r>
      <w:r w:rsidR="0024210F">
        <w:rPr>
          <w:lang w:val="en-US"/>
        </w:rPr>
        <w:t>home to the largest fisheries port in the U.S. (</w:t>
      </w:r>
      <w:commentRangeStart w:id="29"/>
      <w:r w:rsidR="0024210F" w:rsidRPr="0024210F">
        <w:rPr>
          <w:highlight w:val="yellow"/>
          <w:lang w:val="en-US"/>
        </w:rPr>
        <w:t>NMFS 2016</w:t>
      </w:r>
      <w:commentRangeEnd w:id="29"/>
      <w:r w:rsidR="0024210F">
        <w:rPr>
          <w:rStyle w:val="CommentReference"/>
          <w:rFonts w:ascii="Arial" w:eastAsia="Arial" w:hAnsi="Arial" w:cs="Arial"/>
          <w:color w:val="000000"/>
          <w:lang w:val="en-US" w:eastAsia="en-US"/>
        </w:rPr>
        <w:commentReference w:id="29"/>
      </w:r>
      <w:r w:rsidR="0024210F">
        <w:rPr>
          <w:lang w:val="en-US"/>
        </w:rPr>
        <w:t xml:space="preserve">), with fleets of fishing vessels and large processors </w:t>
      </w:r>
      <w:r w:rsidR="0024210F" w:rsidRPr="0024210F">
        <w:rPr>
          <w:highlight w:val="cyan"/>
          <w:lang w:val="en-US"/>
        </w:rPr>
        <w:t>supporting</w:t>
      </w:r>
      <w:r w:rsidR="0024210F">
        <w:rPr>
          <w:lang w:val="en-US"/>
        </w:rPr>
        <w:t xml:space="preserve"> groundfish and crab fisheries that operate year-round. The Bering Sea’s eastern shelf </w:t>
      </w:r>
      <w:r w:rsidR="0024210F" w:rsidRPr="00A70B6E">
        <w:rPr>
          <w:lang w:val="en-US"/>
        </w:rPr>
        <w:t xml:space="preserve">boasts some of the highest level of marine productivity in the world, </w:t>
      </w:r>
      <w:r w:rsidR="0024210F">
        <w:rPr>
          <w:lang w:val="en-US"/>
        </w:rPr>
        <w:t xml:space="preserve">supporting </w:t>
      </w:r>
      <w:r w:rsidR="0024210F" w:rsidRPr="00A70B6E">
        <w:rPr>
          <w:lang w:val="en-US"/>
        </w:rPr>
        <w:t xml:space="preserve">a US $1 billion commercial fishery </w:t>
      </w:r>
      <w:r w:rsidR="0024210F">
        <w:rPr>
          <w:lang w:val="en-US"/>
        </w:rPr>
        <w:t xml:space="preserve">and </w:t>
      </w:r>
      <w:r w:rsidR="0024210F" w:rsidRPr="00A70B6E">
        <w:rPr>
          <w:lang w:val="en-US"/>
        </w:rPr>
        <w:t>providing the U.S. with 50% of its wild-caught seafood</w:t>
      </w:r>
      <w:r w:rsidR="0024210F">
        <w:rPr>
          <w:lang w:val="en-US"/>
        </w:rPr>
        <w:t xml:space="preserve"> </w:t>
      </w:r>
      <w:r w:rsidR="0024210F" w:rsidRPr="0024210F">
        <w:rPr>
          <w:highlight w:val="yellow"/>
          <w:lang w:val="en-US"/>
        </w:rPr>
        <w:t>(</w:t>
      </w:r>
      <w:commentRangeStart w:id="30"/>
      <w:r w:rsidR="0024210F" w:rsidRPr="0024210F">
        <w:rPr>
          <w:highlight w:val="yellow"/>
          <w:lang w:val="en-US"/>
        </w:rPr>
        <w:t>cite</w:t>
      </w:r>
      <w:commentRangeEnd w:id="30"/>
      <w:r w:rsidR="0024210F">
        <w:rPr>
          <w:rStyle w:val="CommentReference"/>
          <w:rFonts w:ascii="Arial" w:eastAsia="Arial" w:hAnsi="Arial" w:cs="Arial"/>
          <w:color w:val="000000"/>
          <w:lang w:val="en-US" w:eastAsia="en-US"/>
        </w:rPr>
        <w:commentReference w:id="30"/>
      </w:r>
      <w:r w:rsidR="0024210F" w:rsidRPr="0024210F">
        <w:rPr>
          <w:highlight w:val="yellow"/>
          <w:lang w:val="en-US"/>
        </w:rPr>
        <w:t>)</w:t>
      </w:r>
      <w:r w:rsidR="0024210F">
        <w:rPr>
          <w:lang w:val="en-US"/>
        </w:rPr>
        <w:t>.</w:t>
      </w:r>
    </w:p>
    <w:p w14:paraId="11D840A4" w14:textId="389C7983" w:rsidR="0024210F" w:rsidRDefault="0024210F" w:rsidP="0024210F">
      <w:pPr>
        <w:spacing w:before="200" w:line="360" w:lineRule="auto"/>
        <w:contextualSpacing/>
        <w:rPr>
          <w:lang w:val="en-US"/>
        </w:rPr>
      </w:pPr>
      <w:r w:rsidRPr="00A70B6E">
        <w:rPr>
          <w:lang w:val="en-US"/>
        </w:rPr>
        <w:t xml:space="preserve">Only four NIS have been reported in the Bering Sea: </w:t>
      </w:r>
      <w:r w:rsidRPr="00A70B6E">
        <w:rPr>
          <w:i/>
          <w:lang w:val="en-US"/>
        </w:rPr>
        <w:t>Alosa sapidissima</w:t>
      </w:r>
      <w:r w:rsidRPr="00A70B6E">
        <w:rPr>
          <w:lang w:val="en-US"/>
        </w:rPr>
        <w:t xml:space="preserve">, </w:t>
      </w:r>
      <w:r w:rsidRPr="00A70B6E">
        <w:rPr>
          <w:i/>
          <w:lang w:val="en-US"/>
        </w:rPr>
        <w:t>Caprella mutica</w:t>
      </w:r>
      <w:r w:rsidRPr="00A70B6E">
        <w:rPr>
          <w:lang w:val="en-US"/>
        </w:rPr>
        <w:t xml:space="preserve">, </w:t>
      </w:r>
      <w:r w:rsidRPr="00A70B6E">
        <w:rPr>
          <w:i/>
          <w:lang w:val="en-US"/>
        </w:rPr>
        <w:t>Mya arenaria</w:t>
      </w:r>
      <w:r w:rsidRPr="00A70B6E">
        <w:rPr>
          <w:lang w:val="en-US"/>
        </w:rPr>
        <w:t xml:space="preserve">, and </w:t>
      </w:r>
      <w:r w:rsidRPr="00A70B6E">
        <w:rPr>
          <w:i/>
          <w:lang w:val="en-US"/>
        </w:rPr>
        <w:t>Salmo salar</w:t>
      </w:r>
      <w:r w:rsidRPr="00A70B6E">
        <w:rPr>
          <w:lang w:val="en-US"/>
        </w:rPr>
        <w:t xml:space="preserve"> (Fofonoff et al. 2003; see Powers et al. </w:t>
      </w:r>
      <w:r w:rsidRPr="00A70B6E">
        <w:rPr>
          <w:lang w:val="en-US"/>
        </w:rPr>
        <w:fldChar w:fldCharType="begin" w:fldLock="1"/>
      </w:r>
      <w:r w:rsidRPr="00A70B6E">
        <w:rPr>
          <w:lang w:val="en-US"/>
        </w:rPr>
        <w:instrText>ADDIN CSL_CITATION { "citationItems" : [ { "id" : "ITEM-1", "itemData" : { "DOI" : "10.1016/J.SEARES.2005.10.004", "ISSN" : "1385-1101", "abstract" : "The bivalve Mya arenaria L. is a common inhabitant of intertidal sediments along the southcentral Alaskan coastline. Its current distribution along the Pacific coast of the continental USA, Canada and Alaska has resulted from a series of intentional and unintentional introductions as well as larval transport between points of introduction over the previous century. Despite the apparent success of M. arenaria in intertidal habitats of coastal Alaska, no study has examined its distribution in this environment. We sampled four times over a two-year period (2001\u20132002) to document the distribution of M. arenaria in intertidal sedimentary habitats of the Copper River Delta and adjacent Orca Inlet (southeastern Prince William Sound), Alaska. Sampling was performed along a gradient of tidal elevations at three sites (Hartney Bay, Eyak and Pete Dahl) chosen to represent the range of physical/chemical settings of protected intertidal sand and mud flats within the study area. Among the three sampling sites, abundance of M. arenaria was lowest at sites near the outflow of the Copper River (Pete Dahl) and highest in areas of higher salinity and water clarity (Hartney Bay and low tidal elevation plots at Eyak). Within each of the two sites located on the Copper River Delta (Eyak and Pete Dahl), abundances of M. arenaria were highest at low tide plots (+1.1 m for Eyak, +1.4 m for Pete Dahl), a pattern consistent with the distribution of M. arenaria within tidal flats in Europe (Wadden and White Seas). For the third site located in Orca Inlet (Hartney Bay), M. arenaria was found at all tidal elevations; however, distinct differences in the distribution of newly recruited M. arenaria (&lt;10 mm shell length [SL]) and older juveniles and adults (&gt;10 mm SL) were evident. Density and growth of M. arenaria in southcentral Alaska were most similar to values reported for the White Sea (Russia); both areas are located at similar latitude and represent the northern extreme of M. arenaria distribution.", "author" : [ { "dropping-particle" : "", "family" : "Powers", "given" : "Sean P.", "non-dropping-particle" : "", "parse-names" : false, "suffix" : "" }, { "dropping-particle" : "", "family" : "Bishop", "given" : "Mary Anne", "non-dropping-particle" : "", "parse-names" : false, "suffix" : "" }, { "dropping-particle" : "", "family" : "Grabowski", "given" : "Jonathan H.", "non-dropping-particle" : "", "parse-names" : false, "suffix" : "" }, { "dropping-particle" : "", "family" : "Peterson", "given" : "Charles H.", "non-dropping-particle" : "", "parse-names" : false, "suffix" : "" } ], "container-title" : "Journal of Sea Research", "id" : "ITEM-1", "issue" : "3", "issued" : { "date-parts" : [ [ "2006", "4", "1" ] ] }, "page" : "207-216", "publisher" : "Elsevier", "title" : "Distribution of the invasive bivalve Mya arenaria L. on intertidal flats of southcentral Alaska", "type" : "article-journal", "volume" : "55" }, "suppress-author" : 1, "uris" : [ "http://www.mendeley.com/documents/?uuid=bd614915-4cc5-328c-9984-c532ba63d66e" ] } ], "mendeley" : { "formattedCitation" : "(2006)", "plainTextFormattedCitation" : "(2006)", "previouslyFormattedCitation" : "(2006)" }, "properties" : {  }, "schema" : "https://github.com/citation-style-language/schema/raw/master/csl-citation.json" }</w:instrText>
      </w:r>
      <w:r w:rsidRPr="00A70B6E">
        <w:rPr>
          <w:lang w:val="en-US"/>
        </w:rPr>
        <w:fldChar w:fldCharType="separate"/>
      </w:r>
      <w:r w:rsidRPr="00A70B6E">
        <w:rPr>
          <w:noProof/>
          <w:lang w:val="en-US"/>
        </w:rPr>
        <w:t>(2006)</w:t>
      </w:r>
      <w:r w:rsidRPr="00A70B6E">
        <w:rPr>
          <w:lang w:val="en-US"/>
        </w:rPr>
        <w:fldChar w:fldCharType="end"/>
      </w:r>
      <w:r w:rsidRPr="00A70B6E">
        <w:rPr>
          <w:lang w:val="en-US"/>
        </w:rPr>
        <w:t xml:space="preserve"> for a discussion on the history of </w:t>
      </w:r>
      <w:r w:rsidRPr="00A70B6E">
        <w:rPr>
          <w:i/>
          <w:lang w:val="en-US"/>
        </w:rPr>
        <w:t xml:space="preserve">M. arenaria </w:t>
      </w:r>
      <w:r w:rsidRPr="00A70B6E">
        <w:rPr>
          <w:lang w:val="en-US"/>
        </w:rPr>
        <w:t xml:space="preserve">in Alaska). Of these, only </w:t>
      </w:r>
      <w:r w:rsidRPr="00A70B6E">
        <w:rPr>
          <w:i/>
          <w:lang w:val="en-US"/>
        </w:rPr>
        <w:t xml:space="preserve">C. mutica </w:t>
      </w:r>
      <w:r w:rsidRPr="00A70B6E">
        <w:rPr>
          <w:lang w:val="en-US"/>
        </w:rPr>
        <w:t xml:space="preserve">and </w:t>
      </w:r>
      <w:r w:rsidRPr="00A70B6E">
        <w:rPr>
          <w:i/>
          <w:lang w:val="en-US"/>
        </w:rPr>
        <w:t xml:space="preserve">M. arenaria </w:t>
      </w:r>
      <w:r w:rsidRPr="00A70B6E">
        <w:rPr>
          <w:lang w:val="en-US"/>
        </w:rPr>
        <w:t xml:space="preserve">have established populations </w:t>
      </w:r>
      <w:r w:rsidRPr="00A70B6E">
        <w:rPr>
          <w:lang w:val="en-US"/>
        </w:rPr>
        <w:fldChar w:fldCharType="begin" w:fldLock="1"/>
      </w:r>
      <w:r w:rsidRPr="00A70B6E">
        <w:rPr>
          <w:lang w:val="en-US"/>
        </w:rPr>
        <w:instrText>ADDIN CSL_CITATION { "citationItems" : [ { "id" : "ITEM-1", "itemData" : { "DOI" : "10.3354/ab00070", "ISSN" : "18647782", "abstract" : "Relatively few non-native species are known from coastal ecosystems at high latitudes to date. We examined the fouling community in Alaska for the presence of the marine amphipod Caprella mutica, which is native to the northwestern Pacific Ocean and has invaded many different global regions. Between 2000 and 2007, fouling panels were deployed in 6 sheltered, shallow bays in Alaska. C. mutica were detected on panels at 4 of these bays, ranging from southeastern Alaska (Ketchikan) to the Aleutian Islands (Dutch Harbor), and have been present in Alaska for at least 6 yr. This appears to be the first reported occurrence of a non-native marine species in the Aleutians and also the first confirmation that a non-native crustacean has established self-sustaining populations in Alaska. These data contribute to growing evidence that coastlines in Alaska are susceptible to biological invasions.", "author" : [ { "dropping-particle" : "V.", "family" : "Ashton", "given" : "Gail", "non-dropping-particle" : "", "parse-names" : false, "suffix" : "" }, { "dropping-particle" : "", "family" : "Riedlecker", "given" : "Eva I.", "non-dropping-particle" : "", "parse-names" : false, "suffix" : "" }, { "dropping-particle" : "", "family" : "Ruiz", "given" : "Gregory M.", "non-dropping-particle" : "", "parse-names" : false, "suffix" : "" } ], "container-title" : "Aquatic Biology", "id" : "ITEM-1", "issue" : "2", "issued" : { "date-parts" : [ [ "2008" ] ] }, "page" : "133-137", "title" : "First non-native crustacean established in coastal waters of Alaska", "type" : "article-journal", "volume" : "3" }, "uris" : [ "http://www.mendeley.com/documents/?uuid=9b83a4f5-51c4-4cf6-acad-bfbe5fd7c87c" ] } ], "mendeley" : { "formattedCitation" : "(Ashton et al. 2008)", "plainTextFormattedCitation" : "(Ashton et al. 2008)", "previouslyFormattedCitation" : "(Ashton et al. 2008)" }, "properties" : {  }, "schema" : "https://github.com/citation-style-language/schema/raw/master/csl-citation.json" }</w:instrText>
      </w:r>
      <w:r w:rsidRPr="00A70B6E">
        <w:rPr>
          <w:lang w:val="en-US"/>
        </w:rPr>
        <w:fldChar w:fldCharType="separate"/>
      </w:r>
      <w:r w:rsidRPr="00A70B6E">
        <w:rPr>
          <w:noProof/>
          <w:lang w:val="en-US"/>
        </w:rPr>
        <w:t>(Ashton et al. 2008)</w:t>
      </w:r>
      <w:r w:rsidRPr="00A70B6E">
        <w:rPr>
          <w:lang w:val="en-US"/>
        </w:rPr>
        <w:fldChar w:fldCharType="end"/>
      </w:r>
      <w:r w:rsidRPr="00A70B6E">
        <w:rPr>
          <w:lang w:val="en-US"/>
        </w:rPr>
        <w:t>.</w:t>
      </w:r>
    </w:p>
    <w:p w14:paraId="205AC6ED" w14:textId="7D8FD480" w:rsidR="0024210F" w:rsidRPr="00A70B6E" w:rsidRDefault="0024210F" w:rsidP="00CA4945">
      <w:pPr>
        <w:spacing w:before="200" w:line="360" w:lineRule="auto"/>
        <w:contextualSpacing/>
        <w:rPr>
          <w:lang w:val="en-US"/>
        </w:rPr>
      </w:pPr>
    </w:p>
    <w:p w14:paraId="120A962E" w14:textId="5DE1BDD1" w:rsidR="00723773" w:rsidRPr="00A70B6E" w:rsidRDefault="00BB5655" w:rsidP="00BB5655">
      <w:pPr>
        <w:pStyle w:val="Heading2"/>
      </w:pPr>
      <w:bookmarkStart w:id="31" w:name="_hngxq6xkmksq" w:colFirst="0" w:colLast="0"/>
      <w:bookmarkStart w:id="32" w:name="_7quuthb2m275" w:colFirst="0" w:colLast="0"/>
      <w:bookmarkEnd w:id="31"/>
      <w:bookmarkEnd w:id="32"/>
      <w:r w:rsidRPr="00A70B6E">
        <w:lastRenderedPageBreak/>
        <w:t xml:space="preserve">Defining </w:t>
      </w:r>
      <w:r w:rsidR="004D0EA5" w:rsidRPr="00A70B6E">
        <w:t xml:space="preserve">taxa-specific </w:t>
      </w:r>
      <w:r w:rsidRPr="00A70B6E">
        <w:t>tolerances</w:t>
      </w:r>
    </w:p>
    <w:p w14:paraId="78B77499" w14:textId="0921DA5F" w:rsidR="00411758" w:rsidRPr="00A70B6E" w:rsidRDefault="003C5649" w:rsidP="003C5649">
      <w:pPr>
        <w:spacing w:line="360" w:lineRule="auto"/>
        <w:contextualSpacing/>
        <w:rPr>
          <w:lang w:val="en-US"/>
        </w:rPr>
      </w:pPr>
      <w:r w:rsidRPr="00A70B6E">
        <w:rPr>
          <w:lang w:val="en-US"/>
        </w:rPr>
        <w:t xml:space="preserve">As part of a larger risk assessment project (Reimer et al. 2017), we compiled </w:t>
      </w:r>
      <w:r w:rsidR="000A2F1F" w:rsidRPr="00A70B6E">
        <w:rPr>
          <w:lang w:val="en-US"/>
        </w:rPr>
        <w:t xml:space="preserve">temperature (T) and salinity (S) thresholds </w:t>
      </w:r>
      <w:r w:rsidRPr="00A70B6E">
        <w:rPr>
          <w:lang w:val="en-US"/>
        </w:rPr>
        <w:t>for</w:t>
      </w:r>
      <w:r w:rsidR="000A2F1F" w:rsidRPr="00A70B6E">
        <w:rPr>
          <w:lang w:val="en-US"/>
        </w:rPr>
        <w:t xml:space="preserve"> </w:t>
      </w:r>
      <w:r w:rsidR="005810E2" w:rsidRPr="00A70B6E">
        <w:rPr>
          <w:lang w:val="en-US"/>
        </w:rPr>
        <w:t>NIS</w:t>
      </w:r>
      <w:r w:rsidR="000A2F1F" w:rsidRPr="00A70B6E">
        <w:rPr>
          <w:lang w:val="en-US"/>
        </w:rPr>
        <w:t xml:space="preserve"> t</w:t>
      </w:r>
      <w:r w:rsidRPr="00A70B6E">
        <w:rPr>
          <w:lang w:val="en-US"/>
        </w:rPr>
        <w:t>hat currently occur in the Bering Sea</w:t>
      </w:r>
      <w:r w:rsidR="007809B2">
        <w:rPr>
          <w:lang w:val="en-US"/>
        </w:rPr>
        <w:t xml:space="preserve"> or </w:t>
      </w:r>
      <w:r w:rsidRPr="00A70B6E">
        <w:rPr>
          <w:lang w:val="en-US"/>
        </w:rPr>
        <w:t>nearby marine ecoregions (</w:t>
      </w:r>
      <w:r w:rsidRPr="00A70B6E">
        <w:rPr>
          <w:i/>
          <w:lang w:val="en-US"/>
        </w:rPr>
        <w:t xml:space="preserve">sensu </w:t>
      </w:r>
      <w:r w:rsidRPr="00A70B6E">
        <w:rPr>
          <w:lang w:val="en-US"/>
        </w:rPr>
        <w:t xml:space="preserve">Spalding et al. 2007). The taxa list was developed by downloading and digitizing occurrence records from the National Exotic Marine and Estuarine Species Information System (NEMESIS; </w:t>
      </w:r>
      <w:commentRangeStart w:id="33"/>
      <w:r w:rsidRPr="00A70B6E">
        <w:rPr>
          <w:highlight w:val="yellow"/>
          <w:lang w:val="en-US"/>
        </w:rPr>
        <w:t>Fofonoff et al. 2003</w:t>
      </w:r>
      <w:commentRangeEnd w:id="33"/>
      <w:r w:rsidRPr="00A70B6E">
        <w:rPr>
          <w:rStyle w:val="CommentReference"/>
          <w:rFonts w:ascii="Arial" w:eastAsia="Arial" w:hAnsi="Arial" w:cs="Arial"/>
          <w:color w:val="000000"/>
          <w:lang w:val="en-US" w:eastAsia="en-US"/>
        </w:rPr>
        <w:commentReference w:id="33"/>
      </w:r>
      <w:r w:rsidRPr="00A70B6E">
        <w:rPr>
          <w:lang w:val="en-US"/>
        </w:rPr>
        <w:t>) and the Nonindigenous Aquatic Species Database (</w:t>
      </w:r>
      <w:r w:rsidRPr="00A70B6E">
        <w:rPr>
          <w:highlight w:val="yellow"/>
          <w:lang w:val="en-US"/>
        </w:rPr>
        <w:t>Fuller and Benson 2013</w:t>
      </w:r>
      <w:r w:rsidRPr="00A70B6E">
        <w:rPr>
          <w:lang w:val="en-US"/>
        </w:rPr>
        <w:t>). Given the time required for ranking, the list was subset to include only taxa that had been reported no further away than Washington-Oregon border in the east Pacific and the Sea of Japan to the west. Taxa were restricted to euhaline or euryhaline species with a minimum survival salinity tolerance ≥30 parts per trillion (ppt). The most common taxonomic groups were Crustacea (N=15), Mollusca (N=11), and Tunicata (N=8). Included in this list were two anadromous fish (</w:t>
      </w:r>
      <w:r w:rsidRPr="00A70B6E">
        <w:rPr>
          <w:i/>
          <w:lang w:val="en-US"/>
        </w:rPr>
        <w:t xml:space="preserve">Alosa sapidissima </w:t>
      </w:r>
      <w:r w:rsidRPr="00A70B6E">
        <w:rPr>
          <w:lang w:val="en-US"/>
        </w:rPr>
        <w:t xml:space="preserve">and </w:t>
      </w:r>
      <w:r w:rsidRPr="00A70B6E">
        <w:rPr>
          <w:i/>
          <w:lang w:val="en-US"/>
        </w:rPr>
        <w:t>Salmo salar</w:t>
      </w:r>
      <w:r w:rsidRPr="00A70B6E">
        <w:rPr>
          <w:lang w:val="en-US"/>
        </w:rPr>
        <w:t>), and one catadromous crab (</w:t>
      </w:r>
      <w:r w:rsidRPr="00A70B6E">
        <w:rPr>
          <w:i/>
          <w:lang w:val="en-US"/>
        </w:rPr>
        <w:t>Eriocheir sinensis</w:t>
      </w:r>
      <w:r w:rsidRPr="00A70B6E">
        <w:rPr>
          <w:lang w:val="en-US"/>
        </w:rPr>
        <w:t>). All taxa used at least one anthropogenic vector (e.g. ballast water, biofouling, intentional introductions) for transport (</w:t>
      </w:r>
      <w:r w:rsidRPr="00A70B6E">
        <w:rPr>
          <w:highlight w:val="yellow"/>
          <w:lang w:val="en-US"/>
        </w:rPr>
        <w:t>Reimer et al. 2017</w:t>
      </w:r>
      <w:r w:rsidRPr="00A70B6E">
        <w:rPr>
          <w:lang w:val="en-US"/>
        </w:rPr>
        <w:t>).</w:t>
      </w:r>
    </w:p>
    <w:p w14:paraId="7A58193D" w14:textId="3402C4BC" w:rsidR="00D1665D" w:rsidRPr="00A70B6E" w:rsidRDefault="003C5649" w:rsidP="001364A9">
      <w:pPr>
        <w:spacing w:line="360" w:lineRule="auto"/>
        <w:contextualSpacing/>
        <w:rPr>
          <w:lang w:val="en-US"/>
        </w:rPr>
      </w:pPr>
      <w:r w:rsidRPr="00A70B6E">
        <w:rPr>
          <w:lang w:val="en-US"/>
        </w:rPr>
        <w:t>We found</w:t>
      </w:r>
      <w:r w:rsidR="000011D7" w:rsidRPr="00A70B6E">
        <w:rPr>
          <w:lang w:val="en-US"/>
        </w:rPr>
        <w:t xml:space="preserve"> taxa-specific T-S survival to</w:t>
      </w:r>
      <w:r w:rsidRPr="00A70B6E">
        <w:rPr>
          <w:lang w:val="en-US"/>
        </w:rPr>
        <w:t>lerances for 42 NIS</w:t>
      </w:r>
      <w:r w:rsidR="000011D7" w:rsidRPr="00A70B6E">
        <w:rPr>
          <w:lang w:val="en-US"/>
        </w:rPr>
        <w:t xml:space="preserve"> </w:t>
      </w:r>
      <w:r w:rsidR="000011D7" w:rsidRPr="00A70B6E">
        <w:rPr>
          <w:highlight w:val="yellow"/>
          <w:lang w:val="en-US"/>
        </w:rPr>
        <w:t>(Appendix A)</w:t>
      </w:r>
      <w:r w:rsidR="000011D7" w:rsidRPr="00A70B6E">
        <w:rPr>
          <w:lang w:val="en-US"/>
        </w:rPr>
        <w:t xml:space="preserve"> and T-S </w:t>
      </w:r>
      <w:commentRangeStart w:id="34"/>
      <w:r w:rsidRPr="00A70B6E">
        <w:rPr>
          <w:highlight w:val="cyan"/>
          <w:lang w:val="en-US"/>
        </w:rPr>
        <w:t>reproductive</w:t>
      </w:r>
      <w:r w:rsidRPr="00A70B6E">
        <w:rPr>
          <w:lang w:val="en-US"/>
        </w:rPr>
        <w:t xml:space="preserve"> </w:t>
      </w:r>
      <w:commentRangeEnd w:id="34"/>
      <w:r w:rsidRPr="00A70B6E">
        <w:rPr>
          <w:rStyle w:val="CommentReference"/>
          <w:rFonts w:ascii="Arial" w:eastAsia="Arial" w:hAnsi="Arial" w:cs="Arial"/>
          <w:color w:val="000000"/>
          <w:lang w:val="en-US" w:eastAsia="en-US"/>
        </w:rPr>
        <w:commentReference w:id="34"/>
      </w:r>
      <w:r w:rsidRPr="00A70B6E">
        <w:rPr>
          <w:lang w:val="en-US"/>
        </w:rPr>
        <w:t>tolerances for 29 NIS</w:t>
      </w:r>
      <w:r w:rsidR="000011D7" w:rsidRPr="00A70B6E">
        <w:rPr>
          <w:lang w:val="en-US"/>
        </w:rPr>
        <w:t xml:space="preserve"> </w:t>
      </w:r>
      <w:r w:rsidR="000011D7" w:rsidRPr="00A70B6E">
        <w:rPr>
          <w:highlight w:val="yellow"/>
          <w:lang w:val="en-US"/>
        </w:rPr>
        <w:t>(Appendix B)</w:t>
      </w:r>
      <w:r w:rsidR="000011D7" w:rsidRPr="00A70B6E">
        <w:rPr>
          <w:lang w:val="en-US"/>
        </w:rPr>
        <w:t>.</w:t>
      </w:r>
      <w:r w:rsidR="00CB2DA7" w:rsidRPr="00A70B6E">
        <w:rPr>
          <w:lang w:val="en-US"/>
        </w:rPr>
        <w:t xml:space="preserve"> </w:t>
      </w:r>
      <w:r w:rsidR="000011D7" w:rsidRPr="00A70B6E">
        <w:rPr>
          <w:lang w:val="en-US"/>
        </w:rPr>
        <w:t xml:space="preserve">We prioritized T-S thresholds from experimental or field-based studies, </w:t>
      </w:r>
      <w:r w:rsidRPr="00A70B6E">
        <w:rPr>
          <w:lang w:val="en-US"/>
        </w:rPr>
        <w:t xml:space="preserve">but </w:t>
      </w:r>
      <w:r w:rsidR="000011D7" w:rsidRPr="00A70B6E">
        <w:rPr>
          <w:lang w:val="en-US"/>
        </w:rPr>
        <w:t>use</w:t>
      </w:r>
      <w:r w:rsidRPr="00A70B6E">
        <w:rPr>
          <w:lang w:val="en-US"/>
        </w:rPr>
        <w:t>d</w:t>
      </w:r>
      <w:r w:rsidR="000011D7" w:rsidRPr="00A70B6E">
        <w:rPr>
          <w:lang w:val="en-US"/>
        </w:rPr>
        <w:t xml:space="preserve"> </w:t>
      </w:r>
      <w:r w:rsidRPr="00A70B6E">
        <w:rPr>
          <w:lang w:val="en-US"/>
        </w:rPr>
        <w:t>data inferred</w:t>
      </w:r>
      <w:r w:rsidR="000011D7" w:rsidRPr="00A70B6E">
        <w:rPr>
          <w:lang w:val="en-US"/>
        </w:rPr>
        <w:t xml:space="preserve"> </w:t>
      </w:r>
      <w:r w:rsidRPr="00A70B6E">
        <w:rPr>
          <w:lang w:val="en-US"/>
        </w:rPr>
        <w:t xml:space="preserve">from geographic distribution </w:t>
      </w:r>
      <w:r w:rsidR="000011D7" w:rsidRPr="00A70B6E">
        <w:rPr>
          <w:lang w:val="en-US"/>
        </w:rPr>
        <w:t>when necessary because we considered this source of data to be superior to no data.</w:t>
      </w:r>
      <w:r w:rsidR="00CB2DA7" w:rsidRPr="00A70B6E">
        <w:rPr>
          <w:lang w:val="en-US"/>
        </w:rPr>
        <w:t xml:space="preserve"> </w:t>
      </w:r>
      <w:r w:rsidR="007535BA" w:rsidRPr="00A70B6E">
        <w:rPr>
          <w:lang w:val="en-US"/>
        </w:rPr>
        <w:t xml:space="preserve">Survival thresholds were intended to represent the broadest range of temperatures and salinities that a given taxon could tolerate. </w:t>
      </w:r>
      <w:r w:rsidRPr="00A70B6E">
        <w:rPr>
          <w:lang w:val="en-US"/>
        </w:rPr>
        <w:t>S</w:t>
      </w:r>
      <w:r w:rsidR="00EE4709" w:rsidRPr="00A70B6E">
        <w:rPr>
          <w:lang w:val="en-US"/>
        </w:rPr>
        <w:t xml:space="preserve">urvival thresholds </w:t>
      </w:r>
      <w:r w:rsidRPr="00A70B6E">
        <w:rPr>
          <w:lang w:val="en-US"/>
        </w:rPr>
        <w:t xml:space="preserve">were therefore defned </w:t>
      </w:r>
      <w:r w:rsidR="00EE4709" w:rsidRPr="00A70B6E">
        <w:rPr>
          <w:lang w:val="en-US"/>
        </w:rPr>
        <w:t xml:space="preserve">as the absolute minimum and maximum </w:t>
      </w:r>
      <w:r w:rsidR="007535BA" w:rsidRPr="00A70B6E">
        <w:rPr>
          <w:lang w:val="en-US"/>
        </w:rPr>
        <w:t xml:space="preserve">values </w:t>
      </w:r>
      <w:r w:rsidR="00EE4709" w:rsidRPr="00A70B6E">
        <w:rPr>
          <w:lang w:val="en-US"/>
        </w:rPr>
        <w:t xml:space="preserve">reported for that taxon, irrespective of life stage and geography. </w:t>
      </w:r>
      <w:r w:rsidR="007535BA" w:rsidRPr="00A70B6E">
        <w:rPr>
          <w:lang w:val="en-US"/>
        </w:rPr>
        <w:t xml:space="preserve">In contrast, </w:t>
      </w:r>
      <w:r w:rsidR="007535BA" w:rsidRPr="00A70B6E">
        <w:rPr>
          <w:highlight w:val="cyan"/>
          <w:lang w:val="en-US"/>
        </w:rPr>
        <w:t>establishment</w:t>
      </w:r>
      <w:r w:rsidR="007535BA" w:rsidRPr="00A70B6E">
        <w:rPr>
          <w:lang w:val="en-US"/>
        </w:rPr>
        <w:t xml:space="preserve"> thresholds</w:t>
      </w:r>
      <w:r w:rsidR="00EE4709" w:rsidRPr="00A70B6E">
        <w:rPr>
          <w:lang w:val="en-US"/>
        </w:rPr>
        <w:t xml:space="preserve"> </w:t>
      </w:r>
      <w:r w:rsidR="007535BA" w:rsidRPr="00A70B6E">
        <w:rPr>
          <w:lang w:val="en-US"/>
        </w:rPr>
        <w:t>represent the narrowest T-S range required for</w:t>
      </w:r>
      <w:r w:rsidR="00EE4709" w:rsidRPr="00A70B6E">
        <w:rPr>
          <w:lang w:val="en-US"/>
        </w:rPr>
        <w:t xml:space="preserve"> </w:t>
      </w:r>
      <w:r w:rsidR="007535BA" w:rsidRPr="00A70B6E">
        <w:rPr>
          <w:lang w:val="en-US"/>
        </w:rPr>
        <w:t>growth or reproduction. I</w:t>
      </w:r>
      <w:r w:rsidR="00EE4709" w:rsidRPr="00A70B6E">
        <w:rPr>
          <w:lang w:val="en-US"/>
        </w:rPr>
        <w:t xml:space="preserve">f multiple thresholds were </w:t>
      </w:r>
      <w:r w:rsidR="007535BA" w:rsidRPr="00A70B6E">
        <w:rPr>
          <w:lang w:val="en-US"/>
        </w:rPr>
        <w:t>available (e.g. spawning</w:t>
      </w:r>
      <w:r w:rsidR="00CB2DA7" w:rsidRPr="00A70B6E">
        <w:rPr>
          <w:lang w:val="en-US"/>
        </w:rPr>
        <w:t xml:space="preserve"> versus</w:t>
      </w:r>
      <w:r w:rsidR="007535BA" w:rsidRPr="00A70B6E">
        <w:rPr>
          <w:lang w:val="en-US"/>
        </w:rPr>
        <w:t xml:space="preserve"> larval development), we chose the thresholds associated with the least tolerant life stage</w:t>
      </w:r>
      <w:r w:rsidR="001364A9" w:rsidRPr="00A70B6E">
        <w:rPr>
          <w:lang w:val="en-US"/>
        </w:rPr>
        <w:t>.</w:t>
      </w:r>
    </w:p>
    <w:p w14:paraId="20CD25BC" w14:textId="77777777" w:rsidR="00D1665D" w:rsidRPr="00A70B6E" w:rsidRDefault="00D1665D" w:rsidP="00CA4945">
      <w:pPr>
        <w:spacing w:line="360" w:lineRule="auto"/>
        <w:contextualSpacing/>
        <w:rPr>
          <w:lang w:val="en-US"/>
        </w:rPr>
      </w:pPr>
      <w:r w:rsidRPr="00A70B6E">
        <w:rPr>
          <w:lang w:val="en-US"/>
        </w:rPr>
        <w:t xml:space="preserve">Our models required information on minimum and maximum thresholds for both temperature and salinity. To maximize the number of taxa we could include in our models, we developed two additional criteria: </w:t>
      </w:r>
    </w:p>
    <w:p w14:paraId="792D586A" w14:textId="77777777" w:rsidR="00D1665D" w:rsidRPr="00A70B6E" w:rsidRDefault="00EE4709" w:rsidP="00CA4945">
      <w:pPr>
        <w:pStyle w:val="ListParagraph"/>
        <w:numPr>
          <w:ilvl w:val="0"/>
          <w:numId w:val="3"/>
        </w:numPr>
        <w:spacing w:line="360" w:lineRule="auto"/>
        <w:rPr>
          <w:rFonts w:ascii="Times New Roman" w:hAnsi="Times New Roman" w:cs="Times New Roman"/>
          <w:sz w:val="24"/>
          <w:szCs w:val="24"/>
        </w:rPr>
      </w:pPr>
      <w:r w:rsidRPr="00A70B6E">
        <w:rPr>
          <w:rFonts w:ascii="Times New Roman" w:hAnsi="Times New Roman" w:cs="Times New Roman"/>
          <w:sz w:val="24"/>
          <w:szCs w:val="24"/>
        </w:rPr>
        <w:t xml:space="preserve">If the maximum temperature threshold was unknown, but survival had been observed in temperatures </w:t>
      </w:r>
      <w:r w:rsidR="00D1665D" w:rsidRPr="00A70B6E">
        <w:rPr>
          <w:rFonts w:ascii="Times New Roman" w:hAnsi="Times New Roman" w:cs="Times New Roman"/>
          <w:sz w:val="24"/>
          <w:szCs w:val="24"/>
        </w:rPr>
        <w:t>that exceeded the</w:t>
      </w:r>
      <w:r w:rsidRPr="00A70B6E">
        <w:rPr>
          <w:rFonts w:ascii="Times New Roman" w:hAnsi="Times New Roman" w:cs="Times New Roman"/>
          <w:sz w:val="24"/>
          <w:szCs w:val="24"/>
        </w:rPr>
        <w:t xml:space="preserve"> Bering Sea</w:t>
      </w:r>
      <w:r w:rsidR="00D1665D" w:rsidRPr="00A70B6E">
        <w:rPr>
          <w:rFonts w:ascii="Times New Roman" w:hAnsi="Times New Roman" w:cs="Times New Roman"/>
          <w:sz w:val="24"/>
          <w:szCs w:val="24"/>
        </w:rPr>
        <w:t xml:space="preserve"> maximum</w:t>
      </w:r>
      <w:r w:rsidRPr="00A70B6E">
        <w:rPr>
          <w:rFonts w:ascii="Times New Roman" w:hAnsi="Times New Roman" w:cs="Times New Roman"/>
          <w:sz w:val="24"/>
          <w:szCs w:val="24"/>
        </w:rPr>
        <w:t xml:space="preserve"> (</w:t>
      </w:r>
      <w:r w:rsidR="00D1665D" w:rsidRPr="00A70B6E">
        <w:rPr>
          <w:rFonts w:ascii="Times New Roman" w:hAnsi="Times New Roman" w:cs="Times New Roman"/>
          <w:sz w:val="24"/>
          <w:szCs w:val="24"/>
        </w:rPr>
        <w:t>~</w:t>
      </w:r>
      <w:r w:rsidRPr="00A70B6E">
        <w:rPr>
          <w:rFonts w:ascii="Times New Roman" w:hAnsi="Times New Roman" w:cs="Times New Roman"/>
          <w:sz w:val="24"/>
          <w:szCs w:val="24"/>
        </w:rPr>
        <w:t xml:space="preserve">17°C), we </w:t>
      </w:r>
      <w:r w:rsidR="00D1665D" w:rsidRPr="00A70B6E">
        <w:rPr>
          <w:rFonts w:ascii="Times New Roman" w:hAnsi="Times New Roman" w:cs="Times New Roman"/>
          <w:sz w:val="24"/>
          <w:szCs w:val="24"/>
        </w:rPr>
        <w:t xml:space="preserve">assigned an arbitrary maximum temperature value of </w:t>
      </w:r>
      <w:r w:rsidRPr="00A70B6E">
        <w:rPr>
          <w:rFonts w:ascii="Times New Roman" w:hAnsi="Times New Roman" w:cs="Times New Roman"/>
          <w:sz w:val="24"/>
          <w:szCs w:val="24"/>
        </w:rPr>
        <w:t>+999 to ensure its inclusion in our analys</w:t>
      </w:r>
      <w:r w:rsidR="00D1665D" w:rsidRPr="00A70B6E">
        <w:rPr>
          <w:rFonts w:ascii="Times New Roman" w:hAnsi="Times New Roman" w:cs="Times New Roman"/>
          <w:sz w:val="24"/>
          <w:szCs w:val="24"/>
        </w:rPr>
        <w:t>e</w:t>
      </w:r>
      <w:r w:rsidRPr="00A70B6E">
        <w:rPr>
          <w:rFonts w:ascii="Times New Roman" w:hAnsi="Times New Roman" w:cs="Times New Roman"/>
          <w:sz w:val="24"/>
          <w:szCs w:val="24"/>
        </w:rPr>
        <w:t>s</w:t>
      </w:r>
      <w:r w:rsidR="00D1665D" w:rsidRPr="00A70B6E">
        <w:rPr>
          <w:rFonts w:ascii="Times New Roman" w:hAnsi="Times New Roman" w:cs="Times New Roman"/>
          <w:sz w:val="24"/>
          <w:szCs w:val="24"/>
        </w:rPr>
        <w:t>.</w:t>
      </w:r>
    </w:p>
    <w:p w14:paraId="5BA5C069" w14:textId="3CFE156A" w:rsidR="00EE4709" w:rsidRPr="00A70B6E" w:rsidRDefault="00EE4709" w:rsidP="00CA4945">
      <w:pPr>
        <w:pStyle w:val="ListParagraph"/>
        <w:numPr>
          <w:ilvl w:val="0"/>
          <w:numId w:val="3"/>
        </w:numPr>
        <w:spacing w:line="360" w:lineRule="auto"/>
        <w:rPr>
          <w:rFonts w:ascii="Times New Roman" w:hAnsi="Times New Roman" w:cs="Times New Roman"/>
          <w:sz w:val="24"/>
          <w:szCs w:val="24"/>
        </w:rPr>
      </w:pPr>
      <w:r w:rsidRPr="00A70B6E">
        <w:rPr>
          <w:rFonts w:ascii="Times New Roman" w:hAnsi="Times New Roman" w:cs="Times New Roman"/>
          <w:sz w:val="24"/>
          <w:szCs w:val="24"/>
        </w:rPr>
        <w:lastRenderedPageBreak/>
        <w:t xml:space="preserve">If salinity thresholds were </w:t>
      </w:r>
      <w:r w:rsidR="00D1665D" w:rsidRPr="00A70B6E">
        <w:rPr>
          <w:rFonts w:ascii="Times New Roman" w:hAnsi="Times New Roman" w:cs="Times New Roman"/>
          <w:sz w:val="24"/>
          <w:szCs w:val="24"/>
        </w:rPr>
        <w:t>unknown</w:t>
      </w:r>
      <w:r w:rsidRPr="00A70B6E">
        <w:rPr>
          <w:rFonts w:ascii="Times New Roman" w:hAnsi="Times New Roman" w:cs="Times New Roman"/>
          <w:sz w:val="24"/>
          <w:szCs w:val="24"/>
        </w:rPr>
        <w:t xml:space="preserve">, but </w:t>
      </w:r>
      <w:r w:rsidR="00D1665D" w:rsidRPr="00A70B6E">
        <w:rPr>
          <w:rFonts w:ascii="Times New Roman" w:hAnsi="Times New Roman" w:cs="Times New Roman"/>
          <w:sz w:val="24"/>
          <w:szCs w:val="24"/>
        </w:rPr>
        <w:t>the taxon</w:t>
      </w:r>
      <w:r w:rsidRPr="00A70B6E">
        <w:rPr>
          <w:rFonts w:ascii="Times New Roman" w:hAnsi="Times New Roman" w:cs="Times New Roman"/>
          <w:sz w:val="24"/>
          <w:szCs w:val="24"/>
        </w:rPr>
        <w:t xml:space="preserve"> was </w:t>
      </w:r>
      <w:r w:rsidR="00D1665D" w:rsidRPr="00A70B6E">
        <w:rPr>
          <w:rFonts w:ascii="Times New Roman" w:hAnsi="Times New Roman" w:cs="Times New Roman"/>
          <w:sz w:val="24"/>
          <w:szCs w:val="24"/>
        </w:rPr>
        <w:t xml:space="preserve">a marine taxon that had been reported from ecoregions whose salinities were comparable to those of the Bering Sea, </w:t>
      </w:r>
      <w:r w:rsidRPr="00A70B6E">
        <w:rPr>
          <w:rFonts w:ascii="Times New Roman" w:hAnsi="Times New Roman" w:cs="Times New Roman"/>
          <w:sz w:val="24"/>
          <w:szCs w:val="24"/>
        </w:rPr>
        <w:t xml:space="preserve">we set its salinity range to average seawater values (31 to 35 ppt), which would confer salinity survival to </w:t>
      </w:r>
      <w:r w:rsidR="00B905A3" w:rsidRPr="00A70B6E">
        <w:rPr>
          <w:rFonts w:ascii="Times New Roman" w:hAnsi="Times New Roman" w:cs="Times New Roman"/>
          <w:sz w:val="24"/>
          <w:szCs w:val="24"/>
        </w:rPr>
        <w:t>9</w:t>
      </w:r>
      <w:r w:rsidR="00F71DB3" w:rsidRPr="00A70B6E">
        <w:rPr>
          <w:rFonts w:ascii="Times New Roman" w:hAnsi="Times New Roman" w:cs="Times New Roman"/>
          <w:sz w:val="24"/>
          <w:szCs w:val="24"/>
        </w:rPr>
        <w:t>8.8</w:t>
      </w:r>
      <w:r w:rsidR="00B905A3" w:rsidRPr="00A70B6E">
        <w:rPr>
          <w:rFonts w:ascii="Times New Roman" w:hAnsi="Times New Roman" w:cs="Times New Roman"/>
          <w:sz w:val="24"/>
          <w:szCs w:val="24"/>
        </w:rPr>
        <w:t xml:space="preserve">% </w:t>
      </w:r>
      <w:r w:rsidRPr="00A70B6E">
        <w:rPr>
          <w:rFonts w:ascii="Times New Roman" w:hAnsi="Times New Roman" w:cs="Times New Roman"/>
          <w:sz w:val="24"/>
          <w:szCs w:val="24"/>
        </w:rPr>
        <w:t>of the Bering Sea</w:t>
      </w:r>
      <w:r w:rsidR="00B905A3" w:rsidRPr="00A70B6E">
        <w:rPr>
          <w:rFonts w:ascii="Times New Roman" w:hAnsi="Times New Roman" w:cs="Times New Roman"/>
          <w:sz w:val="24"/>
          <w:szCs w:val="24"/>
        </w:rPr>
        <w:t xml:space="preserve"> shelf</w:t>
      </w:r>
      <w:r w:rsidR="00F71DB3" w:rsidRPr="00A70B6E">
        <w:rPr>
          <w:rFonts w:ascii="Times New Roman" w:hAnsi="Times New Roman" w:cs="Times New Roman"/>
          <w:sz w:val="24"/>
          <w:szCs w:val="24"/>
        </w:rPr>
        <w:t>.</w:t>
      </w:r>
    </w:p>
    <w:p w14:paraId="00D35730" w14:textId="0C16B31B" w:rsidR="00723773" w:rsidRPr="00A70B6E" w:rsidRDefault="004D0EA5" w:rsidP="00BB5655">
      <w:pPr>
        <w:pStyle w:val="Heading2"/>
      </w:pPr>
      <w:bookmarkStart w:id="35" w:name="_65lsst1yvtve" w:colFirst="0" w:colLast="0"/>
      <w:bookmarkEnd w:id="35"/>
      <w:r w:rsidRPr="00A70B6E">
        <w:t>Defining temperature and salinity of the Bering Sea</w:t>
      </w:r>
    </w:p>
    <w:p w14:paraId="36C5938C" w14:textId="0EEF9FFB" w:rsidR="001C4E41" w:rsidRPr="00A70B6E" w:rsidRDefault="00560419" w:rsidP="001C4E41">
      <w:pPr>
        <w:spacing w:before="200" w:line="360" w:lineRule="auto"/>
        <w:contextualSpacing/>
        <w:rPr>
          <w:rFonts w:eastAsia="Calibri"/>
          <w:lang w:val="en-US"/>
        </w:rPr>
      </w:pPr>
      <w:r w:rsidRPr="00A70B6E">
        <w:rPr>
          <w:color w:val="000000" w:themeColor="text1"/>
          <w:lang w:val="en-US"/>
        </w:rPr>
        <w:t xml:space="preserve">We compared taxa’s T-S thresholds to </w:t>
      </w:r>
      <w:r w:rsidRPr="00A70B6E">
        <w:rPr>
          <w:lang w:val="en-US"/>
        </w:rPr>
        <w:t xml:space="preserve">T-S values of the Bering Sea, which </w:t>
      </w:r>
      <w:r w:rsidR="00874591" w:rsidRPr="00A70B6E">
        <w:rPr>
          <w:color w:val="000000" w:themeColor="text1"/>
          <w:lang w:val="en-US"/>
        </w:rPr>
        <w:t>were obtained from three Regional Ocean Modeling Systems (ROMS)</w:t>
      </w:r>
      <w:r w:rsidR="007437AB" w:rsidRPr="00A70B6E">
        <w:rPr>
          <w:color w:val="000000" w:themeColor="text1"/>
          <w:lang w:val="en-US"/>
        </w:rPr>
        <w:t xml:space="preserve"> developed by NOAA's Pacific Marine Environmental Laboratory (PMEL) </w:t>
      </w:r>
      <w:r w:rsidR="00AF3FE2" w:rsidRPr="00A70B6E">
        <w:rPr>
          <w:color w:val="000000" w:themeColor="text1"/>
          <w:lang w:val="en-US"/>
        </w:rPr>
        <w:fldChar w:fldCharType="begin" w:fldLock="1"/>
      </w:r>
      <w:r w:rsidR="00AF3FE2" w:rsidRPr="00A70B6E">
        <w:rPr>
          <w:color w:val="000000" w:themeColor="text1"/>
          <w:lang w:val="en-US"/>
        </w:rPr>
        <w:instrText>ADDIN CSL_CITATION { "citationItems" : [ { "id" : "ITEM-1", "itemData" : { "DOI" : "10.1016/j.dsr2.2013.04.007", "ISSN" : "09670645", "abstract" : "Coupled physical/biological models can be used to downscale global climate change to the ecology of subarctic regions, and to explore the bottom-up and top-down effects of that change on the spatial structure of subarctic ecosystems-for example, the relative dominance of large vs. small zooplankton in relation to ice cover. Here we utilize a multivariate statistical approach to extract the emergent properties of a coupled physical/biological hindcast of the Bering Sea for years 1970-2009, which includes multiple episodes of warming and cooling (e.g. the recent cooling of 2005-2009), and a multidecadal regional forecast of the coupled models, driven by an IPCC global model forecast of 2010-2040. Specifically, we employ multivariate empirical orthogonal function (EOF) analysis to derive the spatial covariance among physical and biological timeseries from our simulations. These are compared with EOFs derived from spatially gridded measurements of the region, collected during multiyear field programs. The model replicates observed relationships among temperature and salinity, as well as the observed inverse correlation between temperature and large crustacean zooplankton on the southeastern Bering Sea shelf. Predicted future warming of the shelf is accompanied by a northward shift in both pelagic and benthic biomass. ?? 2013 Elsevier Ltd.",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Stabeno", "given" : "Phyllis J.", "non-dropping-particle" : "", "parse-names" : false, "suffix" : "" }, { "dropping-particle" : "", "family" : "Eisner", "given" : "Lisa", "non-dropping-particle" : "", "parse-names" : false, "suffix" : "" }, { "dropping-particle" : "", "family" : "Cieciel", "given" : "Kristin D.", "non-dropping-particle" : "", "parse-names" : false, "suffix" : "" } ], "container-title" : "Deep-Sea Research Part II: Topical Studies in Oceanography", "id" : "ITEM-1", "issued" : { "date-parts" : [ [ "2013" ] ] }, "page" : "121-139", "publisher" : "Elsevier", "title" : "A multivariate analysis of observed and modeled biophysical variability on the Bering Sea shelf: Multidecadal hindcasts (1970-2009) and forecasts (2010-2040)", "type" : "article-journal", "volume" : "94" }, "uris" : [ "http://www.mendeley.com/documents/?uuid=4fb822d2-ff2e-4b99-957f-15da131b84c2"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Hermann et al. 2013, 2016)", "plainTextFormattedCitation" : "(Hermann et al. 2013, 2016)", "previouslyFormattedCitation" : "(Hermann et al. 2013, 2016)" }, "properties" : {  }, "schema" : "https://github.com/citation-style-language/schema/raw/master/csl-citation.json" }</w:instrText>
      </w:r>
      <w:r w:rsidR="00AF3FE2" w:rsidRPr="00A70B6E">
        <w:rPr>
          <w:color w:val="000000" w:themeColor="text1"/>
          <w:lang w:val="en-US"/>
        </w:rPr>
        <w:fldChar w:fldCharType="separate"/>
      </w:r>
      <w:r w:rsidR="00AF3FE2" w:rsidRPr="00A70B6E">
        <w:rPr>
          <w:noProof/>
          <w:color w:val="000000" w:themeColor="text1"/>
          <w:lang w:val="en-US"/>
        </w:rPr>
        <w:t>(Hermann et al. 2013, 2016)</w:t>
      </w:r>
      <w:r w:rsidR="00AF3FE2" w:rsidRPr="00A70B6E">
        <w:rPr>
          <w:color w:val="000000" w:themeColor="text1"/>
          <w:lang w:val="en-US"/>
        </w:rPr>
        <w:fldChar w:fldCharType="end"/>
      </w:r>
      <w:r w:rsidR="00874591" w:rsidRPr="00A70B6E">
        <w:rPr>
          <w:color w:val="000000" w:themeColor="text1"/>
          <w:lang w:val="en-US"/>
        </w:rPr>
        <w:t>. Each ROMS was generated by downscaling one of three general circulation model (GCM): 1) CGCM3-t</w:t>
      </w:r>
      <w:r w:rsidR="001C4E41" w:rsidRPr="00A70B6E">
        <w:rPr>
          <w:color w:val="000000" w:themeColor="text1"/>
          <w:lang w:val="en-US"/>
        </w:rPr>
        <w:t xml:space="preserve">47, 2) ECHO-G, and 3) MIROC3.2, which </w:t>
      </w:r>
      <w:r w:rsidR="00874591" w:rsidRPr="00A70B6E">
        <w:rPr>
          <w:color w:val="000000" w:themeColor="text1"/>
          <w:lang w:val="en-US"/>
        </w:rPr>
        <w:t xml:space="preserve">were </w:t>
      </w:r>
      <w:r w:rsidR="0097269F" w:rsidRPr="00A70B6E">
        <w:rPr>
          <w:color w:val="000000" w:themeColor="text1"/>
          <w:lang w:val="en-US"/>
        </w:rPr>
        <w:t>chosen</w:t>
      </w:r>
      <w:r w:rsidR="00874591" w:rsidRPr="00A70B6E">
        <w:rPr>
          <w:color w:val="000000" w:themeColor="text1"/>
          <w:lang w:val="en-US"/>
        </w:rPr>
        <w:t xml:space="preserve"> for their ability to </w:t>
      </w:r>
      <w:r w:rsidR="009E27C5" w:rsidRPr="00A70B6E">
        <w:rPr>
          <w:color w:val="000000" w:themeColor="text1"/>
          <w:lang w:val="en-US"/>
        </w:rPr>
        <w:t>accurately</w:t>
      </w:r>
      <w:r w:rsidR="0097269F" w:rsidRPr="00A70B6E">
        <w:rPr>
          <w:color w:val="000000" w:themeColor="text1"/>
          <w:lang w:val="en-US"/>
        </w:rPr>
        <w:t xml:space="preserve"> </w:t>
      </w:r>
      <w:r w:rsidR="00874591" w:rsidRPr="00A70B6E">
        <w:rPr>
          <w:color w:val="000000" w:themeColor="text1"/>
          <w:lang w:val="en-US"/>
        </w:rPr>
        <w:t xml:space="preserve">predict observed conditions in the Bering Sea and the northeastern Pacific </w:t>
      </w:r>
      <w:r w:rsidR="001B0CB7" w:rsidRPr="00A70B6E">
        <w:rPr>
          <w:color w:val="000000" w:themeColor="text1"/>
          <w:lang w:val="en-US"/>
        </w:rPr>
        <w:fldChar w:fldCharType="begin" w:fldLock="1"/>
      </w:r>
      <w:r w:rsidR="004D5A7F" w:rsidRPr="00A70B6E">
        <w:rPr>
          <w:color w:val="000000" w:themeColor="text1"/>
          <w:lang w:val="en-US"/>
        </w:rPr>
        <w:instrText>ADDIN CSL_CITATION { "citationItems" : [ { "id" : "ITEM-1", "itemData" : { "DOI" : "10.1016/j.jmarsys.2008.11.028", "ISBN" : "0924-7963", "ISSN" : "09247963", "abstract" : "In preparation for the Intergovernmental Panel on Climate Change (IPCC) Fourth Assessment Report (AR4) modeling centers from around the world carried out sets of global climate simulations under various emission scenarios with a total of 23 coupled atmosphere-ocean general circulation models. We evaluated the models' 20th century hindcasts of selected variables relevant to several large marine ecosystems and examined 21st century projections by a subset of these models under the A1B (middle range) emission scenario. In general we find that a subset (about half) of the models are able to simulate large-scale aspects of the historical observations reasonably well, which provides some confidence in their application for projections of ocean conditions into the future. Over the North Pacific by the mid-21st century, the warming due to the trend in wintertime sea surface temperature (SST) will be 1\u00b0-1.5\u00a0\u00b0C, which is as large as the amplitude of the major mode of variability, the Pacific Decadal Oscillation (PDO). For areas northwest of the Hawaiian Islands, these models projected a steady increase of 1.2\u00a0\u00b0C in summer SST over the period from 2000 to 2050. For the Bering and Barents seas, a subset of models selected on the basis of their ability to simulate sea-ice area in late 20th century yield an average decrease in sea-ice coverage of 43% and 36%, respectively, by the decade centered on 2050 with a reasonable degree of consistency. On the other hand, model simulations of coastal upwelling for the California, Canary and Humboldt Currents, and of bottom temperatures in the Barents Sea, feature a relatively large degree of uncertainty. These results illustrate that 21st century projections for marine ecosystems in certain regions using present-generation climate models require additional analysis. \u00a9 2009 Elsevier B.V.", "author" : [ { "dropping-particle" : "", "family" : "Wang", "given" : "Muyin", "non-dropping-particle" : "", "parse-names" : false, "suffix" : "" }, { "dropping-particle" : "", "family" : "Overland", "given" : "James E.", "non-dropping-particle" : "", "parse-names" : false, "suffix" : "" }, { "dropping-particle" : "", "family" : "Bond", "given" : "Nicholas A.", "non-dropping-particle" : "", "parse-names" : false, "suffix" : "" } ], "container-title" : "Journal of Marine Systems", "id" : "ITEM-1", "issue" : "3-4", "issued" : { "date-parts" : [ [ "2010" ] ] }, "page" : "258-266", "publisher" : "Elsevier B.V.", "title" : "Climate projections for selected large marine ecosystems", "type" : "article-journal", "volume" : "79" }, "uris" : [ "http://www.mendeley.com/documents/?uuid=e740cabe-11de-46fc-bd38-e3fa3726f054"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Wang et al. 2010, Hermann et al. 2016)", "plainTextFormattedCitation" : "(Wang et al. 2010, Hermann et al. 2016)", "previouslyFormattedCitation" : "(Wang et al. 2010, Hermann et al. 2016)" }, "properties" : {  }, "schema" : "https://github.com/citation-style-language/schema/raw/master/csl-citation.json" }</w:instrText>
      </w:r>
      <w:r w:rsidR="001B0CB7" w:rsidRPr="00A70B6E">
        <w:rPr>
          <w:color w:val="000000" w:themeColor="text1"/>
          <w:lang w:val="en-US"/>
        </w:rPr>
        <w:fldChar w:fldCharType="separate"/>
      </w:r>
      <w:r w:rsidR="001B0CB7" w:rsidRPr="00A70B6E">
        <w:rPr>
          <w:noProof/>
          <w:color w:val="000000" w:themeColor="text1"/>
          <w:lang w:val="en-US"/>
        </w:rPr>
        <w:t>(Wang et al. 2010, Hermann et al. 2016)</w:t>
      </w:r>
      <w:r w:rsidR="001B0CB7" w:rsidRPr="00A70B6E">
        <w:rPr>
          <w:color w:val="000000" w:themeColor="text1"/>
          <w:lang w:val="en-US"/>
        </w:rPr>
        <w:fldChar w:fldCharType="end"/>
      </w:r>
      <w:r w:rsidR="001C4E41" w:rsidRPr="00A70B6E">
        <w:rPr>
          <w:color w:val="000000" w:themeColor="text1"/>
          <w:lang w:val="en-US"/>
        </w:rPr>
        <w:t>.</w:t>
      </w:r>
      <w:r w:rsidR="0097269F" w:rsidRPr="00A70B6E">
        <w:rPr>
          <w:color w:val="000000" w:themeColor="text1"/>
          <w:lang w:val="en-US"/>
        </w:rPr>
        <w:t xml:space="preserve"> </w:t>
      </w:r>
      <w:r w:rsidR="001C4E41" w:rsidRPr="00A70B6E">
        <w:rPr>
          <w:rFonts w:eastAsia="Calibri"/>
          <w:lang w:val="en-US"/>
        </w:rPr>
        <w:t xml:space="preserve">ROMS outputs provide weekly values of temperature and salinity across the Bering Sea with a 6-nautical mile spatial resolution and for 10 vertical depth levels </w:t>
      </w:r>
      <w:r w:rsidR="001C4E41" w:rsidRPr="00A70B6E">
        <w:rPr>
          <w:rFonts w:eastAsia="Calibri"/>
          <w:lang w:val="en-US"/>
        </w:rPr>
        <w:fldChar w:fldCharType="begin" w:fldLock="1"/>
      </w:r>
      <w:r w:rsidR="001C4E41" w:rsidRPr="00A70B6E">
        <w:rPr>
          <w:rFonts w:eastAsia="Calibri"/>
          <w:lang w:val="en-US"/>
        </w:rPr>
        <w:instrText>ADDIN CSL_CITATION { "citationItems" : [ { "id" : "ITEM-1",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1", "issued" : { "date-parts" : [ [ "2016" ] ] }, "note" : "NULL", "page" : "30-47", "publisher" : "Elsevier", "title" : "Projected future biophysical states of the Bering Sea", "type" : "article-journal", "volume" : "134" }, "uris" : [ "http://www.mendeley.com/documents/?uuid=ff5ca022-4fcf-49ed-8093-cef3d38eb461" ] } ], "mendeley" : { "formattedCitation" : "(Hermann et al. 2016)", "plainTextFormattedCitation" : "(Hermann et al. 2016)", "previouslyFormattedCitation" : "(Hermann et al. 2016)" }, "properties" : {  }, "schema" : "https://github.com/citation-style-language/schema/raw/master/csl-citation.json" }</w:instrText>
      </w:r>
      <w:r w:rsidR="001C4E41" w:rsidRPr="00A70B6E">
        <w:rPr>
          <w:rFonts w:eastAsia="Calibri"/>
          <w:lang w:val="en-US"/>
        </w:rPr>
        <w:fldChar w:fldCharType="separate"/>
      </w:r>
      <w:r w:rsidR="001C4E41" w:rsidRPr="00A70B6E">
        <w:rPr>
          <w:rFonts w:eastAsia="Calibri"/>
          <w:noProof/>
          <w:lang w:val="en-US"/>
        </w:rPr>
        <w:t>(Hermann et al. 2016)</w:t>
      </w:r>
      <w:r w:rsidR="001C4E41" w:rsidRPr="00A70B6E">
        <w:rPr>
          <w:rFonts w:eastAsia="Calibri"/>
          <w:lang w:val="en-US"/>
        </w:rPr>
        <w:fldChar w:fldCharType="end"/>
      </w:r>
      <w:r w:rsidR="001C4E41" w:rsidRPr="00A70B6E">
        <w:rPr>
          <w:rFonts w:eastAsia="Calibri"/>
          <w:lang w:val="en-US"/>
        </w:rPr>
        <w:t xml:space="preserve">. We restricted our analyses to depths up to 40 m, and summarized the depth dimension for each pixel into a single value by taking the maximum T-S values. </w:t>
      </w:r>
    </w:p>
    <w:p w14:paraId="081B0D7F" w14:textId="77777777" w:rsidR="001C4E41" w:rsidRPr="00A70B6E" w:rsidRDefault="001C4E41" w:rsidP="001C4E41">
      <w:pPr>
        <w:spacing w:before="200" w:line="360" w:lineRule="auto"/>
        <w:contextualSpacing/>
        <w:rPr>
          <w:rFonts w:eastAsia="Calibri"/>
          <w:lang w:val="en-US"/>
        </w:rPr>
      </w:pPr>
    </w:p>
    <w:p w14:paraId="5FA136F1" w14:textId="35F2CF20" w:rsidR="00BB5655" w:rsidRPr="00A70B6E" w:rsidRDefault="001C4E41" w:rsidP="001C4E41">
      <w:pPr>
        <w:spacing w:before="200" w:line="360" w:lineRule="auto"/>
        <w:contextualSpacing/>
        <w:rPr>
          <w:rFonts w:eastAsia="Calibri"/>
          <w:lang w:val="en-US"/>
        </w:rPr>
      </w:pPr>
      <w:r w:rsidRPr="00A70B6E">
        <w:rPr>
          <w:lang w:val="en-US"/>
        </w:rPr>
        <w:t xml:space="preserve">Projections were available for 37 years, from 2003 to 2039. </w:t>
      </w:r>
      <w:r w:rsidRPr="00A70B6E">
        <w:rPr>
          <w:rFonts w:eastAsia="Calibri"/>
          <w:lang w:val="en-US"/>
        </w:rPr>
        <w:t xml:space="preserve">We considered two 10-year study periods: current (2003-2012) and </w:t>
      </w:r>
      <w:commentRangeStart w:id="36"/>
      <w:r w:rsidRPr="00A70B6E">
        <w:rPr>
          <w:rFonts w:eastAsia="Calibri"/>
          <w:highlight w:val="cyan"/>
          <w:lang w:val="en-US"/>
        </w:rPr>
        <w:t>future</w:t>
      </w:r>
      <w:commentRangeEnd w:id="36"/>
      <w:r w:rsidRPr="00A70B6E">
        <w:rPr>
          <w:rStyle w:val="CommentReference"/>
          <w:sz w:val="24"/>
          <w:szCs w:val="24"/>
          <w:lang w:val="en-US"/>
        </w:rPr>
        <w:commentReference w:id="36"/>
      </w:r>
      <w:r w:rsidRPr="00A70B6E">
        <w:rPr>
          <w:rFonts w:eastAsia="Calibri"/>
          <w:lang w:val="en-US"/>
        </w:rPr>
        <w:t xml:space="preserve"> (2030-2039)</w:t>
      </w:r>
      <w:bookmarkStart w:id="37" w:name="_4v4jhbwuqx9t" w:colFirst="0" w:colLast="0"/>
      <w:bookmarkEnd w:id="37"/>
      <w:r w:rsidRPr="00A70B6E">
        <w:rPr>
          <w:rFonts w:eastAsia="Calibri"/>
          <w:lang w:val="en-US"/>
        </w:rPr>
        <w:t xml:space="preserve"> to explore potential changes in habitat suitability over time. Projections </w:t>
      </w:r>
      <w:r w:rsidR="0097269F" w:rsidRPr="00A70B6E">
        <w:rPr>
          <w:color w:val="000000" w:themeColor="text1"/>
          <w:lang w:val="en-US"/>
        </w:rPr>
        <w:t xml:space="preserve">were based on the A1B emissions scenario from the Intergovernmental Panel on Climate Change (IPCC) Fourth Assessment Report </w:t>
      </w:r>
      <w:r w:rsidR="00AF3FE2" w:rsidRPr="00A70B6E">
        <w:rPr>
          <w:color w:val="000000" w:themeColor="text1"/>
          <w:lang w:val="en-US"/>
        </w:rPr>
        <w:fldChar w:fldCharType="begin" w:fldLock="1"/>
      </w:r>
      <w:r w:rsidR="002E266D" w:rsidRPr="00A70B6E">
        <w:rPr>
          <w:color w:val="000000" w:themeColor="text1"/>
          <w:lang w:val="en-US"/>
        </w:rPr>
        <w:instrText>ADDIN CSL_CITATION { "citationItems" : [ { "id" : "ITEM-1", "itemData" : { "ISBN" : "ISBN 0 521 80081", "PMID" : "884162", "author" : [ { "dropping-particle" : "", "family" : "Naki\u0107enovi\u0107", "given" : "Neboj\u0161a", "non-dropping-particle" : "", "parse-names" : false, "suffix" : "" }, { "dropping-particle" : "", "family" : "Alcamo", "given" : "Joseph", "non-dropping-particle" : "", "parse-names" : false, "suffix" : "" }, { "dropping-particle" : "", "family" : "Davis", "given" : "Gerald", "non-dropping-particle" : "", "parse-names" : false, "suffix" : "" }, { "dropping-particle" : "", "family" : "Vries", "given" : "Bert", "non-dropping-particle" : "de", "parse-names" : false, "suffix" : "" }, { "dropping-particle" : "", "family" : "Fenhann", "given" : "Joergen", "non-dropping-particle" : "", "parse-names" : false, "suffix" : "" }, { "dropping-particle" : "", "family" : "Gaffin", "given" : "Stuart", "non-dropping-particle" : "", "parse-names" : false, "suffix" : "" }, { "dropping-particle" : "", "family" : "Gregory", "given" : "Kenneth", "non-dropping-particle" : "", "parse-names" : false, "suffix" : "" } ], "container-title" : "Emissions Scenarios", "id" : "ITEM-1", "issued" : { "date-parts" : [ [ "2000" ] ] }, "number-of-pages" : "608", "publisher" : "Cambridge University Press", "publisher-place" : "Cambridge, UK", "title" : "IPCC Special Report on Emissions Scenarios: A special report of Working Group III of the Intergovernmental Panel on Climate Change", "type" : "book" }, "uris" : [ "http://www.mendeley.com/documents/?uuid=5a782a95-b2f4-4fbf-8a40-9dd5c2e3333d" ] } ], "mendeley" : { "formattedCitation" : "(Naki\u0107enovi\u0107 et al. 2000)", "plainTextFormattedCitation" : "(Naki\u0107enovi\u0107 et al. 2000)", "previouslyFormattedCitation" : "(Naki\u0107enovi\u0107 et al. 2000)" }, "properties" : {  }, "schema" : "https://github.com/citation-style-language/schema/raw/master/csl-citation.json" }</w:instrText>
      </w:r>
      <w:r w:rsidR="00AF3FE2" w:rsidRPr="00A70B6E">
        <w:rPr>
          <w:color w:val="000000" w:themeColor="text1"/>
          <w:lang w:val="en-US"/>
        </w:rPr>
        <w:fldChar w:fldCharType="separate"/>
      </w:r>
      <w:r w:rsidR="00AF3FE2" w:rsidRPr="00A70B6E">
        <w:rPr>
          <w:noProof/>
          <w:color w:val="000000" w:themeColor="text1"/>
          <w:lang w:val="en-US"/>
        </w:rPr>
        <w:t>(Nakićenović et al. 2000)</w:t>
      </w:r>
      <w:r w:rsidR="00AF3FE2" w:rsidRPr="00A70B6E">
        <w:rPr>
          <w:color w:val="000000" w:themeColor="text1"/>
          <w:lang w:val="en-US"/>
        </w:rPr>
        <w:fldChar w:fldCharType="end"/>
      </w:r>
      <w:r w:rsidR="00874591" w:rsidRPr="00A70B6E">
        <w:rPr>
          <w:color w:val="000000" w:themeColor="text1"/>
          <w:lang w:val="en-US"/>
        </w:rPr>
        <w:t xml:space="preserve">. Compared to other scenarios, the A1B scenario implies moderate greenhouse forcing mitigation. However, because all </w:t>
      </w:r>
      <w:r w:rsidR="00874591" w:rsidRPr="00A70B6E">
        <w:rPr>
          <w:lang w:val="en-US"/>
        </w:rPr>
        <w:t xml:space="preserve">scenarios generally track each other in the short-term, results from A1B GCMs do not differ substantially from other emission scenarios over the study period we considered (2003-2039; </w:t>
      </w:r>
      <w:r w:rsidR="00874591" w:rsidRPr="00A70B6E">
        <w:rPr>
          <w:color w:val="222222"/>
          <w:lang w:val="en-US"/>
        </w:rPr>
        <w:t>Nakićenović et al. 2000</w:t>
      </w:r>
      <w:r w:rsidR="00874591" w:rsidRPr="00A70B6E">
        <w:rPr>
          <w:lang w:val="en-US"/>
        </w:rPr>
        <w:t>).</w:t>
      </w:r>
    </w:p>
    <w:p w14:paraId="49C02C2C" w14:textId="77777777" w:rsidR="001C4E41" w:rsidRPr="00A70B6E" w:rsidRDefault="001C4E41" w:rsidP="00560419">
      <w:pPr>
        <w:spacing w:line="360" w:lineRule="auto"/>
        <w:contextualSpacing/>
        <w:rPr>
          <w:lang w:val="en-US"/>
        </w:rPr>
      </w:pPr>
    </w:p>
    <w:p w14:paraId="760E3BC0" w14:textId="76342F31" w:rsidR="00874591" w:rsidRPr="00A70B6E" w:rsidRDefault="00874591" w:rsidP="00BB5655">
      <w:pPr>
        <w:pStyle w:val="Heading2"/>
      </w:pPr>
      <w:r w:rsidRPr="00A70B6E">
        <w:t>Modeling habitat suitability</w:t>
      </w:r>
      <w:bookmarkStart w:id="38" w:name="_go101y7lehct" w:colFirst="0" w:colLast="0"/>
      <w:bookmarkEnd w:id="38"/>
    </w:p>
    <w:p w14:paraId="0D5FB968" w14:textId="65EE5621" w:rsidR="00C167D4" w:rsidRPr="00A70B6E" w:rsidRDefault="00C167D4" w:rsidP="00CA4945">
      <w:pPr>
        <w:pStyle w:val="NoSpacing"/>
        <w:spacing w:line="360" w:lineRule="auto"/>
        <w:contextualSpacing/>
        <w:rPr>
          <w:rFonts w:ascii="Times New Roman" w:hAnsi="Times New Roman" w:cs="Times New Roman"/>
          <w:sz w:val="24"/>
          <w:szCs w:val="24"/>
        </w:rPr>
      </w:pPr>
      <w:r w:rsidRPr="00A70B6E">
        <w:rPr>
          <w:rFonts w:ascii="Times New Roman" w:hAnsi="Times New Roman" w:cs="Times New Roman"/>
          <w:sz w:val="24"/>
          <w:szCs w:val="24"/>
        </w:rPr>
        <w:t xml:space="preserve">Our habitat suitability analyses consisted of three components: </w:t>
      </w:r>
      <w:commentRangeStart w:id="39"/>
      <w:r w:rsidRPr="00A70B6E">
        <w:rPr>
          <w:rFonts w:ascii="Times New Roman" w:hAnsi="Times New Roman" w:cs="Times New Roman"/>
          <w:sz w:val="24"/>
          <w:szCs w:val="24"/>
        </w:rPr>
        <w:t xml:space="preserve">1) year-round survival, 2) weekly survival, and 3) weekly reproduction. </w:t>
      </w:r>
      <w:commentRangeEnd w:id="39"/>
      <w:r w:rsidR="004D0EA5" w:rsidRPr="00A70B6E">
        <w:rPr>
          <w:rStyle w:val="CommentReference"/>
        </w:rPr>
        <w:commentReference w:id="39"/>
      </w:r>
      <w:r w:rsidRPr="00A70B6E">
        <w:rPr>
          <w:rFonts w:ascii="Times New Roman" w:hAnsi="Times New Roman" w:cs="Times New Roman"/>
          <w:sz w:val="24"/>
          <w:szCs w:val="24"/>
        </w:rPr>
        <w:t xml:space="preserve">We developed suitability criteria for each of these components, but at its simplest, a taxon was considered to have suitable habitat if at least one </w:t>
      </w:r>
      <w:r w:rsidRPr="00A70B6E">
        <w:rPr>
          <w:rFonts w:ascii="Times New Roman" w:hAnsi="Times New Roman" w:cs="Times New Roman"/>
          <w:sz w:val="24"/>
          <w:szCs w:val="24"/>
        </w:rPr>
        <w:lastRenderedPageBreak/>
        <w:t xml:space="preserve">pixel in our study area had T-S values that were within the taxon’s T-S </w:t>
      </w:r>
      <w:r w:rsidRPr="0024210F">
        <w:rPr>
          <w:rFonts w:ascii="Times New Roman" w:hAnsi="Times New Roman" w:cs="Times New Roman"/>
          <w:sz w:val="24"/>
          <w:szCs w:val="24"/>
        </w:rPr>
        <w:t xml:space="preserve">thresholds. </w:t>
      </w:r>
      <w:r w:rsidR="0024210F" w:rsidRPr="0024210F">
        <w:rPr>
          <w:rFonts w:ascii="Times New Roman" w:hAnsi="Times New Roman" w:cs="Times New Roman"/>
          <w:sz w:val="24"/>
          <w:szCs w:val="24"/>
        </w:rPr>
        <w:t xml:space="preserve">We restricted our analyses to the two continental shelves (depths &lt; 200 meters (m)) because most NIS invade near-shore habitats </w:t>
      </w:r>
      <w:r w:rsidR="0024210F" w:rsidRPr="0024210F">
        <w:rPr>
          <w:rFonts w:ascii="Times New Roman" w:hAnsi="Times New Roman" w:cs="Times New Roman"/>
          <w:sz w:val="24"/>
          <w:szCs w:val="24"/>
        </w:rPr>
        <w:fldChar w:fldCharType="begin" w:fldLock="1"/>
      </w:r>
      <w:r w:rsidR="0024210F" w:rsidRPr="0024210F">
        <w:rPr>
          <w:rFonts w:ascii="Times New Roman" w:hAnsi="Times New Roman" w:cs="Times New Roman"/>
          <w:sz w:val="24"/>
          <w:szCs w:val="24"/>
        </w:rPr>
        <w:instrText>ADDIN CSL_CITATION { "citationItems" : [ { "id" : "ITEM-1", "itemData" : { "DOI" : "10.1080/14634988.2015.1027534", "ISSN" : "15394077", "abstract" : "The known extent of biological invasions exhibits strong variation with respect to space, time, taxonomic group, and vector. Using a synthesis of nonindigenous species (NIS) occurrences in North America, we characterized the invasion history for coastal marine ecosystems by invertebrates and algae through 2010, to evaluate variation and existing patterns at a continental scale. This study updates a previous analysis of invasions for the same taxonomic groups in North America, providing a first assessment of changes in the last 11 year period (2000\u20132010). Overall, we documented 450 marine and estuarine NIS that are considered to have established populations in tidal waters of North America, representing a 51% increase in NIS richness compared to the earlier analysis. Of the 152 species added, 71 species (47%) have first documented records since the year 1999, and 81 species (53%) were additions attributed to earlier time periods due to recent reports and further analysis. Across all time periods, taxonomic groups with the largest contribution were Crustaceans (112 species) and Molluscs (80 species), together providing 43% of the total species richness for North America. Species richness was unevenly distributed among coasts, with most documented on the Pacific Coast (310 species) and fewer on the Atlantic Coast (189 species) and Gulf Coast (88 species). Commercial ships have contributed between (a) 44\u201378% of the initial (primary) invasions of all nonindigenous species to North America and (b) 52\u201382% of NIS in the last 30-year time interval, being driven by transfers associated with ballast water and hull biofouling. Importantly, invasion dynamics are a shifting landscape, where the past may not predict the future, especially with emerging trade patterns and global to local environmental changes. Thus, effective management to reduce future invasions requires a dynamic and multi-vector approach, instead of single vector strategies based on past history alone.", "author" : [ { "dropping-particle" : "", "family" : "Ruiz", "given" : "Gregory M", "non-dropping-particle" : "", "parse-names" : false, "suffix" : "" }, { "dropping-particle" : "", "family" : "Fofonoff", "given" : "Paul W.", "non-dropping-particle" : "", "parse-names" : false, "suffix" : "" }, { "dropping-particle" : "", "family" : "Carlton", "given" : "James T", "non-dropping-particle" : "", "parse-names" : false, "suffix" : "" } ], "container-title" : "Aquatic Ecosystem Health &amp; Management", "id" : "ITEM-1", "issue" : "3", "issued" : { "date-parts" : [ [ "2015" ] ] }, "page" : "299-311", "title" : "Invasion history and vector dynamics in coastal marine ecosystems: a North American perspective", "type" : "article-journal", "volume" : "18" }, "uris" : [ "http://www.mendeley.com/documents/?uuid=42a08b01-7ddb-47da-850f-3d562c888352" ] } ], "mendeley" : { "formattedCitation" : "(Ruiz et al. 2015)", "plainTextFormattedCitation" : "(Ruiz et al. 2015)", "previouslyFormattedCitation" : "(Ruiz et al. 2015)" }, "properties" : {  }, "schema" : "https://github.com/citation-style-language/schema/raw/master/csl-citation.json" }</w:instrText>
      </w:r>
      <w:r w:rsidR="0024210F" w:rsidRPr="0024210F">
        <w:rPr>
          <w:rFonts w:ascii="Times New Roman" w:hAnsi="Times New Roman" w:cs="Times New Roman"/>
          <w:sz w:val="24"/>
          <w:szCs w:val="24"/>
        </w:rPr>
        <w:fldChar w:fldCharType="separate"/>
      </w:r>
      <w:r w:rsidR="0024210F" w:rsidRPr="0024210F">
        <w:rPr>
          <w:rFonts w:ascii="Times New Roman" w:hAnsi="Times New Roman" w:cs="Times New Roman"/>
          <w:noProof/>
          <w:sz w:val="24"/>
          <w:szCs w:val="24"/>
        </w:rPr>
        <w:t>(Ruiz et al. 2015)</w:t>
      </w:r>
      <w:r w:rsidR="0024210F" w:rsidRPr="0024210F">
        <w:rPr>
          <w:rFonts w:ascii="Times New Roman" w:hAnsi="Times New Roman" w:cs="Times New Roman"/>
          <w:sz w:val="24"/>
          <w:szCs w:val="24"/>
        </w:rPr>
        <w:fldChar w:fldCharType="end"/>
      </w:r>
      <w:r w:rsidR="0024210F" w:rsidRPr="0024210F">
        <w:rPr>
          <w:rFonts w:ascii="Times New Roman" w:hAnsi="Times New Roman" w:cs="Times New Roman"/>
          <w:sz w:val="24"/>
          <w:szCs w:val="24"/>
        </w:rPr>
        <w:t xml:space="preserve">. </w:t>
      </w:r>
      <w:r w:rsidRPr="0024210F">
        <w:rPr>
          <w:rFonts w:ascii="Times New Roman" w:hAnsi="Times New Roman" w:cs="Times New Roman"/>
          <w:sz w:val="24"/>
          <w:szCs w:val="24"/>
        </w:rPr>
        <w:t>Habitat suitability was analyzed</w:t>
      </w:r>
      <w:r w:rsidRPr="00A70B6E">
        <w:rPr>
          <w:rFonts w:ascii="Times New Roman" w:hAnsi="Times New Roman" w:cs="Times New Roman"/>
          <w:sz w:val="24"/>
          <w:szCs w:val="24"/>
        </w:rPr>
        <w:t xml:space="preserve"> separately for each taxon, ROMS, and study period</w:t>
      </w:r>
      <w:r w:rsidR="00670AC1" w:rsidRPr="00A70B6E">
        <w:rPr>
          <w:rFonts w:ascii="Times New Roman" w:hAnsi="Times New Roman" w:cs="Times New Roman"/>
          <w:sz w:val="24"/>
          <w:szCs w:val="24"/>
        </w:rPr>
        <w:t>.</w:t>
      </w:r>
      <w:r w:rsidRPr="00A70B6E">
        <w:rPr>
          <w:rFonts w:ascii="Times New Roman" w:hAnsi="Times New Roman" w:cs="Times New Roman"/>
          <w:sz w:val="24"/>
          <w:szCs w:val="24"/>
        </w:rPr>
        <w:t xml:space="preserve"> </w:t>
      </w:r>
      <w:r w:rsidR="00670AC1" w:rsidRPr="00A70B6E">
        <w:rPr>
          <w:rFonts w:ascii="Times New Roman" w:hAnsi="Times New Roman" w:cs="Times New Roman"/>
          <w:sz w:val="24"/>
          <w:szCs w:val="24"/>
        </w:rPr>
        <w:t>R</w:t>
      </w:r>
      <w:r w:rsidRPr="00A70B6E">
        <w:rPr>
          <w:rFonts w:ascii="Times New Roman" w:hAnsi="Times New Roman" w:cs="Times New Roman"/>
          <w:sz w:val="24"/>
          <w:szCs w:val="24"/>
        </w:rPr>
        <w:t>esults were</w:t>
      </w:r>
      <w:r w:rsidR="00670AC1" w:rsidRPr="00A70B6E">
        <w:rPr>
          <w:rFonts w:ascii="Times New Roman" w:hAnsi="Times New Roman" w:cs="Times New Roman"/>
          <w:sz w:val="24"/>
          <w:szCs w:val="24"/>
        </w:rPr>
        <w:t xml:space="preserve"> then</w:t>
      </w:r>
      <w:r w:rsidRPr="00A70B6E">
        <w:rPr>
          <w:rFonts w:ascii="Times New Roman" w:hAnsi="Times New Roman" w:cs="Times New Roman"/>
          <w:sz w:val="24"/>
          <w:szCs w:val="24"/>
        </w:rPr>
        <w:t xml:space="preserve"> summarized across taxa</w:t>
      </w:r>
      <w:r w:rsidR="00670AC1" w:rsidRPr="00A70B6E">
        <w:rPr>
          <w:rFonts w:ascii="Times New Roman" w:hAnsi="Times New Roman" w:cs="Times New Roman"/>
          <w:sz w:val="24"/>
          <w:szCs w:val="24"/>
        </w:rPr>
        <w:t xml:space="preserve"> and averaged across all three ROMS</w:t>
      </w:r>
      <w:r w:rsidRPr="00A70B6E">
        <w:rPr>
          <w:rFonts w:ascii="Times New Roman" w:hAnsi="Times New Roman" w:cs="Times New Roman"/>
          <w:sz w:val="24"/>
          <w:szCs w:val="24"/>
        </w:rPr>
        <w:t>. All analyses were conducted in R version 3.3.2 (R Core Team 2016) with support from the following packages: ddply, doSNOW, dplyr, ggplot2, ncdf4, maptools, plyr, rgdal, raster, rasterVis, rgeos, sp, viridis.</w:t>
      </w:r>
    </w:p>
    <w:p w14:paraId="2FEBF6F3" w14:textId="77777777" w:rsidR="00723773" w:rsidRPr="00A70B6E" w:rsidRDefault="00874591" w:rsidP="00BB5655">
      <w:pPr>
        <w:pStyle w:val="Heading3"/>
        <w:rPr>
          <w:highlight w:val="white"/>
        </w:rPr>
      </w:pPr>
      <w:bookmarkStart w:id="40" w:name="_tsqvpqt531zu" w:colFirst="0" w:colLast="0"/>
      <w:bookmarkEnd w:id="40"/>
      <w:r w:rsidRPr="00A70B6E">
        <w:t>Year-Round Survival</w:t>
      </w:r>
    </w:p>
    <w:p w14:paraId="09020B93" w14:textId="5D816D53" w:rsidR="0086791D" w:rsidRPr="00A70B6E" w:rsidRDefault="00874591" w:rsidP="00CA4945">
      <w:pPr>
        <w:spacing w:line="360" w:lineRule="auto"/>
        <w:contextualSpacing/>
        <w:rPr>
          <w:color w:val="FF0000"/>
          <w:lang w:val="en-US"/>
        </w:rPr>
      </w:pPr>
      <w:r w:rsidRPr="00A70B6E">
        <w:rPr>
          <w:highlight w:val="white"/>
          <w:lang w:val="en-US"/>
        </w:rPr>
        <w:t xml:space="preserve">For each taxon, we defined a </w:t>
      </w:r>
      <w:r w:rsidRPr="00A70B6E">
        <w:rPr>
          <w:rFonts w:eastAsia="Calibri"/>
          <w:lang w:val="en-US"/>
        </w:rPr>
        <w:t xml:space="preserve">6-nautical mile </w:t>
      </w:r>
      <w:r w:rsidRPr="00A70B6E">
        <w:rPr>
          <w:highlight w:val="white"/>
          <w:lang w:val="en-US"/>
        </w:rPr>
        <w:t xml:space="preserve">pixel as </w:t>
      </w:r>
      <w:r w:rsidR="0086791D" w:rsidRPr="00A70B6E">
        <w:rPr>
          <w:highlight w:val="white"/>
          <w:lang w:val="en-US"/>
        </w:rPr>
        <w:t>‘</w:t>
      </w:r>
      <w:r w:rsidRPr="00A70B6E">
        <w:rPr>
          <w:highlight w:val="white"/>
          <w:lang w:val="en-US"/>
        </w:rPr>
        <w:t>suitable</w:t>
      </w:r>
      <w:r w:rsidR="0086791D" w:rsidRPr="00A70B6E">
        <w:rPr>
          <w:highlight w:val="white"/>
          <w:lang w:val="en-US"/>
        </w:rPr>
        <w:t>’</w:t>
      </w:r>
      <w:r w:rsidRPr="00A70B6E">
        <w:rPr>
          <w:highlight w:val="white"/>
          <w:lang w:val="en-US"/>
        </w:rPr>
        <w:t xml:space="preserve"> if the pixel’s T-S values remained within the taxon’s </w:t>
      </w:r>
      <w:r w:rsidRPr="00A70B6E">
        <w:rPr>
          <w:color w:val="000000" w:themeColor="text1"/>
          <w:highlight w:val="white"/>
          <w:lang w:val="en-US"/>
        </w:rPr>
        <w:t xml:space="preserve">survival range </w:t>
      </w:r>
      <w:r w:rsidR="0086791D" w:rsidRPr="00A70B6E">
        <w:rPr>
          <w:color w:val="000000" w:themeColor="text1"/>
          <w:highlight w:val="white"/>
          <w:lang w:val="en-US"/>
        </w:rPr>
        <w:t>for</w:t>
      </w:r>
      <w:r w:rsidRPr="00A70B6E">
        <w:rPr>
          <w:color w:val="000000" w:themeColor="text1"/>
          <w:highlight w:val="white"/>
          <w:lang w:val="en-US"/>
        </w:rPr>
        <w:t xml:space="preserve"> all weeks </w:t>
      </w:r>
      <w:r w:rsidR="0086791D" w:rsidRPr="00A70B6E">
        <w:rPr>
          <w:color w:val="000000" w:themeColor="text1"/>
          <w:highlight w:val="white"/>
          <w:lang w:val="en-US"/>
        </w:rPr>
        <w:t>of</w:t>
      </w:r>
      <w:r w:rsidRPr="00A70B6E">
        <w:rPr>
          <w:color w:val="000000" w:themeColor="text1"/>
          <w:highlight w:val="white"/>
          <w:lang w:val="en-US"/>
        </w:rPr>
        <w:t xml:space="preserve"> a given year. </w:t>
      </w:r>
      <w:r w:rsidR="0086791D" w:rsidRPr="00A70B6E">
        <w:rPr>
          <w:color w:val="000000" w:themeColor="text1"/>
          <w:lang w:val="en-US"/>
        </w:rPr>
        <w:t xml:space="preserve">We classified the pixel as ‘suitable year-round’ if it remained suitable for at least 7 years out of the 10-year study period. </w:t>
      </w:r>
      <w:r w:rsidR="002440E1" w:rsidRPr="00A70B6E">
        <w:rPr>
          <w:color w:val="000000" w:themeColor="text1"/>
          <w:lang w:val="en-US"/>
        </w:rPr>
        <w:t>Cumulative suitability was then determined for each pixel by summing the number of taxa that had suitable year-round habitat in that pixel</w:t>
      </w:r>
      <w:ins w:id="41" w:author="Amanda Droghini" w:date="2018-03-21T22:20:00Z">
        <w:r w:rsidR="00E32670" w:rsidRPr="00A70B6E">
          <w:rPr>
            <w:color w:val="000000" w:themeColor="text1"/>
            <w:lang w:val="en-US"/>
          </w:rPr>
          <w:t>, and by averaging across the three ROMS</w:t>
        </w:r>
      </w:ins>
      <w:r w:rsidR="002440E1" w:rsidRPr="00A70B6E">
        <w:rPr>
          <w:color w:val="000000" w:themeColor="text1"/>
          <w:lang w:val="en-US"/>
        </w:rPr>
        <w:t xml:space="preserve">. </w:t>
      </w:r>
      <w:commentRangeStart w:id="42"/>
      <w:commentRangeStart w:id="43"/>
      <w:del w:id="44" w:author="Amanda Droghini" w:date="2018-03-21T22:20:00Z">
        <w:r w:rsidR="002440E1" w:rsidRPr="00A70B6E" w:rsidDel="00E32670">
          <w:rPr>
            <w:color w:val="000000" w:themeColor="text1"/>
            <w:lang w:val="en-US"/>
          </w:rPr>
          <w:delText xml:space="preserve">We expressed the change in number of taxa predicted to have year-round habitat by calculating the difference in number of taxa from current to </w:delText>
        </w:r>
        <w:r w:rsidR="002440E1" w:rsidRPr="00A70B6E" w:rsidDel="00E32670">
          <w:rPr>
            <w:color w:val="000000" w:themeColor="text1"/>
            <w:highlight w:val="cyan"/>
            <w:lang w:val="en-US"/>
          </w:rPr>
          <w:delText>mid-century</w:delText>
        </w:r>
        <w:r w:rsidR="002440E1" w:rsidRPr="00A70B6E" w:rsidDel="00E32670">
          <w:rPr>
            <w:color w:val="000000" w:themeColor="text1"/>
            <w:lang w:val="en-US"/>
          </w:rPr>
          <w:delText xml:space="preserve"> projections. </w:delText>
        </w:r>
        <w:commentRangeEnd w:id="42"/>
        <w:r w:rsidR="002440E1" w:rsidRPr="00A70B6E" w:rsidDel="00E32670">
          <w:rPr>
            <w:rStyle w:val="CommentReference"/>
            <w:sz w:val="24"/>
            <w:szCs w:val="24"/>
            <w:lang w:val="en-US"/>
          </w:rPr>
          <w:commentReference w:id="42"/>
        </w:r>
        <w:r w:rsidRPr="00A70B6E" w:rsidDel="00E32670">
          <w:rPr>
            <w:color w:val="000000" w:themeColor="text1"/>
            <w:lang w:val="en-US"/>
          </w:rPr>
          <w:delText xml:space="preserve">Positive change </w:delText>
        </w:r>
        <w:r w:rsidRPr="00A70B6E" w:rsidDel="00E32670">
          <w:rPr>
            <w:lang w:val="en-US"/>
          </w:rPr>
          <w:delText>values indicate that more taxa are predicted to have year-round survival in the future, compared to current predictions</w:delText>
        </w:r>
        <w:r w:rsidR="002440E1" w:rsidRPr="00A70B6E" w:rsidDel="00E32670">
          <w:rPr>
            <w:lang w:val="en-US"/>
          </w:rPr>
          <w:delText>, while</w:delText>
        </w:r>
        <w:r w:rsidRPr="00A70B6E" w:rsidDel="00E32670">
          <w:rPr>
            <w:lang w:val="en-US"/>
          </w:rPr>
          <w:delText xml:space="preserve"> the inverse is true for negative values. </w:delText>
        </w:r>
      </w:del>
      <w:del w:id="45" w:author="Amanda Droghini" w:date="2018-03-21T22:19:00Z">
        <w:r w:rsidRPr="00A70B6E" w:rsidDel="00E32670">
          <w:rPr>
            <w:lang w:val="en-US"/>
          </w:rPr>
          <w:delText xml:space="preserve">A value of zero indicates that the predicted number of taxa with year-round survival remains the same across both study periods. </w:delText>
        </w:r>
      </w:del>
      <w:r w:rsidRPr="00A70B6E">
        <w:rPr>
          <w:lang w:val="en-US"/>
        </w:rPr>
        <w:t xml:space="preserve">Lastly, we calculated the </w:t>
      </w:r>
      <w:r w:rsidR="009E27C5" w:rsidRPr="00A70B6E">
        <w:rPr>
          <w:lang w:val="en-US"/>
        </w:rPr>
        <w:t>change</w:t>
      </w:r>
      <w:r w:rsidRPr="00A70B6E">
        <w:rPr>
          <w:lang w:val="en-US"/>
        </w:rPr>
        <w:t xml:space="preserve"> in suitable area by dividing the sum of pixels with positive change by the total num</w:t>
      </w:r>
      <w:r w:rsidR="009E27C5" w:rsidRPr="00A70B6E">
        <w:rPr>
          <w:lang w:val="en-US"/>
        </w:rPr>
        <w:t>ber of pixels in our study area</w:t>
      </w:r>
      <w:r w:rsidRPr="00A70B6E">
        <w:rPr>
          <w:lang w:val="en-US"/>
        </w:rPr>
        <w:t>. Percent decrease  was similarly calculated.</w:t>
      </w:r>
      <w:commentRangeEnd w:id="43"/>
      <w:r w:rsidR="009E27C5" w:rsidRPr="00A70B6E">
        <w:rPr>
          <w:rStyle w:val="CommentReference"/>
          <w:rFonts w:ascii="Arial" w:eastAsia="Arial" w:hAnsi="Arial" w:cs="Arial"/>
          <w:color w:val="000000"/>
          <w:lang w:val="en-US" w:eastAsia="en-US"/>
        </w:rPr>
        <w:commentReference w:id="43"/>
      </w:r>
    </w:p>
    <w:p w14:paraId="2736D582" w14:textId="77777777" w:rsidR="00723773" w:rsidRPr="00A70B6E" w:rsidRDefault="00874591" w:rsidP="00BB5655">
      <w:pPr>
        <w:pStyle w:val="Heading3"/>
      </w:pPr>
      <w:r w:rsidRPr="00A70B6E">
        <w:t>Weekly Survival</w:t>
      </w:r>
    </w:p>
    <w:p w14:paraId="5CD83B41" w14:textId="36FD00AA" w:rsidR="003E2B38" w:rsidRPr="00A70B6E" w:rsidRDefault="00874591" w:rsidP="00CA4945">
      <w:pPr>
        <w:spacing w:before="200" w:line="360" w:lineRule="auto"/>
        <w:contextualSpacing/>
        <w:rPr>
          <w:lang w:val="en-US"/>
        </w:rPr>
      </w:pPr>
      <w:r w:rsidRPr="00A70B6E">
        <w:rPr>
          <w:lang w:val="en-US"/>
        </w:rPr>
        <w:t xml:space="preserve">For </w:t>
      </w:r>
      <w:r w:rsidR="002413AD" w:rsidRPr="00A70B6E">
        <w:rPr>
          <w:lang w:val="en-US"/>
        </w:rPr>
        <w:t xml:space="preserve">each </w:t>
      </w:r>
      <w:r w:rsidRPr="00A70B6E">
        <w:rPr>
          <w:lang w:val="en-US"/>
        </w:rPr>
        <w:t xml:space="preserve">week, a taxon was considered to have suitable survival habitat if its T-S requirements were met in at least one pixel of the Bering Sea. </w:t>
      </w:r>
      <w:r w:rsidR="002413AD" w:rsidRPr="00A70B6E">
        <w:rPr>
          <w:lang w:val="en-US"/>
        </w:rPr>
        <w:t xml:space="preserve">Weekly survival was </w:t>
      </w:r>
      <w:r w:rsidR="00CA4945" w:rsidRPr="00A70B6E">
        <w:rPr>
          <w:lang w:val="en-US"/>
        </w:rPr>
        <w:t>then calculated</w:t>
      </w:r>
      <w:r w:rsidR="002413AD" w:rsidRPr="00A70B6E">
        <w:rPr>
          <w:lang w:val="en-US"/>
        </w:rPr>
        <w:t xml:space="preserve"> as the number of weeks per year identified as having suitable survival habitat, averaged across each 10-year study period. </w:t>
      </w:r>
      <w:r w:rsidRPr="00A70B6E">
        <w:rPr>
          <w:lang w:val="en-US"/>
        </w:rPr>
        <w:t xml:space="preserve">Unlike our year-round habitat analysis, where the same pixel had to remain suitable year-round, </w:t>
      </w:r>
      <w:r w:rsidR="002413AD" w:rsidRPr="00A70B6E">
        <w:rPr>
          <w:lang w:val="en-US"/>
        </w:rPr>
        <w:t xml:space="preserve">in this analysis </w:t>
      </w:r>
      <w:r w:rsidRPr="00A70B6E">
        <w:rPr>
          <w:lang w:val="en-US"/>
        </w:rPr>
        <w:t xml:space="preserve">we allowed suitable habitat to move in space from one week to the next. We summarized results across taxa by calculating </w:t>
      </w:r>
      <w:r w:rsidR="003E2B38" w:rsidRPr="00A70B6E">
        <w:rPr>
          <w:lang w:val="en-US"/>
        </w:rPr>
        <w:t>the cumulative weekly averages for all 42 taxa; pixel values therefore represent 'average suitable week x number of taxa', with a theoretical maximum valu</w:t>
      </w:r>
      <w:r w:rsidR="00E25C44" w:rsidRPr="00A70B6E">
        <w:rPr>
          <w:lang w:val="en-US"/>
        </w:rPr>
        <w:t>e of 2184 (52 weeks x 42 taxa).</w:t>
      </w:r>
    </w:p>
    <w:p w14:paraId="70BAD2DD" w14:textId="363F55A2" w:rsidR="00723773" w:rsidRPr="00A70B6E" w:rsidRDefault="009E27C5" w:rsidP="00BB5655">
      <w:pPr>
        <w:pStyle w:val="Heading3"/>
      </w:pPr>
      <w:bookmarkStart w:id="46" w:name="_rop02eo1ktca" w:colFirst="0" w:colLast="0"/>
      <w:bookmarkEnd w:id="46"/>
      <w:r w:rsidRPr="00A70B6E">
        <w:rPr>
          <w:highlight w:val="cyan"/>
        </w:rPr>
        <w:t>Reproducti</w:t>
      </w:r>
      <w:r w:rsidRPr="00A70B6E">
        <w:t>on</w:t>
      </w:r>
      <w:r w:rsidR="00874591" w:rsidRPr="00A70B6E">
        <w:t xml:space="preserve"> Suitability</w:t>
      </w:r>
    </w:p>
    <w:p w14:paraId="38C57520" w14:textId="27B572EA" w:rsidR="003E2B38" w:rsidRPr="00A70B6E" w:rsidRDefault="00874591" w:rsidP="00CA4945">
      <w:pPr>
        <w:spacing w:before="200" w:line="360" w:lineRule="auto"/>
        <w:contextualSpacing/>
        <w:rPr>
          <w:color w:val="333333"/>
          <w:lang w:val="en-US"/>
        </w:rPr>
      </w:pPr>
      <w:r w:rsidRPr="00A70B6E">
        <w:rPr>
          <w:rFonts w:eastAsia="Calibri"/>
          <w:lang w:val="en-US"/>
        </w:rPr>
        <w:t>For each taxon, we de</w:t>
      </w:r>
      <w:r w:rsidR="00105CD5" w:rsidRPr="00A70B6E">
        <w:rPr>
          <w:rFonts w:eastAsia="Calibri"/>
          <w:lang w:val="en-US"/>
        </w:rPr>
        <w:t>fi</w:t>
      </w:r>
      <w:r w:rsidRPr="00A70B6E">
        <w:rPr>
          <w:rFonts w:eastAsia="Calibri"/>
          <w:lang w:val="en-US"/>
        </w:rPr>
        <w:t>ned a pixel as having suitable reproductive habitat if the T-S values for that pixel were within the taxon’s repro</w:t>
      </w:r>
      <w:r w:rsidR="00F02B66" w:rsidRPr="00A70B6E">
        <w:rPr>
          <w:rFonts w:eastAsia="Calibri"/>
          <w:lang w:val="en-US"/>
        </w:rPr>
        <w:t>ductive T-S thresholds</w:t>
      </w:r>
      <w:r w:rsidR="00E25C44" w:rsidRPr="00A70B6E">
        <w:rPr>
          <w:rFonts w:eastAsia="Calibri"/>
          <w:lang w:val="en-US"/>
        </w:rPr>
        <w:t xml:space="preserve"> for at least one week of a calendar year</w:t>
      </w:r>
      <w:r w:rsidR="00F02B66" w:rsidRPr="00A70B6E">
        <w:rPr>
          <w:rFonts w:eastAsia="Calibri"/>
          <w:lang w:val="en-US"/>
        </w:rPr>
        <w:t xml:space="preserve">. For each year within our 10-year study periods, we </w:t>
      </w:r>
      <w:r w:rsidRPr="00A70B6E">
        <w:rPr>
          <w:rFonts w:eastAsia="Calibri"/>
          <w:lang w:val="en-US"/>
        </w:rPr>
        <w:t xml:space="preserve">calculated the number of consecutive weeks of suitable reproductive habitat, such that pixel values </w:t>
      </w:r>
      <w:r w:rsidRPr="00A70B6E">
        <w:rPr>
          <w:rFonts w:eastAsia="Calibri"/>
          <w:color w:val="000000" w:themeColor="text1"/>
          <w:lang w:val="en-US"/>
        </w:rPr>
        <w:t xml:space="preserve">could range from 0 to </w:t>
      </w:r>
      <w:r w:rsidRPr="00A70B6E">
        <w:rPr>
          <w:rFonts w:eastAsia="Calibri"/>
          <w:color w:val="000000" w:themeColor="text1"/>
          <w:lang w:val="en-US"/>
        </w:rPr>
        <w:lastRenderedPageBreak/>
        <w:t xml:space="preserve">52. For our analysis, we used the maximum number of consecutive weeks </w:t>
      </w:r>
      <w:r w:rsidR="004A259C" w:rsidRPr="00A70B6E">
        <w:rPr>
          <w:color w:val="000000" w:themeColor="text1"/>
          <w:lang w:val="en-US"/>
        </w:rPr>
        <w:t xml:space="preserve">within each 10-year study period as our metric; this value was calculated for each </w:t>
      </w:r>
      <w:r w:rsidR="00F02B66" w:rsidRPr="00A70B6E">
        <w:rPr>
          <w:color w:val="000000" w:themeColor="text1"/>
          <w:lang w:val="en-US"/>
        </w:rPr>
        <w:t>taxon and</w:t>
      </w:r>
      <w:r w:rsidR="004A259C" w:rsidRPr="00A70B6E">
        <w:rPr>
          <w:color w:val="000000" w:themeColor="text1"/>
          <w:lang w:val="en-US"/>
        </w:rPr>
        <w:t xml:space="preserve"> ROMS.</w:t>
      </w:r>
    </w:p>
    <w:p w14:paraId="71AE4DE9" w14:textId="77777777" w:rsidR="00723773" w:rsidRPr="00A70B6E" w:rsidRDefault="00874591" w:rsidP="00BB5655">
      <w:pPr>
        <w:pStyle w:val="Heading2"/>
      </w:pPr>
      <w:bookmarkStart w:id="47" w:name="_3wi5gvsme5f5" w:colFirst="0" w:colLast="0"/>
      <w:bookmarkEnd w:id="47"/>
      <w:r w:rsidRPr="00A70B6E">
        <w:t>Vessel traffic</w:t>
      </w:r>
    </w:p>
    <w:p w14:paraId="7CE7E36F" w14:textId="25D0E8A4" w:rsidR="00723773" w:rsidRPr="00A70B6E" w:rsidRDefault="00874591" w:rsidP="00DA0128">
      <w:pPr>
        <w:spacing w:line="360" w:lineRule="auto"/>
        <w:contextualSpacing/>
        <w:rPr>
          <w:lang w:val="en-US"/>
        </w:rPr>
      </w:pPr>
      <w:r w:rsidRPr="00A70B6E">
        <w:rPr>
          <w:lang w:val="en-US"/>
        </w:rPr>
        <w:t xml:space="preserve">We analyzed current vessel traffic and ballast water </w:t>
      </w:r>
      <w:r w:rsidR="001C6748" w:rsidRPr="00A70B6E">
        <w:rPr>
          <w:lang w:val="en-US"/>
        </w:rPr>
        <w:t xml:space="preserve">discharge </w:t>
      </w:r>
      <w:r w:rsidRPr="00A70B6E">
        <w:rPr>
          <w:lang w:val="en-US"/>
        </w:rPr>
        <w:t xml:space="preserve">in the Bering Sea using two datasets: </w:t>
      </w:r>
      <w:r w:rsidR="00E25C44" w:rsidRPr="00A70B6E">
        <w:rPr>
          <w:lang w:val="en-US"/>
        </w:rPr>
        <w:t xml:space="preserve">the National Ballast Information Clearinghouse (NBIC) and </w:t>
      </w:r>
      <w:r w:rsidR="00C85BB3" w:rsidRPr="00A70B6E">
        <w:rPr>
          <w:lang w:val="en-US"/>
        </w:rPr>
        <w:t>Alaska’s Vessel Monitoring S</w:t>
      </w:r>
      <w:r w:rsidR="00E25C44" w:rsidRPr="00A70B6E">
        <w:rPr>
          <w:lang w:val="en-US"/>
        </w:rPr>
        <w:t>ystem (VMS)</w:t>
      </w:r>
      <w:r w:rsidRPr="00A70B6E">
        <w:rPr>
          <w:lang w:val="en-US"/>
        </w:rPr>
        <w:t xml:space="preserve">. These data allowed us to </w:t>
      </w:r>
      <w:r w:rsidR="004D0EA5" w:rsidRPr="00A70B6E">
        <w:rPr>
          <w:lang w:val="en-US"/>
        </w:rPr>
        <w:t xml:space="preserve">quantify the magnitude and spatial pattern of traffic arriving at U.S. ports in the Bering Sea </w:t>
      </w:r>
      <w:r w:rsidRPr="00A70B6E">
        <w:rPr>
          <w:lang w:val="en-US"/>
        </w:rPr>
        <w:t>from</w:t>
      </w:r>
      <w:r w:rsidR="004D0EA5" w:rsidRPr="00A70B6E">
        <w:rPr>
          <w:lang w:val="en-US"/>
        </w:rPr>
        <w:t xml:space="preserve"> fishing vessels and from large,</w:t>
      </w:r>
      <w:r w:rsidRPr="00A70B6E">
        <w:rPr>
          <w:lang w:val="en-US"/>
        </w:rPr>
        <w:t xml:space="preserve"> commercial vessels</w:t>
      </w:r>
      <w:r w:rsidR="004D0EA5" w:rsidRPr="00A70B6E">
        <w:rPr>
          <w:lang w:val="en-US"/>
        </w:rPr>
        <w:t xml:space="preserve"> (&gt; 24 m)</w:t>
      </w:r>
      <w:r w:rsidRPr="00A70B6E">
        <w:rPr>
          <w:lang w:val="en-US"/>
        </w:rPr>
        <w:t>.</w:t>
      </w:r>
      <w:r w:rsidR="001C6748" w:rsidRPr="00A70B6E">
        <w:rPr>
          <w:lang w:val="en-US"/>
        </w:rPr>
        <w:t xml:space="preserve"> First-order </w:t>
      </w:r>
      <w:r w:rsidR="001C6748" w:rsidRPr="00A70B6E">
        <w:rPr>
          <w:rFonts w:eastAsia="Arial Unicode MS"/>
          <w:lang w:val="en-US"/>
        </w:rPr>
        <w:t>port connections were examined using the circlize package (Gu 2014) in R Statistical Software version 3.3.2 (R Core Team 2016).</w:t>
      </w:r>
    </w:p>
    <w:p w14:paraId="7BD2CAC9" w14:textId="5D04C89B" w:rsidR="00723773" w:rsidRPr="00A70B6E" w:rsidRDefault="00874591" w:rsidP="00DA0128">
      <w:pPr>
        <w:spacing w:line="360" w:lineRule="auto"/>
        <w:contextualSpacing/>
        <w:rPr>
          <w:rFonts w:eastAsia="Arial Unicode MS"/>
          <w:lang w:val="en-US"/>
        </w:rPr>
      </w:pPr>
      <w:r w:rsidRPr="00A70B6E">
        <w:rPr>
          <w:lang w:val="en-US"/>
        </w:rPr>
        <w:t xml:space="preserve">NBIC data are publicly available (https://invasions.si.edu/nbic/search.html) reports of vessel landings and their ballast water activities. </w:t>
      </w:r>
      <w:r w:rsidR="000A2F1F" w:rsidRPr="00A70B6E">
        <w:rPr>
          <w:lang w:val="en-US"/>
        </w:rPr>
        <w:t>Most</w:t>
      </w:r>
      <w:r w:rsidRPr="00A70B6E">
        <w:rPr>
          <w:lang w:val="en-US"/>
        </w:rPr>
        <w:t xml:space="preserve"> large vessels </w:t>
      </w:r>
      <w:r w:rsidR="00735B12" w:rsidRPr="00A70B6E">
        <w:rPr>
          <w:lang w:val="en-US"/>
        </w:rPr>
        <w:t xml:space="preserve">(&gt; 24 m) </w:t>
      </w:r>
      <w:r w:rsidRPr="00A70B6E">
        <w:rPr>
          <w:lang w:val="en-US"/>
        </w:rPr>
        <w:t>are required to report their ballast water exchanges when entering any p</w:t>
      </w:r>
      <w:r w:rsidR="008D1449" w:rsidRPr="00A70B6E">
        <w:rPr>
          <w:lang w:val="en-US"/>
        </w:rPr>
        <w:t>ort in the United States (</w:t>
      </w:r>
      <w:r w:rsidRPr="00A70B6E">
        <w:rPr>
          <w:lang w:val="en-US"/>
        </w:rPr>
        <w:t xml:space="preserve">33 CFR </w:t>
      </w:r>
      <w:r w:rsidR="008D1449" w:rsidRPr="00A70B6E">
        <w:rPr>
          <w:lang w:val="en-US"/>
        </w:rPr>
        <w:t xml:space="preserve">§§ </w:t>
      </w:r>
      <w:r w:rsidRPr="00A70B6E">
        <w:rPr>
          <w:lang w:val="en-US"/>
        </w:rPr>
        <w:t xml:space="preserve">151). Because regulations have changed in the last decade, especially with respect to mandatory reporting by crude oil tankers </w:t>
      </w:r>
      <w:r w:rsidR="008D1449" w:rsidRPr="00A70B6E">
        <w:rPr>
          <w:lang w:val="en-US"/>
        </w:rPr>
        <w:fldChar w:fldCharType="begin" w:fldLock="1"/>
      </w:r>
      <w:r w:rsidR="00E1337E" w:rsidRPr="00A70B6E">
        <w:rPr>
          <w:lang w:val="en-US"/>
        </w:rPr>
        <w:instrText>ADDIN CSL_CITATION { "citationItems" : [ { "id" : "ITEM-1", "itemData" : { "DOI" : "10.1016/j.marpol.2016.04.024", "ISSN" : "0308597X", "abstract" : "Transport of invasive species in the ballast water of ships threatens marine ecosystems globally. Policy in the United States to control unwanted introductions began over 25 years ago with the Nonindigenous Aquatic Nuisance Prevention and Control Act of 1990, later the National Invasive Species Act of 1996, and has now expanded to include oversight from multiple federal agencies and state governments. Simultaneously, the International Maritime Organization has directed attempts to regulate ballast water on the global scale. Management priorities have shifted from mid-ocean ballast water exchange toward quantitative standards of allowable organism density upon discharge. However, critical management exemptions are resulting in unnecessary risk, particularly in ports that receive primarily coastal vessel traffic. For example, in the United States, exemptions for crude oil tankers engaged in coastwise trade have existed since 1996. When management and recordkeeping requirements went into place for these vessels in 2008 the result was an apparent 440% increase in ballast water discharge to Alaska in the following year. Our review of ballast water management policy suggests that a precautionary approach to exemptions coupled with scenario-specific risk assessments may reduce risk of invasion in ecosystems, like those of coastal Alaska, that are susceptible to further, or new, invasions.", "author" : [ { "dropping-particle" : "", "family" : "Verna", "given" : "Danielle E.", "non-dropping-particle" : "", "parse-names" : false, "suffix" : "" }, { "dropping-particle" : "", "family" : "Harris", "given" : "Bradley P.", "non-dropping-particle" : "", "parse-names" : false, "suffix" : "" } ], "container-title" : "Marine Policy", "id" : "ITEM-1", "issued" : { "date-parts" : [ [ "2016" ] ] }, "page" : "13-21", "publisher" : "Elsevier", "title" : "Review of ballast water management policy and associated implications for Alaska", "type" : "article-journal", "volume" : "70" }, "uris" : [ "http://www.mendeley.com/documents/?uuid=500666ff-af72-4c9d-8169-3de803e4c2b7" ] } ], "mendeley" : { "formattedCitation" : "(Verna and Harris 2016)", "plainTextFormattedCitation" : "(Verna and Harris 2016)", "previouslyFormattedCitation" : "(Verna and Harris 2016)" }, "properties" : {  }, "schema" : "https://github.com/citation-style-language/schema/raw/master/csl-citation.json" }</w:instrText>
      </w:r>
      <w:r w:rsidR="008D1449" w:rsidRPr="00A70B6E">
        <w:rPr>
          <w:lang w:val="en-US"/>
        </w:rPr>
        <w:fldChar w:fldCharType="separate"/>
      </w:r>
      <w:r w:rsidR="008D1449" w:rsidRPr="00A70B6E">
        <w:rPr>
          <w:noProof/>
          <w:lang w:val="en-US"/>
        </w:rPr>
        <w:t>(Verna and Harris 2016)</w:t>
      </w:r>
      <w:r w:rsidR="008D1449" w:rsidRPr="00A70B6E">
        <w:rPr>
          <w:lang w:val="en-US"/>
        </w:rPr>
        <w:fldChar w:fldCharType="end"/>
      </w:r>
      <w:r w:rsidRPr="00A70B6E">
        <w:rPr>
          <w:lang w:val="en-US"/>
        </w:rPr>
        <w:t>, we only considered the three most recent, complete years (2014</w:t>
      </w:r>
      <w:r w:rsidR="008D1449" w:rsidRPr="00A70B6E">
        <w:rPr>
          <w:lang w:val="en-US"/>
        </w:rPr>
        <w:t>-</w:t>
      </w:r>
      <w:r w:rsidRPr="00A70B6E">
        <w:rPr>
          <w:lang w:val="en-US"/>
        </w:rPr>
        <w:t xml:space="preserve">2016). </w:t>
      </w:r>
      <w:r w:rsidR="00E32670" w:rsidRPr="00A70B6E">
        <w:rPr>
          <w:lang w:val="en-US"/>
        </w:rPr>
        <w:t>W</w:t>
      </w:r>
      <w:r w:rsidRPr="00A70B6E">
        <w:rPr>
          <w:lang w:val="en-US"/>
        </w:rPr>
        <w:t xml:space="preserve">e queried Ship Arrival Records </w:t>
      </w:r>
      <w:r w:rsidR="00E32670" w:rsidRPr="00A70B6E">
        <w:rPr>
          <w:lang w:val="en-US"/>
        </w:rPr>
        <w:t xml:space="preserve">and Ballast Tank Records </w:t>
      </w:r>
      <w:r w:rsidRPr="00A70B6E">
        <w:rPr>
          <w:lang w:val="en-US"/>
        </w:rPr>
        <w:t>from the NBIC data portal for any vessel arriving in Alaska from 01 January 2014 to 31 December 2016. Ports in Alaska were binned int</w:t>
      </w:r>
      <w:r w:rsidR="00D02E89" w:rsidRPr="00A70B6E">
        <w:rPr>
          <w:lang w:val="en-US"/>
        </w:rPr>
        <w:t xml:space="preserve">o one of the following regions: </w:t>
      </w:r>
      <w:r w:rsidRPr="00A70B6E">
        <w:rPr>
          <w:rFonts w:eastAsia="Arial Unicode MS"/>
          <w:lang w:val="en-US"/>
        </w:rPr>
        <w:t xml:space="preserve">Arctic, Bering Sea / Aleutian Islands (BSAI), Gulf of Alaska (GOA), </w:t>
      </w:r>
      <w:r w:rsidRPr="00A70B6E">
        <w:rPr>
          <w:rFonts w:eastAsia="Arial Unicode MS"/>
          <w:color w:val="000000" w:themeColor="text1"/>
          <w:lang w:val="en-US"/>
        </w:rPr>
        <w:t xml:space="preserve">or Southeast Alaska (SEAK). </w:t>
      </w:r>
      <w:r w:rsidR="0069134C" w:rsidRPr="00A70B6E">
        <w:rPr>
          <w:color w:val="000000" w:themeColor="text1"/>
          <w:lang w:val="en-US"/>
        </w:rPr>
        <w:t>Source ports with fewer than five trips reported were binned in a group labeled “Other”.</w:t>
      </w:r>
      <w:r w:rsidR="008D1449" w:rsidRPr="00A70B6E">
        <w:rPr>
          <w:color w:val="000000" w:themeColor="text1"/>
          <w:lang w:val="en-US"/>
        </w:rPr>
        <w:t xml:space="preserve"> </w:t>
      </w:r>
      <w:r w:rsidR="008D1449" w:rsidRPr="00A70B6E">
        <w:rPr>
          <w:lang w:val="en-US"/>
        </w:rPr>
        <w:t>Records without a port name were removed (</w:t>
      </w:r>
      <w:r w:rsidR="008D1449" w:rsidRPr="00A70B6E">
        <w:rPr>
          <w:i/>
          <w:lang w:val="en-US"/>
        </w:rPr>
        <w:t>N</w:t>
      </w:r>
      <w:r w:rsidR="008D1449" w:rsidRPr="00A70B6E">
        <w:rPr>
          <w:lang w:val="en-US"/>
        </w:rPr>
        <w:t xml:space="preserve">=13). </w:t>
      </w:r>
    </w:p>
    <w:p w14:paraId="434C5577" w14:textId="77777777" w:rsidR="001C4E41" w:rsidRPr="00A70B6E" w:rsidRDefault="001C4E41" w:rsidP="00DA0128">
      <w:pPr>
        <w:spacing w:line="360" w:lineRule="auto"/>
        <w:contextualSpacing/>
        <w:rPr>
          <w:rFonts w:eastAsia="Arial Unicode MS"/>
          <w:lang w:val="en-US"/>
        </w:rPr>
      </w:pPr>
    </w:p>
    <w:p w14:paraId="2F9B6E71" w14:textId="62779610" w:rsidR="00025CF5" w:rsidRPr="00A70B6E" w:rsidRDefault="00757DB6" w:rsidP="00DA0128">
      <w:pPr>
        <w:spacing w:line="360" w:lineRule="auto"/>
        <w:contextualSpacing/>
        <w:rPr>
          <w:lang w:val="en-US"/>
        </w:rPr>
      </w:pPr>
      <w:r w:rsidRPr="00A70B6E">
        <w:rPr>
          <w:lang w:val="en-US"/>
        </w:rPr>
        <w:t xml:space="preserve">While the NBIC provides data on large, commercial vessels, it does not apply to smaller vessels ≤ 24 m long. Therefore, we relied on VMS data from Alaska to examine patterns of fishing vessel traffic. </w:t>
      </w:r>
      <w:r w:rsidR="00E25C44" w:rsidRPr="00A70B6E">
        <w:rPr>
          <w:lang w:val="en-US"/>
        </w:rPr>
        <w:t>Current regulations by the National Marine Fisheries Service (NMFS) require VMS reporting by all fishing vessels that target walleye pollock, Pacific cod, Atka mackerel, and crab i</w:t>
      </w:r>
      <w:r w:rsidR="0069134C" w:rsidRPr="00A70B6E">
        <w:rPr>
          <w:lang w:val="en-US"/>
        </w:rPr>
        <w:t xml:space="preserve">n the BSAI and the GOA </w:t>
      </w:r>
      <w:r w:rsidR="00874591" w:rsidRPr="00A70B6E">
        <w:rPr>
          <w:lang w:val="en-US"/>
        </w:rPr>
        <w:t xml:space="preserve">(Spalding 2016). These locations are transmitted at 30-minute intervals. For consistency with the NBIC data, we examined all trips by vessels with VMS from 2014 – 2016, using methods from Watson and Haynie </w:t>
      </w:r>
      <w:r w:rsidR="001B0CB7" w:rsidRPr="00A70B6E">
        <w:rPr>
          <w:lang w:val="en-US"/>
        </w:rPr>
        <w:fldChar w:fldCharType="begin" w:fldLock="1"/>
      </w:r>
      <w:r w:rsidR="001B0CB7" w:rsidRPr="00A70B6E">
        <w:rPr>
          <w:lang w:val="en-US"/>
        </w:rPr>
        <w:instrText>ADDIN CSL_CITATION { "citationItems" : [ { "id" : "ITEM-1", "itemData" : { "DOI" : "10.1371/journal.pone.0165173", "ISSN" : "19326203", "author" : [ { "dropping-particle" : "", "family" : "Watson", "given" : "Jordan T.", "non-dropping-particle" : "", "parse-names" : false, "suffix" : "" }, { "dropping-particle" : "", "family" : "Haynie", "given" : "Alan C.", "non-dropping-particle" : "", "parse-names" : false, "suffix" : "" } ], "container-title" : "PLoS ONE", "id" : "ITEM-1", "issue" : "10", "issued" : { "date-parts" : [ [ "2016" ] ] }, "page" : "1-20", "title" : "Using vessel monitoring system data to identify and characterize trips made by fishing vessels in the United States North Pacific", "type" : "article-journal", "volume" : "11" }, "suppress-author" : 1, "uris" : [ "http://www.mendeley.com/documents/?uuid=f7d6e27a-c2db-4633-a84e-484be448f23d" ] } ], "mendeley" : { "formattedCitation" : "(2016)", "plainTextFormattedCitation" : "(2016)", "previouslyFormattedCitation" : "(2016)" }, "properties" : {  }, "schema" : "https://github.com/citation-style-language/schema/raw/master/csl-citation.json" }</w:instrText>
      </w:r>
      <w:r w:rsidR="001B0CB7" w:rsidRPr="00A70B6E">
        <w:rPr>
          <w:lang w:val="en-US"/>
        </w:rPr>
        <w:fldChar w:fldCharType="separate"/>
      </w:r>
      <w:r w:rsidR="001B0CB7" w:rsidRPr="00A70B6E">
        <w:rPr>
          <w:noProof/>
          <w:lang w:val="en-US"/>
        </w:rPr>
        <w:t>(2016)</w:t>
      </w:r>
      <w:r w:rsidR="001B0CB7" w:rsidRPr="00A70B6E">
        <w:rPr>
          <w:lang w:val="en-US"/>
        </w:rPr>
        <w:fldChar w:fldCharType="end"/>
      </w:r>
      <w:r w:rsidR="00874591" w:rsidRPr="00A70B6E">
        <w:rPr>
          <w:lang w:val="en-US"/>
        </w:rPr>
        <w:t>. We analyzed a total of 4133 trips by 566 vessels during this time. Port connections with fewer than 3 different vessels were omitted according to confidentiality rules.</w:t>
      </w:r>
    </w:p>
    <w:p w14:paraId="20C4C9DE" w14:textId="77777777" w:rsidR="001C4E41" w:rsidRPr="00A70B6E" w:rsidRDefault="001C4E41" w:rsidP="00DA0128">
      <w:pPr>
        <w:spacing w:line="360" w:lineRule="auto"/>
        <w:contextualSpacing/>
        <w:rPr>
          <w:lang w:val="en-US"/>
        </w:rPr>
      </w:pPr>
    </w:p>
    <w:p w14:paraId="4A68D528" w14:textId="512BD4B0" w:rsidR="00C85BB3" w:rsidRPr="00A70B6E" w:rsidRDefault="00B70E62" w:rsidP="00757DB6">
      <w:pPr>
        <w:spacing w:line="360" w:lineRule="auto"/>
        <w:contextualSpacing/>
        <w:rPr>
          <w:rFonts w:eastAsia="Arial Unicode MS"/>
          <w:lang w:val="en-US"/>
        </w:rPr>
      </w:pPr>
      <w:r w:rsidRPr="00A70B6E">
        <w:rPr>
          <w:lang w:val="en-US"/>
        </w:rPr>
        <w:t>S</w:t>
      </w:r>
      <w:r w:rsidR="00874591" w:rsidRPr="00A70B6E">
        <w:rPr>
          <w:lang w:val="en-US"/>
        </w:rPr>
        <w:t xml:space="preserve">ome U.S. fishing vessels appeared in both the </w:t>
      </w:r>
      <w:r w:rsidRPr="00A70B6E">
        <w:rPr>
          <w:lang w:val="en-US"/>
        </w:rPr>
        <w:t>NBIC and the VMS databases, but are not easily queried because ‘Fishing’ is not a vessel type category in the NBIC database. To identify these records,</w:t>
      </w:r>
      <w:r w:rsidR="00874591" w:rsidRPr="00A70B6E">
        <w:rPr>
          <w:lang w:val="en-US"/>
        </w:rPr>
        <w:t xml:space="preserve"> we used their co-occurrence to </w:t>
      </w:r>
      <w:r w:rsidRPr="00A70B6E">
        <w:rPr>
          <w:lang w:val="en-US"/>
        </w:rPr>
        <w:t xml:space="preserve">create a ‘Fishing’ vessel type, thereby </w:t>
      </w:r>
      <w:r w:rsidR="00874591" w:rsidRPr="00A70B6E">
        <w:rPr>
          <w:lang w:val="en-US"/>
        </w:rPr>
        <w:t>removing these ve</w:t>
      </w:r>
      <w:r w:rsidRPr="00A70B6E">
        <w:rPr>
          <w:lang w:val="en-US"/>
        </w:rPr>
        <w:t>ssels from the ‘Other’ category</w:t>
      </w:r>
      <w:r w:rsidR="00874591" w:rsidRPr="00A70B6E">
        <w:rPr>
          <w:lang w:val="en-US"/>
        </w:rPr>
        <w:t>. These vessels were identified by linking NMFS fishing permit and U.S. Coast Guard numbers to the International Maritime Organization (IMO) vessel identifiers in the NBIC data via a NMFS vessel database (st.nmfs.noaa.gov/co</w:t>
      </w:r>
      <w:r w:rsidRPr="00A70B6E">
        <w:rPr>
          <w:lang w:val="en-US"/>
        </w:rPr>
        <w:t>ast-guard-vessel-search/index).</w:t>
      </w:r>
    </w:p>
    <w:p w14:paraId="60EFCA99" w14:textId="77777777" w:rsidR="00723773" w:rsidRPr="00A70B6E" w:rsidRDefault="00874591" w:rsidP="00BB5655">
      <w:pPr>
        <w:pStyle w:val="Heading1"/>
      </w:pPr>
      <w:bookmarkStart w:id="48" w:name="_5gdnwtfpo87" w:colFirst="0" w:colLast="0"/>
      <w:bookmarkEnd w:id="48"/>
      <w:r w:rsidRPr="00A70B6E">
        <w:t xml:space="preserve">Results </w:t>
      </w:r>
    </w:p>
    <w:p w14:paraId="6A3C351C" w14:textId="1D77D563" w:rsidR="00723773" w:rsidRPr="00A70B6E" w:rsidRDefault="00874591" w:rsidP="00CA4945">
      <w:pPr>
        <w:spacing w:before="200" w:line="360" w:lineRule="auto"/>
        <w:contextualSpacing/>
        <w:rPr>
          <w:highlight w:val="white"/>
          <w:u w:val="single"/>
          <w:lang w:val="en-US"/>
        </w:rPr>
      </w:pPr>
      <w:r w:rsidRPr="00A70B6E">
        <w:rPr>
          <w:color w:val="FF0000"/>
          <w:lang w:val="en-US"/>
        </w:rPr>
        <w:t>Describe max/min water temperature threshold (minimum temperature thresholds ranged from -2C to …)</w:t>
      </w:r>
      <w:r w:rsidR="0021164D" w:rsidRPr="00A70B6E">
        <w:rPr>
          <w:highlight w:val="yellow"/>
          <w:lang w:val="en-US"/>
        </w:rPr>
        <w:t xml:space="preserve"> talk about median? summer temps. </w:t>
      </w:r>
      <w:r w:rsidR="00AC39F9" w:rsidRPr="00A70B6E">
        <w:rPr>
          <w:lang w:val="en-US"/>
        </w:rPr>
        <w:t xml:space="preserve">. </w:t>
      </w:r>
      <w:commentRangeStart w:id="49"/>
      <w:ins w:id="50" w:author="Amanda Droghini" w:date="2018-02-08T21:44:00Z">
        <w:r w:rsidR="00AC39F9" w:rsidRPr="00A70B6E">
          <w:rPr>
            <w:lang w:val="en-US"/>
          </w:rPr>
          <w:t>1/3 of the taxa we considered had minimum temperature toleranc</w:t>
        </w:r>
      </w:ins>
      <w:ins w:id="51" w:author="Amanda Droghini" w:date="2018-02-08T21:45:00Z">
        <w:r w:rsidR="00AC39F9" w:rsidRPr="00A70B6E">
          <w:rPr>
            <w:lang w:val="en-US"/>
          </w:rPr>
          <w:t>es</w:t>
        </w:r>
      </w:ins>
      <w:ins w:id="52" w:author="Amanda Droghini" w:date="2018-02-08T21:44:00Z">
        <w:r w:rsidR="00AC39F9" w:rsidRPr="00A70B6E">
          <w:rPr>
            <w:lang w:val="en-US"/>
          </w:rPr>
          <w:t xml:space="preserve"> </w:t>
        </w:r>
      </w:ins>
      <w:ins w:id="53" w:author="Amanda Droghini" w:date="2018-02-08T21:45:00Z">
        <w:r w:rsidR="00AC39F9" w:rsidRPr="00A70B6E">
          <w:rPr>
            <w:lang w:val="en-US"/>
          </w:rPr>
          <w:t>of 0C</w:t>
        </w:r>
      </w:ins>
      <w:r w:rsidR="0033218A">
        <w:rPr>
          <w:lang w:val="en-US"/>
        </w:rPr>
        <w:t xml:space="preserve"> – yes briefly described median, range of min. temp. tolerances for species. This is important to give idea of </w:t>
      </w:r>
      <w:r w:rsidR="00E34CE5">
        <w:rPr>
          <w:lang w:val="en-US"/>
        </w:rPr>
        <w:t xml:space="preserve">data </w:t>
      </w:r>
      <w:r w:rsidR="0033218A">
        <w:rPr>
          <w:lang w:val="en-US"/>
        </w:rPr>
        <w:t>range.</w:t>
      </w:r>
      <w:ins w:id="54" w:author="Amanda Droghini" w:date="2018-02-08T21:45:00Z">
        <w:r w:rsidR="00AC39F9" w:rsidRPr="00A70B6E">
          <w:rPr>
            <w:lang w:val="en-US"/>
          </w:rPr>
          <w:t xml:space="preserve"> </w:t>
        </w:r>
        <w:commentRangeEnd w:id="49"/>
        <w:r w:rsidR="00AC39F9" w:rsidRPr="00A70B6E">
          <w:rPr>
            <w:rStyle w:val="CommentReference"/>
            <w:lang w:val="en-US"/>
          </w:rPr>
          <w:commentReference w:id="49"/>
        </w:r>
      </w:ins>
      <w:r w:rsidR="00E8006B" w:rsidRPr="00A70B6E">
        <w:rPr>
          <w:lang w:val="en-US"/>
        </w:rPr>
        <w:t xml:space="preserve"> When averaged across the three ROMS, current (2003-2013) maximum water temperatures never exceeded 16.27°C (minimum: 3.77°C). By mid-century (2030-2039), water temperatures maximums are expected to increase by 2.34°C on average, with maximum temperatures in the Bering Sea projected to reach 18.62°C (minimum: 5.42°C) (see also Hermann et al. 2016).</w:t>
      </w:r>
    </w:p>
    <w:p w14:paraId="22CE51BC" w14:textId="422346FC" w:rsidR="00723773" w:rsidRPr="00A70B6E" w:rsidRDefault="00415C24" w:rsidP="00BB5655">
      <w:pPr>
        <w:pStyle w:val="Heading2"/>
        <w:rPr>
          <w:highlight w:val="white"/>
        </w:rPr>
      </w:pPr>
      <w:r w:rsidRPr="00A70B6E">
        <w:rPr>
          <w:highlight w:val="white"/>
        </w:rPr>
        <w:t xml:space="preserve">Year-round </w:t>
      </w:r>
      <w:r w:rsidR="00874591" w:rsidRPr="00A70B6E">
        <w:rPr>
          <w:highlight w:val="white"/>
        </w:rPr>
        <w:t>Survival</w:t>
      </w:r>
    </w:p>
    <w:p w14:paraId="7EED0216" w14:textId="306BB9E1" w:rsidR="00593EEE" w:rsidRPr="00A70B6E" w:rsidRDefault="00593EEE" w:rsidP="00FE742F">
      <w:pPr>
        <w:spacing w:before="200" w:line="360" w:lineRule="auto"/>
        <w:contextualSpacing/>
        <w:rPr>
          <w:lang w:val="en-US"/>
        </w:rPr>
      </w:pPr>
      <w:r w:rsidRPr="00A70B6E">
        <w:rPr>
          <w:rFonts w:eastAsia="Calibri"/>
          <w:highlight w:val="white"/>
          <w:lang w:val="en-US"/>
        </w:rPr>
        <w:t>Of the 42 taxa we assessed, 34 were predicted to have suitable year-round conditions in at least one pixel in the Bering Sea (</w:t>
      </w:r>
      <w:r w:rsidRPr="00A70B6E">
        <w:rPr>
          <w:rFonts w:eastAsia="Calibri"/>
          <w:highlight w:val="yellow"/>
          <w:lang w:val="en-US"/>
        </w:rPr>
        <w:t>Figure 2</w:t>
      </w:r>
      <w:r w:rsidRPr="00A70B6E">
        <w:rPr>
          <w:rFonts w:eastAsia="Calibri"/>
          <w:highlight w:val="white"/>
          <w:lang w:val="en-US"/>
        </w:rPr>
        <w:t xml:space="preserve">). </w:t>
      </w:r>
      <w:r w:rsidRPr="00A70B6E">
        <w:rPr>
          <w:lang w:val="en-US"/>
        </w:rPr>
        <w:t xml:space="preserve">Our models predict that the </w:t>
      </w:r>
      <w:r w:rsidRPr="00A70B6E">
        <w:rPr>
          <w:rFonts w:eastAsia="Calibri"/>
          <w:highlight w:val="white"/>
          <w:lang w:val="en-US"/>
        </w:rPr>
        <w:t xml:space="preserve">southeastern Bering Sea, including the coastlines of the Aleutian Islands and most of the Alaska Peninsula, </w:t>
      </w:r>
      <w:r w:rsidRPr="00A70B6E">
        <w:rPr>
          <w:rFonts w:eastAsia="Calibri"/>
          <w:lang w:val="en-US"/>
        </w:rPr>
        <w:t>can</w:t>
      </w:r>
      <w:r w:rsidRPr="00A70B6E">
        <w:rPr>
          <w:rFonts w:eastAsia="Calibri"/>
          <w:highlight w:val="white"/>
          <w:lang w:val="en-US"/>
        </w:rPr>
        <w:t xml:space="preserve"> support the highest number of NIS </w:t>
      </w:r>
      <w:r w:rsidRPr="00A70B6E">
        <w:rPr>
          <w:rFonts w:eastAsia="Calibri"/>
          <w:lang w:val="en-US"/>
        </w:rPr>
        <w:t>(</w:t>
      </w:r>
      <w:r w:rsidRPr="00A70B6E">
        <w:rPr>
          <w:rFonts w:eastAsia="Calibri"/>
          <w:highlight w:val="yellow"/>
          <w:lang w:val="en-US"/>
        </w:rPr>
        <w:t>Figure 2</w:t>
      </w:r>
      <w:r w:rsidRPr="00A70B6E">
        <w:rPr>
          <w:rFonts w:eastAsia="Calibri"/>
          <w:lang w:val="en-US"/>
        </w:rPr>
        <w:t xml:space="preserve">). </w:t>
      </w:r>
      <w:r w:rsidRPr="00A70B6E">
        <w:rPr>
          <w:lang w:val="en-US"/>
        </w:rPr>
        <w:t>The northern Bering Sea (</w:t>
      </w:r>
      <w:r w:rsidRPr="00A70B6E">
        <w:rPr>
          <w:highlight w:val="red"/>
          <w:lang w:val="en-US"/>
        </w:rPr>
        <w:t>above 58°N</w:t>
      </w:r>
      <w:r w:rsidR="00415C24" w:rsidRPr="00A70B6E">
        <w:rPr>
          <w:lang w:val="en-US"/>
        </w:rPr>
        <w:t>) i</w:t>
      </w:r>
      <w:r w:rsidRPr="00A70B6E">
        <w:rPr>
          <w:lang w:val="en-US"/>
        </w:rPr>
        <w:t xml:space="preserve">s unsuitable for </w:t>
      </w:r>
      <w:r w:rsidR="00FE742F" w:rsidRPr="00A70B6E">
        <w:rPr>
          <w:lang w:val="en-US"/>
        </w:rPr>
        <w:t>most</w:t>
      </w:r>
      <w:r w:rsidRPr="00A70B6E">
        <w:rPr>
          <w:lang w:val="en-US"/>
        </w:rPr>
        <w:t xml:space="preserve"> NIS (</w:t>
      </w:r>
      <w:r w:rsidRPr="00A70B6E">
        <w:rPr>
          <w:highlight w:val="yellow"/>
          <w:lang w:val="en-US"/>
        </w:rPr>
        <w:t>Fig</w:t>
      </w:r>
      <w:r w:rsidR="00FE742F" w:rsidRPr="00A70B6E">
        <w:rPr>
          <w:highlight w:val="yellow"/>
          <w:lang w:val="en-US"/>
        </w:rPr>
        <w:t>ure</w:t>
      </w:r>
      <w:r w:rsidRPr="00A70B6E">
        <w:rPr>
          <w:highlight w:val="yellow"/>
          <w:lang w:val="en-US"/>
        </w:rPr>
        <w:t xml:space="preserve"> 2</w:t>
      </w:r>
      <w:r w:rsidRPr="00A70B6E">
        <w:rPr>
          <w:lang w:val="en-US"/>
        </w:rPr>
        <w:t xml:space="preserve">). </w:t>
      </w:r>
      <w:r w:rsidR="00415C24" w:rsidRPr="00A70B6E">
        <w:rPr>
          <w:rFonts w:eastAsia="Calibri"/>
          <w:lang w:val="en-US"/>
        </w:rPr>
        <w:t>By 2039, o</w:t>
      </w:r>
      <w:r w:rsidR="00415C24" w:rsidRPr="00A70B6E">
        <w:rPr>
          <w:lang w:val="en-US"/>
        </w:rPr>
        <w:t>ne additional NIS is expected to be able to survive year-round</w:t>
      </w:r>
      <w:r w:rsidR="00415C24" w:rsidRPr="00A70B6E">
        <w:rPr>
          <w:rFonts w:eastAsia="Calibri"/>
          <w:lang w:val="en-US"/>
        </w:rPr>
        <w:t xml:space="preserve">, and </w:t>
      </w:r>
      <w:commentRangeStart w:id="55"/>
      <w:r w:rsidR="00415C24" w:rsidRPr="00A70B6E">
        <w:rPr>
          <w:rFonts w:eastAsia="Calibri"/>
          <w:lang w:val="en-US"/>
        </w:rPr>
        <w:t>76.6%</w:t>
      </w:r>
      <w:commentRangeEnd w:id="55"/>
      <w:r w:rsidR="00415C24" w:rsidRPr="00A70B6E">
        <w:rPr>
          <w:rStyle w:val="CommentReference"/>
          <w:rFonts w:ascii="Arial" w:eastAsia="Arial" w:hAnsi="Arial" w:cs="Arial"/>
          <w:color w:val="000000"/>
          <w:lang w:val="en-US" w:eastAsia="en-US"/>
        </w:rPr>
        <w:commentReference w:id="55"/>
      </w:r>
      <w:r w:rsidR="00415C24" w:rsidRPr="00A70B6E">
        <w:rPr>
          <w:rFonts w:eastAsia="Calibri"/>
          <w:lang w:val="en-US"/>
        </w:rPr>
        <w:t xml:space="preserve"> of the Bering Sea shelf is predicted to switch from unsuitable to suitable for at least one NIS. </w:t>
      </w:r>
      <w:r w:rsidRPr="00A70B6E">
        <w:rPr>
          <w:rFonts w:eastAsia="Calibri"/>
          <w:lang w:val="en-US"/>
        </w:rPr>
        <w:t xml:space="preserve">In general, </w:t>
      </w:r>
      <w:r w:rsidR="00415C24" w:rsidRPr="00A70B6E">
        <w:rPr>
          <w:rFonts w:eastAsia="Calibri"/>
          <w:lang w:val="en-US"/>
        </w:rPr>
        <w:t>suitable habitat is expected to expand</w:t>
      </w:r>
      <w:r w:rsidRPr="00A70B6E">
        <w:rPr>
          <w:rFonts w:eastAsia="Calibri"/>
          <w:lang w:val="en-US"/>
        </w:rPr>
        <w:t xml:space="preserve"> northward </w:t>
      </w:r>
      <w:r w:rsidR="00415C24" w:rsidRPr="00A70B6E">
        <w:rPr>
          <w:rFonts w:eastAsia="Calibri"/>
          <w:lang w:val="en-US"/>
        </w:rPr>
        <w:t>from</w:t>
      </w:r>
      <w:r w:rsidRPr="00A70B6E">
        <w:rPr>
          <w:rFonts w:eastAsia="Calibri"/>
          <w:lang w:val="en-US"/>
        </w:rPr>
        <w:t xml:space="preserve"> the southeastern Bering Sea, a</w:t>
      </w:r>
      <w:r w:rsidR="00415C24" w:rsidRPr="00A70B6E">
        <w:rPr>
          <w:rFonts w:eastAsia="Calibri"/>
          <w:lang w:val="en-US"/>
        </w:rPr>
        <w:t xml:space="preserve">s well as </w:t>
      </w:r>
      <w:r w:rsidRPr="00A70B6E">
        <w:rPr>
          <w:rFonts w:eastAsia="Calibri"/>
          <w:lang w:val="en-US"/>
        </w:rPr>
        <w:t>eastward into Bristol Bay (</w:t>
      </w:r>
      <w:r w:rsidRPr="00A70B6E">
        <w:rPr>
          <w:rFonts w:eastAsia="Calibri"/>
          <w:highlight w:val="yellow"/>
          <w:lang w:val="en-US"/>
        </w:rPr>
        <w:t xml:space="preserve">Figure </w:t>
      </w:r>
      <w:r w:rsidR="00415C24" w:rsidRPr="00A70B6E">
        <w:rPr>
          <w:rFonts w:eastAsia="Calibri"/>
          <w:highlight w:val="yellow"/>
          <w:lang w:val="en-US"/>
        </w:rPr>
        <w:t>2</w:t>
      </w:r>
      <w:r w:rsidRPr="00A70B6E">
        <w:rPr>
          <w:rFonts w:eastAsia="Calibri"/>
          <w:lang w:val="en-US"/>
        </w:rPr>
        <w:t xml:space="preserve">). </w:t>
      </w:r>
      <w:r w:rsidR="00415C24" w:rsidRPr="00A70B6E">
        <w:rPr>
          <w:rFonts w:eastAsia="Calibri"/>
          <w:lang w:val="en-US"/>
        </w:rPr>
        <w:t>O</w:t>
      </w:r>
      <w:r w:rsidR="00FE742F" w:rsidRPr="00A70B6E">
        <w:rPr>
          <w:rFonts w:eastAsia="Calibri"/>
          <w:lang w:val="en-US"/>
        </w:rPr>
        <w:t>nly</w:t>
      </w:r>
      <w:r w:rsidRPr="00A70B6E">
        <w:rPr>
          <w:rFonts w:eastAsia="Calibri"/>
          <w:lang w:val="en-US"/>
        </w:rPr>
        <w:t xml:space="preserve"> 7</w:t>
      </w:r>
      <w:r w:rsidR="00FE742F" w:rsidRPr="00A70B6E">
        <w:rPr>
          <w:rFonts w:eastAsia="Calibri"/>
          <w:lang w:val="en-US"/>
        </w:rPr>
        <w:t>.5%</w:t>
      </w:r>
      <w:r w:rsidRPr="00A70B6E">
        <w:rPr>
          <w:rFonts w:eastAsia="Calibri"/>
          <w:lang w:val="en-US"/>
        </w:rPr>
        <w:t xml:space="preserve"> </w:t>
      </w:r>
      <w:r w:rsidR="00415C24" w:rsidRPr="00A70B6E">
        <w:rPr>
          <w:rFonts w:eastAsia="Calibri"/>
          <w:lang w:val="en-US"/>
        </w:rPr>
        <w:t xml:space="preserve">of the modeled pixels are </w:t>
      </w:r>
      <w:r w:rsidRPr="00A70B6E">
        <w:rPr>
          <w:rFonts w:eastAsia="Calibri"/>
          <w:lang w:val="en-US"/>
        </w:rPr>
        <w:t>expected to switch from suitable to unsuitable</w:t>
      </w:r>
      <w:r w:rsidR="00415C24" w:rsidRPr="00A70B6E">
        <w:rPr>
          <w:rFonts w:eastAsia="Calibri"/>
          <w:lang w:val="en-US"/>
        </w:rPr>
        <w:t xml:space="preserve"> habitat</w:t>
      </w:r>
      <w:r w:rsidRPr="00A70B6E">
        <w:rPr>
          <w:rFonts w:eastAsia="Calibri"/>
          <w:lang w:val="en-US"/>
        </w:rPr>
        <w:t xml:space="preserve">. </w:t>
      </w:r>
    </w:p>
    <w:p w14:paraId="31847E3E" w14:textId="0EDF9332" w:rsidR="00415C24" w:rsidRPr="00A70B6E" w:rsidRDefault="00415C24" w:rsidP="00415C24">
      <w:pPr>
        <w:pStyle w:val="Heading2"/>
      </w:pPr>
      <w:r w:rsidRPr="00A70B6E">
        <w:lastRenderedPageBreak/>
        <w:t>Weekly Survival</w:t>
      </w:r>
    </w:p>
    <w:p w14:paraId="399BC9B2" w14:textId="3E3ADC58" w:rsidR="00BB5655" w:rsidRPr="00A70B6E" w:rsidRDefault="00415C24" w:rsidP="009E27C5">
      <w:pPr>
        <w:spacing w:before="200" w:line="360" w:lineRule="auto"/>
        <w:contextualSpacing/>
        <w:rPr>
          <w:lang w:val="en-US"/>
        </w:rPr>
      </w:pPr>
      <w:r w:rsidRPr="00A70B6E">
        <w:rPr>
          <w:highlight w:val="yellow"/>
          <w:lang w:val="en-US"/>
        </w:rPr>
        <w:t>**Need to flesh out weekly results**</w:t>
      </w:r>
      <w:r w:rsidRPr="00A70B6E">
        <w:rPr>
          <w:lang w:val="en-US"/>
        </w:rPr>
        <w:t xml:space="preserve"> </w:t>
      </w:r>
      <w:r w:rsidR="000C2CEA" w:rsidRPr="00A70B6E">
        <w:rPr>
          <w:lang w:val="en-US"/>
        </w:rPr>
        <w:t xml:space="preserve">Of the taxa that cannot survive year-round, all have suitable habitat for at least six weeks during early July to mid-August (weeks 28 to 33; </w:t>
      </w:r>
      <w:r w:rsidR="000C2CEA" w:rsidRPr="00A70B6E">
        <w:rPr>
          <w:highlight w:val="yellow"/>
          <w:lang w:val="en-US"/>
        </w:rPr>
        <w:t xml:space="preserve">Figure </w:t>
      </w:r>
      <w:r w:rsidRPr="00A70B6E">
        <w:rPr>
          <w:highlight w:val="yellow"/>
          <w:lang w:val="en-US"/>
        </w:rPr>
        <w:t>3</w:t>
      </w:r>
      <w:r w:rsidR="000C2CEA" w:rsidRPr="00A70B6E">
        <w:rPr>
          <w:lang w:val="en-US"/>
        </w:rPr>
        <w:t>). but for the most part habitat is unsuitable from December to early May (weeks 49 to 19), when temperatures</w:t>
      </w:r>
      <w:r w:rsidR="006466BF" w:rsidRPr="00A70B6E">
        <w:rPr>
          <w:lang w:val="en-US"/>
        </w:rPr>
        <w:t xml:space="preserve"> in the upper water column fall</w:t>
      </w:r>
      <w:r w:rsidR="000C2CEA" w:rsidRPr="00A70B6E">
        <w:rPr>
          <w:lang w:val="en-US"/>
        </w:rPr>
        <w:t xml:space="preserve"> </w:t>
      </w:r>
      <w:r w:rsidR="000C2CEA" w:rsidRPr="00A70B6E">
        <w:rPr>
          <w:highlight w:val="red"/>
          <w:lang w:val="en-US"/>
        </w:rPr>
        <w:t xml:space="preserve"> below 1°C</w:t>
      </w:r>
      <w:r w:rsidR="000C2CEA" w:rsidRPr="00A70B6E">
        <w:rPr>
          <w:lang w:val="en-US"/>
        </w:rPr>
        <w:t xml:space="preserve"> (</w:t>
      </w:r>
      <w:r w:rsidR="000C2CEA" w:rsidRPr="00A70B6E">
        <w:rPr>
          <w:highlight w:val="yellow"/>
          <w:lang w:val="en-US"/>
        </w:rPr>
        <w:t xml:space="preserve">Figure </w:t>
      </w:r>
      <w:r w:rsidRPr="00A70B6E">
        <w:rPr>
          <w:highlight w:val="yellow"/>
          <w:lang w:val="en-US"/>
        </w:rPr>
        <w:t>3</w:t>
      </w:r>
      <w:r w:rsidR="000C2CEA" w:rsidRPr="00A70B6E">
        <w:rPr>
          <w:lang w:val="en-US"/>
        </w:rPr>
        <w:t>).</w:t>
      </w:r>
      <w:r w:rsidR="00125B66" w:rsidRPr="00A70B6E">
        <w:rPr>
          <w:lang w:val="en-US"/>
        </w:rPr>
        <w:t xml:space="preserve"> </w:t>
      </w:r>
      <w:commentRangeStart w:id="56"/>
      <w:r w:rsidRPr="00A70B6E">
        <w:rPr>
          <w:rFonts w:eastAsia="Calibri"/>
          <w:lang w:val="en-US"/>
        </w:rPr>
        <w:t>Species with max salinity tolerances &lt;=30ppt have little survival habitat.</w:t>
      </w:r>
      <w:commentRangeEnd w:id="56"/>
      <w:r w:rsidRPr="00A70B6E">
        <w:rPr>
          <w:rStyle w:val="CommentReference"/>
          <w:rFonts w:ascii="Arial" w:eastAsia="Arial" w:hAnsi="Arial" w:cs="Arial"/>
          <w:color w:val="000000"/>
          <w:lang w:val="en-US" w:eastAsia="en-US"/>
        </w:rPr>
        <w:commentReference w:id="56"/>
      </w:r>
    </w:p>
    <w:p w14:paraId="2895873C" w14:textId="77777777" w:rsidR="00BB5655" w:rsidRPr="00A70B6E" w:rsidRDefault="00BB5655" w:rsidP="00CA4945">
      <w:pPr>
        <w:spacing w:before="200" w:line="360" w:lineRule="auto"/>
        <w:contextualSpacing/>
        <w:rPr>
          <w:lang w:val="en-US"/>
        </w:rPr>
      </w:pPr>
    </w:p>
    <w:p w14:paraId="3F116B7C" w14:textId="05F47DAB" w:rsidR="00723773" w:rsidRPr="00A70B6E" w:rsidDel="00E25C44" w:rsidRDefault="00874591" w:rsidP="00E8006B">
      <w:pPr>
        <w:pStyle w:val="Heading2"/>
        <w:rPr>
          <w:del w:id="57" w:author="Amanda Droghini" w:date="2018-02-04T09:17:00Z"/>
        </w:rPr>
      </w:pPr>
      <w:del w:id="58" w:author="Amanda Droghini" w:date="2018-02-04T09:17:00Z">
        <w:r w:rsidRPr="00A70B6E" w:rsidDel="00E25C44">
          <w:delText>When comparing our yearly and weekly habitat suitability models, we identified a discrepancy between the number of species projected to have suitable year-round habitat and the number of species projected to have suitable habitat for every week of the year. Two species (Hediste diadroma and Molgula manhattensis) were identified during the year-round habitat analysis as not having suitable habitat, but during the weekly habitat analysis, were classified as having suitable habitat for every week of the year. Given our definitions of year-round and weekly suitability, this discrepancy suggests that suitable habitat for these species depends on their ability to move to suitable environments, because no single pixel was found to provide suitable conditions year-round.</w:delText>
        </w:r>
      </w:del>
    </w:p>
    <w:p w14:paraId="1A555070" w14:textId="77777777" w:rsidR="00723773" w:rsidRPr="00A70B6E" w:rsidRDefault="00874591" w:rsidP="00E8006B">
      <w:pPr>
        <w:pStyle w:val="Heading2"/>
        <w:rPr>
          <w:highlight w:val="white"/>
        </w:rPr>
      </w:pPr>
      <w:r w:rsidRPr="00A70B6E">
        <w:rPr>
          <w:highlight w:val="white"/>
        </w:rPr>
        <w:t>Reproduction</w:t>
      </w:r>
    </w:p>
    <w:p w14:paraId="5C54362F" w14:textId="11737C80" w:rsidR="00E8006B" w:rsidRPr="00A70B6E" w:rsidRDefault="00E8006B" w:rsidP="00E8006B">
      <w:pPr>
        <w:rPr>
          <w:lang w:val="en-US"/>
        </w:rPr>
      </w:pPr>
      <w:r w:rsidRPr="00A70B6E">
        <w:rPr>
          <w:lang w:val="en-US"/>
        </w:rPr>
        <w:t xml:space="preserve">Reproductive tolerances were available for 29 NIS. Under current conditions, the Bering Sea continental shelf is predicted to support anywhere from 0 to 20 taxa (median=7.33 taxa per pixel). Most areas of high NIS richness are in the southern Bering Sea, and include the Aleutian Islands, the Alaska Peninsula, the Commander Islands, and the Kamchatka Peninsula. Maximum NIS richness is also predicted along the southern Seward Peninsula and in Norton Sound (64°N; </w:t>
      </w:r>
      <w:r w:rsidRPr="00A70B6E">
        <w:rPr>
          <w:highlight w:val="yellow"/>
          <w:lang w:val="en-US"/>
        </w:rPr>
        <w:t>Supplementary Figure 1</w:t>
      </w:r>
      <w:r w:rsidRPr="00A70B6E">
        <w:rPr>
          <w:lang w:val="en-US"/>
        </w:rPr>
        <w:t>). Taxa that can reproduce in marine salinities (≥31 ppt) at 4°C had nearly year-round suitable reproductive habitat (</w:t>
      </w:r>
      <w:r w:rsidRPr="00A70B6E">
        <w:rPr>
          <w:highlight w:val="yellow"/>
          <w:lang w:val="en-US"/>
        </w:rPr>
        <w:t>Figure 4</w:t>
      </w:r>
      <w:r w:rsidRPr="00A70B6E">
        <w:rPr>
          <w:lang w:val="en-US"/>
        </w:rPr>
        <w:t>). However, number of consecutive weeks of suitable habitat declined exponentially with temperature thresholds (</w:t>
      </w:r>
      <w:r w:rsidRPr="00A70B6E">
        <w:rPr>
          <w:highlight w:val="yellow"/>
          <w:lang w:val="en-US"/>
        </w:rPr>
        <w:t>Figure 4</w:t>
      </w:r>
      <w:r w:rsidRPr="00A70B6E">
        <w:rPr>
          <w:lang w:val="en-US"/>
        </w:rPr>
        <w:t xml:space="preserve">). Marine taxa that required minimum temperatures of 12°C had fewer than six consecutive weeks, and species requiring minimum temperatures &gt;14°C had less than one week (when averaged across models; </w:t>
      </w:r>
      <w:r w:rsidRPr="00A70B6E">
        <w:rPr>
          <w:highlight w:val="yellow"/>
          <w:lang w:val="en-US"/>
        </w:rPr>
        <w:t>Figure 4).</w:t>
      </w:r>
      <w:r w:rsidRPr="00A70B6E">
        <w:rPr>
          <w:lang w:val="en-US"/>
        </w:rPr>
        <w:t xml:space="preserve"> Five taxa had no suitable habitat anywhere on the Bering Sea shelf </w:t>
      </w:r>
      <w:r w:rsidRPr="00A70B6E">
        <w:rPr>
          <w:highlight w:val="yellow"/>
          <w:lang w:val="en-US"/>
        </w:rPr>
        <w:t>(Figure 4)</w:t>
      </w:r>
      <w:r w:rsidRPr="00A70B6E">
        <w:rPr>
          <w:lang w:val="en-US"/>
        </w:rPr>
        <w:t>.</w:t>
      </w:r>
    </w:p>
    <w:p w14:paraId="25AF9CEA" w14:textId="03BA0C01" w:rsidR="00E8006B" w:rsidRPr="00A70B6E" w:rsidRDefault="00E8006B" w:rsidP="00E8006B">
      <w:pPr>
        <w:rPr>
          <w:lang w:val="en-US"/>
        </w:rPr>
      </w:pPr>
      <w:r w:rsidRPr="00A70B6E">
        <w:rPr>
          <w:lang w:val="en-US"/>
        </w:rPr>
        <w:t>By 2039, the maximum number of taxa that can reproduce in the Bering Sea is expected to increase by one, and suitable habitat is expected to increase across taxa (median=8.33 taxa per pixel).  The number of weeks suitable for reproduction is also expected to increase (</w:t>
      </w:r>
      <w:r w:rsidRPr="00A70B6E">
        <w:rPr>
          <w:highlight w:val="yellow"/>
          <w:lang w:val="en-US"/>
        </w:rPr>
        <w:t>Figure 4</w:t>
      </w:r>
      <w:r w:rsidRPr="00A70B6E">
        <w:rPr>
          <w:lang w:val="en-US"/>
        </w:rPr>
        <w:t xml:space="preserve">), though taxa with minimum reproductive thresholds ≥14°C are still predicted to have less than 2.5 weeks of suitable temperatures </w:t>
      </w:r>
      <w:r w:rsidRPr="00A70B6E">
        <w:rPr>
          <w:highlight w:val="yellow"/>
          <w:lang w:val="en-US"/>
        </w:rPr>
        <w:t>(Figure 4)</w:t>
      </w:r>
      <w:r w:rsidRPr="00A70B6E">
        <w:rPr>
          <w:lang w:val="en-US"/>
        </w:rPr>
        <w:t>.</w:t>
      </w:r>
    </w:p>
    <w:p w14:paraId="5B46D5BD" w14:textId="1D8C7676" w:rsidR="00723773" w:rsidRPr="00A70B6E" w:rsidRDefault="00874591" w:rsidP="00E8006B">
      <w:pPr>
        <w:pStyle w:val="Heading2"/>
        <w:rPr>
          <w:highlight w:val="white"/>
        </w:rPr>
      </w:pPr>
      <w:r w:rsidRPr="00A70B6E">
        <w:rPr>
          <w:highlight w:val="white"/>
        </w:rPr>
        <w:lastRenderedPageBreak/>
        <w:t>Vessel traffic</w:t>
      </w:r>
    </w:p>
    <w:p w14:paraId="429C303F" w14:textId="10A3DEEB" w:rsidR="0034065B" w:rsidRPr="00A70B6E" w:rsidRDefault="00874591" w:rsidP="00DA0128">
      <w:pPr>
        <w:spacing w:before="200" w:line="360" w:lineRule="auto"/>
        <w:contextualSpacing/>
        <w:rPr>
          <w:rFonts w:eastAsia="Calibri"/>
          <w:highlight w:val="white"/>
          <w:lang w:val="en-US"/>
        </w:rPr>
      </w:pPr>
      <w:r w:rsidRPr="00A70B6E">
        <w:rPr>
          <w:rFonts w:eastAsia="Calibri"/>
          <w:highlight w:val="white"/>
          <w:lang w:val="en-US"/>
        </w:rPr>
        <w:t xml:space="preserve">The NBIC data reported a total of 816 arrival records </w:t>
      </w:r>
      <w:r w:rsidR="0034065B" w:rsidRPr="00A70B6E">
        <w:rPr>
          <w:rFonts w:eastAsia="Calibri"/>
          <w:highlight w:val="white"/>
          <w:lang w:val="en-US"/>
        </w:rPr>
        <w:t xml:space="preserve">and 15,837 ballast water discharge reports in </w:t>
      </w:r>
      <w:r w:rsidR="00A037D0" w:rsidRPr="00A70B6E">
        <w:rPr>
          <w:rFonts w:eastAsia="Calibri"/>
          <w:highlight w:val="white"/>
          <w:lang w:val="en-US"/>
        </w:rPr>
        <w:t>U.S. Bering Sea ports</w:t>
      </w:r>
      <w:r w:rsidR="0034065B" w:rsidRPr="00A70B6E">
        <w:rPr>
          <w:rFonts w:eastAsia="Calibri"/>
          <w:highlight w:val="white"/>
          <w:vertAlign w:val="superscript"/>
          <w:lang w:val="en-US"/>
        </w:rPr>
        <w:footnoteReference w:id="1"/>
      </w:r>
      <w:r w:rsidR="00A037D0" w:rsidRPr="00A70B6E">
        <w:rPr>
          <w:rFonts w:eastAsia="Calibri"/>
          <w:highlight w:val="white"/>
          <w:lang w:val="en-US"/>
        </w:rPr>
        <w:t xml:space="preserve"> </w:t>
      </w:r>
      <w:del w:id="59" w:author="Amanda Droghini" w:date="2018-02-17T09:00:00Z">
        <w:r w:rsidRPr="00A70B6E" w:rsidDel="0034065B">
          <w:rPr>
            <w:rFonts w:eastAsia="Calibri"/>
            <w:highlight w:val="white"/>
            <w:lang w:val="en-US"/>
          </w:rPr>
          <w:delText>from trips originating out</w:delText>
        </w:r>
        <w:r w:rsidR="0034065B" w:rsidRPr="00A70B6E" w:rsidDel="0034065B">
          <w:rPr>
            <w:rFonts w:eastAsia="Calibri"/>
            <w:highlight w:val="white"/>
            <w:lang w:val="en-US"/>
          </w:rPr>
          <w:delText xml:space="preserve">side of the Bering Sea </w:delText>
        </w:r>
      </w:del>
      <w:r w:rsidR="0034065B" w:rsidRPr="00A70B6E">
        <w:rPr>
          <w:rFonts w:eastAsia="Calibri"/>
          <w:highlight w:val="white"/>
          <w:lang w:val="en-US"/>
        </w:rPr>
        <w:t>from 2014 to 2016</w:t>
      </w:r>
      <w:r w:rsidRPr="00A70B6E">
        <w:rPr>
          <w:rFonts w:eastAsia="Calibri"/>
          <w:highlight w:val="white"/>
          <w:lang w:val="en-US"/>
        </w:rPr>
        <w:t xml:space="preserve">. </w:t>
      </w:r>
      <w:r w:rsidR="00E05BC2" w:rsidRPr="00A70B6E">
        <w:rPr>
          <w:rFonts w:eastAsia="Calibri"/>
          <w:highlight w:val="white"/>
          <w:lang w:val="en-US"/>
        </w:rPr>
        <w:t>R</w:t>
      </w:r>
      <w:commentRangeStart w:id="60"/>
      <w:r w:rsidR="00E05BC2" w:rsidRPr="00A70B6E">
        <w:rPr>
          <w:rFonts w:eastAsia="Calibri"/>
          <w:highlight w:val="white"/>
          <w:lang w:val="en-US"/>
        </w:rPr>
        <w:t>ecords were distributed across 9 vessel types: Bulker (</w:t>
      </w:r>
      <w:r w:rsidR="00E05BC2" w:rsidRPr="00A70B6E">
        <w:rPr>
          <w:rFonts w:eastAsia="Calibri"/>
          <w:i/>
          <w:highlight w:val="white"/>
          <w:lang w:val="en-US"/>
        </w:rPr>
        <w:t>N</w:t>
      </w:r>
      <w:r w:rsidR="00E05BC2" w:rsidRPr="00A70B6E">
        <w:rPr>
          <w:rFonts w:eastAsia="Calibri"/>
          <w:highlight w:val="white"/>
          <w:lang w:val="en-US"/>
        </w:rPr>
        <w:t>=2755), Container (</w:t>
      </w:r>
      <w:r w:rsidR="00E05BC2" w:rsidRPr="00A70B6E">
        <w:rPr>
          <w:rFonts w:eastAsia="Calibri"/>
          <w:i/>
          <w:highlight w:val="white"/>
          <w:lang w:val="en-US"/>
        </w:rPr>
        <w:t>N</w:t>
      </w:r>
      <w:r w:rsidR="00E05BC2" w:rsidRPr="00A70B6E">
        <w:rPr>
          <w:rFonts w:eastAsia="Calibri"/>
          <w:highlight w:val="white"/>
          <w:lang w:val="en-US"/>
        </w:rPr>
        <w:t>=295), General Cargo (</w:t>
      </w:r>
      <w:r w:rsidR="00E05BC2" w:rsidRPr="00A70B6E">
        <w:rPr>
          <w:rFonts w:eastAsia="Calibri"/>
          <w:i/>
          <w:highlight w:val="white"/>
          <w:lang w:val="en-US"/>
        </w:rPr>
        <w:t>N</w:t>
      </w:r>
      <w:r w:rsidR="00E05BC2" w:rsidRPr="00A70B6E">
        <w:rPr>
          <w:rFonts w:eastAsia="Calibri"/>
          <w:highlight w:val="white"/>
          <w:lang w:val="en-US"/>
        </w:rPr>
        <w:t>=114), Other (</w:t>
      </w:r>
      <w:r w:rsidR="00E05BC2" w:rsidRPr="00A70B6E">
        <w:rPr>
          <w:rFonts w:eastAsia="Calibri"/>
          <w:i/>
          <w:highlight w:val="white"/>
          <w:lang w:val="en-US"/>
        </w:rPr>
        <w:t>N</w:t>
      </w:r>
      <w:r w:rsidR="00E05BC2" w:rsidRPr="00A70B6E">
        <w:rPr>
          <w:rFonts w:eastAsia="Calibri"/>
          <w:highlight w:val="white"/>
          <w:lang w:val="en-US"/>
        </w:rPr>
        <w:t>=396), Passenger (</w:t>
      </w:r>
      <w:r w:rsidR="00E05BC2" w:rsidRPr="00A70B6E">
        <w:rPr>
          <w:rFonts w:eastAsia="Calibri"/>
          <w:i/>
          <w:highlight w:val="white"/>
          <w:lang w:val="en-US"/>
        </w:rPr>
        <w:t>N</w:t>
      </w:r>
      <w:r w:rsidR="00E05BC2" w:rsidRPr="00A70B6E">
        <w:rPr>
          <w:rFonts w:eastAsia="Calibri"/>
          <w:highlight w:val="white"/>
          <w:lang w:val="en-US"/>
        </w:rPr>
        <w:t>=774), Refrigerated Cargo (</w:t>
      </w:r>
      <w:r w:rsidR="00E05BC2" w:rsidRPr="00A70B6E">
        <w:rPr>
          <w:rFonts w:eastAsia="Calibri"/>
          <w:i/>
          <w:highlight w:val="white"/>
          <w:lang w:val="en-US"/>
        </w:rPr>
        <w:t>N</w:t>
      </w:r>
      <w:r w:rsidR="00E05BC2" w:rsidRPr="00A70B6E">
        <w:rPr>
          <w:rFonts w:eastAsia="Calibri"/>
          <w:highlight w:val="white"/>
          <w:lang w:val="en-US"/>
        </w:rPr>
        <w:t xml:space="preserve"> = 418), Roll-on/Roll-off Cargo (</w:t>
      </w:r>
      <w:r w:rsidR="00E05BC2" w:rsidRPr="00A70B6E">
        <w:rPr>
          <w:rFonts w:eastAsia="Calibri"/>
          <w:i/>
          <w:highlight w:val="white"/>
          <w:lang w:val="en-US"/>
        </w:rPr>
        <w:t>N</w:t>
      </w:r>
      <w:r w:rsidR="00E05BC2" w:rsidRPr="00A70B6E">
        <w:rPr>
          <w:rFonts w:eastAsia="Calibri"/>
          <w:highlight w:val="white"/>
          <w:lang w:val="en-US"/>
        </w:rPr>
        <w:t xml:space="preserve"> = 10), Tanker (</w:t>
      </w:r>
      <w:r w:rsidR="00E05BC2" w:rsidRPr="00A70B6E">
        <w:rPr>
          <w:rFonts w:eastAsia="Calibri"/>
          <w:i/>
          <w:highlight w:val="white"/>
          <w:lang w:val="en-US"/>
        </w:rPr>
        <w:t>N</w:t>
      </w:r>
      <w:r w:rsidR="00E05BC2" w:rsidRPr="00A70B6E">
        <w:rPr>
          <w:rFonts w:eastAsia="Calibri"/>
          <w:highlight w:val="white"/>
          <w:lang w:val="en-US"/>
        </w:rPr>
        <w:t>=9935), and Fishing (</w:t>
      </w:r>
      <w:r w:rsidR="00E05BC2" w:rsidRPr="00A70B6E">
        <w:rPr>
          <w:rFonts w:eastAsia="Calibri"/>
          <w:i/>
          <w:highlight w:val="white"/>
          <w:lang w:val="en-US"/>
        </w:rPr>
        <w:t>N</w:t>
      </w:r>
      <w:r w:rsidR="00E05BC2" w:rsidRPr="00A70B6E">
        <w:rPr>
          <w:rFonts w:eastAsia="Calibri"/>
          <w:highlight w:val="white"/>
          <w:lang w:val="en-US"/>
        </w:rPr>
        <w:t xml:space="preserve">=1140). </w:t>
      </w:r>
      <w:commentRangeEnd w:id="60"/>
      <w:r w:rsidR="00E05BC2" w:rsidRPr="00A70B6E">
        <w:rPr>
          <w:rStyle w:val="CommentReference"/>
          <w:lang w:val="en-US"/>
        </w:rPr>
        <w:commentReference w:id="60"/>
      </w:r>
      <w:r w:rsidRPr="00A70B6E">
        <w:rPr>
          <w:rFonts w:eastAsia="Calibri"/>
          <w:highlight w:val="white"/>
          <w:lang w:val="en-US"/>
        </w:rPr>
        <w:t>Dutch Harbor received the greatest amount of traffic for both NBIC and VMS reported boats</w:t>
      </w:r>
      <w:r w:rsidR="00A037D0" w:rsidRPr="00A70B6E">
        <w:rPr>
          <w:rFonts w:eastAsia="Calibri"/>
          <w:highlight w:val="white"/>
          <w:lang w:val="en-US"/>
        </w:rPr>
        <w:t xml:space="preserve"> (</w:t>
      </w:r>
      <w:r w:rsidR="00A037D0" w:rsidRPr="00A70B6E">
        <w:rPr>
          <w:rFonts w:eastAsia="Calibri"/>
          <w:highlight w:val="yellow"/>
          <w:lang w:val="en-US"/>
        </w:rPr>
        <w:t>Figure 5</w:t>
      </w:r>
      <w:r w:rsidR="00A037D0" w:rsidRPr="00A70B6E">
        <w:rPr>
          <w:rFonts w:eastAsia="Calibri"/>
          <w:highlight w:val="white"/>
          <w:lang w:val="en-US"/>
        </w:rPr>
        <w:t>)</w:t>
      </w:r>
      <w:r w:rsidRPr="00A70B6E">
        <w:rPr>
          <w:rFonts w:eastAsia="Calibri"/>
          <w:highlight w:val="white"/>
          <w:lang w:val="en-US"/>
        </w:rPr>
        <w:t xml:space="preserve">. Nome received the second highest amount of traffic for NBIC reported vessels, and Akutan received the second highest amount of traffic for VMS reported vessels. </w:t>
      </w:r>
      <w:r w:rsidR="0034065B" w:rsidRPr="00A70B6E">
        <w:rPr>
          <w:rFonts w:eastAsia="Calibri"/>
          <w:highlight w:val="white"/>
          <w:lang w:val="en-US"/>
        </w:rPr>
        <w:t>With respect to ballast water discharge, the majority of reported discharge occurred in Dutch Harbor, with Nome having the second largest discharge volume (</w:t>
      </w:r>
      <w:r w:rsidR="00A037D0" w:rsidRPr="00A70B6E">
        <w:rPr>
          <w:rFonts w:eastAsia="Calibri"/>
          <w:highlight w:val="yellow"/>
          <w:lang w:val="en-US"/>
        </w:rPr>
        <w:t>Supplementary Figure 2</w:t>
      </w:r>
      <w:r w:rsidR="0034065B" w:rsidRPr="00A70B6E">
        <w:rPr>
          <w:rFonts w:eastAsia="Calibri"/>
          <w:highlight w:val="white"/>
          <w:lang w:val="en-US"/>
        </w:rPr>
        <w:t xml:space="preserve">). </w:t>
      </w:r>
    </w:p>
    <w:p w14:paraId="2BD77DAA" w14:textId="7745CF3D" w:rsidR="00530190" w:rsidRPr="00A70B6E" w:rsidRDefault="0034065B" w:rsidP="00E05BC2">
      <w:pPr>
        <w:spacing w:before="200" w:line="360" w:lineRule="auto"/>
        <w:contextualSpacing/>
        <w:rPr>
          <w:highlight w:val="white"/>
          <w:lang w:val="en-US"/>
        </w:rPr>
      </w:pPr>
      <w:commentRangeStart w:id="61"/>
      <w:r w:rsidRPr="00A70B6E">
        <w:rPr>
          <w:rFonts w:eastAsia="Calibri"/>
          <w:highlight w:val="white"/>
          <w:lang w:val="en-US"/>
        </w:rPr>
        <w:t xml:space="preserve">82.7% of arrivals </w:t>
      </w:r>
      <w:commentRangeEnd w:id="61"/>
      <w:r w:rsidRPr="00A70B6E">
        <w:rPr>
          <w:lang w:val="en-US"/>
        </w:rPr>
        <w:commentReference w:id="61"/>
      </w:r>
      <w:r w:rsidR="00E05BC2" w:rsidRPr="00A70B6E">
        <w:rPr>
          <w:rFonts w:eastAsia="Calibri"/>
          <w:highlight w:val="white"/>
          <w:lang w:val="en-US"/>
        </w:rPr>
        <w:t>(</w:t>
      </w:r>
      <w:r w:rsidR="00E05BC2" w:rsidRPr="00A70B6E">
        <w:rPr>
          <w:rFonts w:eastAsia="Calibri"/>
          <w:highlight w:val="yellow"/>
          <w:lang w:val="en-US"/>
        </w:rPr>
        <w:t xml:space="preserve">of NBIC ships?) </w:t>
      </w:r>
      <w:r w:rsidRPr="00A70B6E">
        <w:rPr>
          <w:rFonts w:eastAsia="Calibri"/>
          <w:highlight w:val="white"/>
          <w:lang w:val="en-US"/>
        </w:rPr>
        <w:t>originated from outside Alaska (</w:t>
      </w:r>
      <w:r w:rsidRPr="00A70B6E">
        <w:rPr>
          <w:rFonts w:eastAsia="Calibri"/>
          <w:highlight w:val="yellow"/>
          <w:lang w:val="en-US"/>
        </w:rPr>
        <w:t>Figure 5a</w:t>
      </w:r>
      <w:r w:rsidRPr="00A70B6E">
        <w:rPr>
          <w:rFonts w:eastAsia="Calibri"/>
          <w:highlight w:val="white"/>
          <w:lang w:val="en-US"/>
        </w:rPr>
        <w:t xml:space="preserve">). </w:t>
      </w:r>
      <w:r w:rsidR="00874591" w:rsidRPr="00A70B6E">
        <w:rPr>
          <w:rFonts w:eastAsia="Calibri"/>
          <w:highlight w:val="white"/>
          <w:lang w:val="en-US"/>
        </w:rPr>
        <w:t>According to the NBIC dataset, California (</w:t>
      </w:r>
      <w:r w:rsidR="00874591" w:rsidRPr="00A70B6E">
        <w:rPr>
          <w:rFonts w:eastAsia="Calibri"/>
          <w:i/>
          <w:highlight w:val="white"/>
          <w:lang w:val="en-US"/>
        </w:rPr>
        <w:t>N</w:t>
      </w:r>
      <w:r w:rsidR="00874591" w:rsidRPr="00A70B6E">
        <w:rPr>
          <w:rFonts w:eastAsia="Calibri"/>
          <w:highlight w:val="white"/>
          <w:lang w:val="en-US"/>
        </w:rPr>
        <w:t>=175), Washington (</w:t>
      </w:r>
      <w:r w:rsidR="00874591" w:rsidRPr="00A70B6E">
        <w:rPr>
          <w:rFonts w:eastAsia="Calibri"/>
          <w:i/>
          <w:highlight w:val="white"/>
          <w:lang w:val="en-US"/>
        </w:rPr>
        <w:t>N</w:t>
      </w:r>
      <w:r w:rsidR="00874591" w:rsidRPr="00A70B6E">
        <w:rPr>
          <w:rFonts w:eastAsia="Calibri"/>
          <w:highlight w:val="white"/>
          <w:lang w:val="en-US"/>
        </w:rPr>
        <w:t>=142), and South Korea (</w:t>
      </w:r>
      <w:r w:rsidR="00874591" w:rsidRPr="00A70B6E">
        <w:rPr>
          <w:rFonts w:eastAsia="Calibri"/>
          <w:i/>
          <w:highlight w:val="white"/>
          <w:lang w:val="en-US"/>
        </w:rPr>
        <w:t>N</w:t>
      </w:r>
      <w:r w:rsidR="00874591" w:rsidRPr="00A70B6E">
        <w:rPr>
          <w:rFonts w:eastAsia="Calibri"/>
          <w:highlight w:val="white"/>
          <w:lang w:val="en-US"/>
        </w:rPr>
        <w:t>=127) accounted for greater portions of vessel traffic into the Bering Sea than the more proximate Gulf of Alaska ports (</w:t>
      </w:r>
      <w:r w:rsidR="00874591" w:rsidRPr="00A70B6E">
        <w:rPr>
          <w:rFonts w:eastAsia="Calibri"/>
          <w:i/>
          <w:highlight w:val="white"/>
          <w:lang w:val="en-US"/>
        </w:rPr>
        <w:t>N</w:t>
      </w:r>
      <w:r w:rsidR="00874591" w:rsidRPr="00A70B6E">
        <w:rPr>
          <w:rFonts w:eastAsia="Calibri"/>
          <w:highlight w:val="white"/>
          <w:lang w:val="en-US"/>
        </w:rPr>
        <w:t>=120). However, from VMS data, which predominantly includes smaller fishing vessels that do not report to the USCG, an overwhelming majority of trips originated from Gulf of Alaska ports (</w:t>
      </w:r>
      <w:r w:rsidR="00874591" w:rsidRPr="00A70B6E">
        <w:rPr>
          <w:rFonts w:eastAsia="Calibri"/>
          <w:i/>
          <w:highlight w:val="white"/>
          <w:lang w:val="en-US"/>
        </w:rPr>
        <w:t>N</w:t>
      </w:r>
      <w:r w:rsidR="00874591" w:rsidRPr="00A70B6E">
        <w:rPr>
          <w:rFonts w:eastAsia="Calibri"/>
          <w:highlight w:val="white"/>
          <w:lang w:val="en-US"/>
        </w:rPr>
        <w:t xml:space="preserve">=657; </w:t>
      </w:r>
      <w:r w:rsidR="00874591" w:rsidRPr="00A70B6E">
        <w:rPr>
          <w:rFonts w:eastAsia="Calibri"/>
          <w:highlight w:val="yellow"/>
          <w:lang w:val="en-US"/>
        </w:rPr>
        <w:t>Figure 5b</w:t>
      </w:r>
      <w:r w:rsidR="00874591" w:rsidRPr="00A70B6E">
        <w:rPr>
          <w:rFonts w:eastAsia="Calibri"/>
          <w:highlight w:val="white"/>
          <w:lang w:val="en-US"/>
        </w:rPr>
        <w:t>).</w:t>
      </w:r>
      <w:r w:rsidRPr="00A70B6E">
        <w:rPr>
          <w:rFonts w:eastAsia="Calibri"/>
          <w:highlight w:val="white"/>
          <w:lang w:val="en-US"/>
        </w:rPr>
        <w:t xml:space="preserve"> </w:t>
      </w:r>
      <w:r w:rsidR="00E32670" w:rsidRPr="00A70B6E">
        <w:rPr>
          <w:rFonts w:eastAsia="Calibri"/>
          <w:highlight w:val="white"/>
          <w:lang w:val="en-US"/>
        </w:rPr>
        <w:t>W</w:t>
      </w:r>
      <w:r w:rsidRPr="00A70B6E">
        <w:rPr>
          <w:rFonts w:eastAsia="Calibri"/>
          <w:highlight w:val="white"/>
          <w:lang w:val="en-US"/>
        </w:rPr>
        <w:t>hile ports in the eastern Pacific Ocean accounted for more trips, most ballast water released in the Bering Sea originated from Asian ports (</w:t>
      </w:r>
      <w:r w:rsidR="00A037D0" w:rsidRPr="00A70B6E">
        <w:rPr>
          <w:rFonts w:eastAsia="Calibri"/>
          <w:highlight w:val="yellow"/>
          <w:lang w:val="en-US"/>
        </w:rPr>
        <w:t>Supplementary Figure 2</w:t>
      </w:r>
      <w:r w:rsidRPr="00A70B6E">
        <w:rPr>
          <w:rFonts w:eastAsia="Calibri"/>
          <w:highlight w:val="white"/>
          <w:lang w:val="en-US"/>
        </w:rPr>
        <w:t>). South Korea and China each accounted for an order of magnitude more ballast water (18,728 and 17,453 mt, respectively) than the next greatest sources, Japan (7183 mt), Canada (6912 mt), and Washington (3852 mt). Approximately 20% of the 15,837 ballast water exchange records (representing 10.6% of the discharged volume) identified the source of their ballast water using coordinates (typically from offshore waters) instead of port names. Among these non-port ballast water sources, 25% of water originated from locations in the northeast Pacific Ocean (defined here as latitudes &gt; 23.5° N, longitudes between 179.9° W and 110°W) and 15% originated from locations in the northwest Pacific Ocean (defined here as latitudes &gt; 23.5° N, longitudes between 100° E and 180° E).</w:t>
      </w:r>
    </w:p>
    <w:p w14:paraId="4AB4DBE1" w14:textId="77777777" w:rsidR="00723773" w:rsidRPr="00A70B6E" w:rsidRDefault="00874591" w:rsidP="00BB5655">
      <w:pPr>
        <w:pStyle w:val="Heading1"/>
      </w:pPr>
      <w:bookmarkStart w:id="62" w:name="_wsrma7mknuak" w:colFirst="0" w:colLast="0"/>
      <w:bookmarkEnd w:id="62"/>
      <w:r w:rsidRPr="00A70B6E">
        <w:lastRenderedPageBreak/>
        <w:t>Discussion</w:t>
      </w:r>
    </w:p>
    <w:p w14:paraId="4F965CF2" w14:textId="6D5B375F" w:rsidR="00E85FCC" w:rsidRPr="00330E88" w:rsidRDefault="009E18C9" w:rsidP="003359FF">
      <w:pPr>
        <w:spacing w:line="360" w:lineRule="auto"/>
        <w:contextualSpacing/>
        <w:rPr>
          <w:lang w:val="en-US"/>
        </w:rPr>
      </w:pPr>
      <w:r w:rsidRPr="009E18C9">
        <w:rPr>
          <w:lang w:val="en-US"/>
        </w:rPr>
        <w:t>Our work addresses an important knowledge gap in Pacific Arctic research and extends previous research by providing a comprehensive assessment of the role of temperature on high-latitude invasions based on an understanding of NIS physiological tolerances, modeled ocean conditions and available data on vessel traffic and ballast water discharge.</w:t>
      </w:r>
      <w:r>
        <w:rPr>
          <w:lang w:val="en-US"/>
        </w:rPr>
        <w:t xml:space="preserve"> </w:t>
      </w:r>
      <w:r w:rsidR="007809B2">
        <w:rPr>
          <w:lang w:val="en-US"/>
        </w:rPr>
        <w:t xml:space="preserve">Although the </w:t>
      </w:r>
      <w:r w:rsidR="006D7BAA" w:rsidRPr="00A70B6E">
        <w:rPr>
          <w:lang w:val="en-US"/>
        </w:rPr>
        <w:t>Arctic has few reported non-</w:t>
      </w:r>
      <w:r w:rsidR="006466BF" w:rsidRPr="00A70B6E">
        <w:rPr>
          <w:lang w:val="en-US"/>
        </w:rPr>
        <w:t>indigenous</w:t>
      </w:r>
      <w:r w:rsidR="006D7BAA" w:rsidRPr="00A70B6E">
        <w:rPr>
          <w:lang w:val="en-US"/>
        </w:rPr>
        <w:t xml:space="preserve"> </w:t>
      </w:r>
      <w:r w:rsidR="00E04028" w:rsidRPr="00A70B6E">
        <w:rPr>
          <w:lang w:val="en-US"/>
        </w:rPr>
        <w:t xml:space="preserve">species </w:t>
      </w:r>
      <w:r w:rsidR="006D7BAA" w:rsidRPr="00A70B6E">
        <w:rPr>
          <w:lang w:val="en-US"/>
        </w:rPr>
        <w:t>(NIS), o</w:t>
      </w:r>
      <w:r w:rsidR="00D216F8" w:rsidRPr="00A70B6E">
        <w:rPr>
          <w:lang w:val="en-US"/>
        </w:rPr>
        <w:t>ur results indicate that</w:t>
      </w:r>
      <w:r w:rsidR="006D7BAA" w:rsidRPr="00A70B6E">
        <w:rPr>
          <w:lang w:val="en-US"/>
        </w:rPr>
        <w:t xml:space="preserve"> (1) potential NIS habitat </w:t>
      </w:r>
      <w:r w:rsidR="00A44B6F" w:rsidRPr="00A70B6E">
        <w:rPr>
          <w:lang w:val="en-US"/>
        </w:rPr>
        <w:t xml:space="preserve">currently </w:t>
      </w:r>
      <w:r w:rsidR="00D216F8" w:rsidRPr="00A70B6E">
        <w:rPr>
          <w:lang w:val="en-US"/>
        </w:rPr>
        <w:t>exist</w:t>
      </w:r>
      <w:r w:rsidR="006D7BAA" w:rsidRPr="00A70B6E">
        <w:rPr>
          <w:lang w:val="en-US"/>
        </w:rPr>
        <w:t>s</w:t>
      </w:r>
      <w:r w:rsidR="00D216F8" w:rsidRPr="00A70B6E">
        <w:rPr>
          <w:lang w:val="en-US"/>
        </w:rPr>
        <w:t xml:space="preserve"> in the </w:t>
      </w:r>
      <w:r w:rsidR="00C73D93" w:rsidRPr="00A70B6E">
        <w:rPr>
          <w:lang w:val="en-US"/>
        </w:rPr>
        <w:t>Bering Sea</w:t>
      </w:r>
      <w:r w:rsidR="006466BF" w:rsidRPr="00A70B6E">
        <w:rPr>
          <w:lang w:val="en-US"/>
        </w:rPr>
        <w:t>;</w:t>
      </w:r>
      <w:r w:rsidR="006D7BAA" w:rsidRPr="00A70B6E">
        <w:rPr>
          <w:lang w:val="en-US"/>
        </w:rPr>
        <w:t xml:space="preserve"> (2) this habitat is</w:t>
      </w:r>
      <w:r w:rsidR="00C73D93" w:rsidRPr="00A70B6E">
        <w:rPr>
          <w:lang w:val="en-US"/>
        </w:rPr>
        <w:t xml:space="preserve"> projected</w:t>
      </w:r>
      <w:r w:rsidR="00D216F8" w:rsidRPr="00A70B6E">
        <w:rPr>
          <w:lang w:val="en-US"/>
        </w:rPr>
        <w:t xml:space="preserve"> to expand by mid-century due to</w:t>
      </w:r>
      <w:r w:rsidR="006466BF" w:rsidRPr="00A70B6E">
        <w:rPr>
          <w:lang w:val="en-US"/>
        </w:rPr>
        <w:t xml:space="preserve"> warming ocean conditions; and</w:t>
      </w:r>
      <w:r w:rsidR="00D216F8" w:rsidRPr="00A70B6E">
        <w:rPr>
          <w:lang w:val="en-US"/>
        </w:rPr>
        <w:t xml:space="preserve"> </w:t>
      </w:r>
      <w:r w:rsidR="006D7BAA" w:rsidRPr="00A70B6E">
        <w:rPr>
          <w:lang w:val="en-US"/>
        </w:rPr>
        <w:t xml:space="preserve">(3) </w:t>
      </w:r>
      <w:r w:rsidR="007809B2">
        <w:rPr>
          <w:lang w:val="en-US"/>
        </w:rPr>
        <w:t xml:space="preserve">mechanisms for NIS </w:t>
      </w:r>
      <w:r w:rsidR="00D216F8" w:rsidRPr="00A70B6E">
        <w:rPr>
          <w:lang w:val="en-US"/>
        </w:rPr>
        <w:t>transport into and throughout the Bering Sea exist</w:t>
      </w:r>
      <w:r w:rsidR="006466BF" w:rsidRPr="00A70B6E">
        <w:rPr>
          <w:lang w:val="en-US"/>
        </w:rPr>
        <w:t xml:space="preserve">. </w:t>
      </w:r>
      <w:r w:rsidR="007809B2">
        <w:rPr>
          <w:lang w:val="en-US"/>
        </w:rPr>
        <w:t>S</w:t>
      </w:r>
      <w:r w:rsidR="00330E88" w:rsidRPr="00A70B6E">
        <w:rPr>
          <w:lang w:val="en-US"/>
        </w:rPr>
        <w:t xml:space="preserve">uitable temperature and salinity conditions </w:t>
      </w:r>
      <w:r w:rsidR="007809B2">
        <w:rPr>
          <w:lang w:val="en-US"/>
        </w:rPr>
        <w:t xml:space="preserve">exist </w:t>
      </w:r>
      <w:r w:rsidR="00330E88" w:rsidRPr="00A70B6E">
        <w:rPr>
          <w:lang w:val="en-US"/>
        </w:rPr>
        <w:t xml:space="preserve">for </w:t>
      </w:r>
      <w:r w:rsidR="00330E88">
        <w:rPr>
          <w:lang w:val="en-US"/>
        </w:rPr>
        <w:t>a large number of t</w:t>
      </w:r>
      <w:r w:rsidR="007809B2">
        <w:rPr>
          <w:lang w:val="en-US"/>
        </w:rPr>
        <w:t>axa</w:t>
      </w:r>
      <w:r w:rsidR="00330E88">
        <w:rPr>
          <w:lang w:val="en-US"/>
        </w:rPr>
        <w:t xml:space="preserve"> we considered and for both </w:t>
      </w:r>
      <w:r w:rsidR="00330E88" w:rsidRPr="00A70B6E">
        <w:rPr>
          <w:lang w:val="en-US"/>
        </w:rPr>
        <w:t>survival and reproducti</w:t>
      </w:r>
      <w:r w:rsidR="00330E88">
        <w:rPr>
          <w:lang w:val="en-US"/>
        </w:rPr>
        <w:t>on</w:t>
      </w:r>
      <w:r w:rsidR="00330E88" w:rsidRPr="00A70B6E">
        <w:rPr>
          <w:lang w:val="en-US"/>
        </w:rPr>
        <w:t xml:space="preserve"> life stages</w:t>
      </w:r>
      <w:r w:rsidR="00330E88">
        <w:rPr>
          <w:lang w:val="en-US"/>
        </w:rPr>
        <w:t xml:space="preserve">. </w:t>
      </w:r>
      <w:r w:rsidR="007809B2">
        <w:rPr>
          <w:lang w:val="en-US"/>
        </w:rPr>
        <w:t xml:space="preserve">We found some evidence to suggest that </w:t>
      </w:r>
      <w:r w:rsidR="007809B2" w:rsidRPr="00A70B6E">
        <w:rPr>
          <w:lang w:val="en-US"/>
        </w:rPr>
        <w:t xml:space="preserve">cold water temperatures </w:t>
      </w:r>
      <w:r w:rsidR="007809B2">
        <w:rPr>
          <w:lang w:val="en-US"/>
        </w:rPr>
        <w:t xml:space="preserve">may </w:t>
      </w:r>
      <w:r w:rsidR="007809B2" w:rsidRPr="00A70B6E">
        <w:rPr>
          <w:lang w:val="en-US"/>
        </w:rPr>
        <w:t xml:space="preserve">limit </w:t>
      </w:r>
      <w:r w:rsidR="007809B2">
        <w:rPr>
          <w:lang w:val="en-US"/>
        </w:rPr>
        <w:t xml:space="preserve">introductions </w:t>
      </w:r>
      <w:r w:rsidR="007809B2" w:rsidRPr="00A70B6E">
        <w:rPr>
          <w:lang w:val="en-US"/>
        </w:rPr>
        <w:t>in</w:t>
      </w:r>
      <w:r w:rsidR="007809B2">
        <w:rPr>
          <w:lang w:val="en-US"/>
        </w:rPr>
        <w:t xml:space="preserve"> arctic regions that are seasonally covered by</w:t>
      </w:r>
      <w:r w:rsidR="007809B2" w:rsidRPr="00A70B6E">
        <w:rPr>
          <w:lang w:val="en-US"/>
        </w:rPr>
        <w:t xml:space="preserve"> </w:t>
      </w:r>
      <w:r w:rsidR="007809B2" w:rsidRPr="007809B2">
        <w:rPr>
          <w:lang w:val="en-US"/>
        </w:rPr>
        <w:t>ice</w:t>
      </w:r>
      <w:r w:rsidR="007809B2">
        <w:rPr>
          <w:lang w:val="en-US"/>
        </w:rPr>
        <w:t>. However, our</w:t>
      </w:r>
      <w:r w:rsidR="007809B2" w:rsidRPr="00A70B6E">
        <w:rPr>
          <w:lang w:val="en-US"/>
        </w:rPr>
        <w:t xml:space="preserve"> results challenge the expectation that high-latitude marine ecosystems have low risk</w:t>
      </w:r>
      <w:r w:rsidR="007809B2">
        <w:rPr>
          <w:lang w:val="en-US"/>
        </w:rPr>
        <w:t xml:space="preserve"> due to temperature limitations, as s</w:t>
      </w:r>
      <w:r w:rsidR="007809B2" w:rsidRPr="00A70B6E">
        <w:rPr>
          <w:lang w:val="en-US"/>
        </w:rPr>
        <w:t xml:space="preserve">ubarctic regions </w:t>
      </w:r>
      <w:r w:rsidR="007809B2">
        <w:rPr>
          <w:lang w:val="en-US"/>
        </w:rPr>
        <w:t xml:space="preserve">were suitable for a large number of temperate taxa. </w:t>
      </w:r>
      <w:r w:rsidR="003359FF">
        <w:rPr>
          <w:lang w:val="en-US"/>
        </w:rPr>
        <w:t xml:space="preserve">Warming ocean temperatures as a result of climate change will likely increase the area of suitable habitat northward. </w:t>
      </w:r>
      <w:r w:rsidR="004B5D5A" w:rsidRPr="00A70B6E">
        <w:rPr>
          <w:lang w:val="en-US"/>
        </w:rPr>
        <w:t xml:space="preserve">Importantly, </w:t>
      </w:r>
      <w:r w:rsidR="00330E88">
        <w:rPr>
          <w:lang w:val="en-US"/>
        </w:rPr>
        <w:t xml:space="preserve">our analyses revealed that </w:t>
      </w:r>
      <w:r w:rsidR="004B5D5A" w:rsidRPr="00A70B6E">
        <w:rPr>
          <w:lang w:val="en-US"/>
        </w:rPr>
        <w:t>a</w:t>
      </w:r>
      <w:r w:rsidR="009D352C" w:rsidRPr="00A70B6E">
        <w:rPr>
          <w:lang w:val="en-US"/>
        </w:rPr>
        <w:t>reas of high habitat suitability were also areas that received the highest number of c</w:t>
      </w:r>
      <w:r w:rsidR="0067391E" w:rsidRPr="00A70B6E">
        <w:rPr>
          <w:lang w:val="en-US"/>
        </w:rPr>
        <w:t>ommercial and fishing vessel</w:t>
      </w:r>
      <w:r w:rsidR="009D352C" w:rsidRPr="00A70B6E">
        <w:rPr>
          <w:lang w:val="en-US"/>
        </w:rPr>
        <w:t>s</w:t>
      </w:r>
      <w:r w:rsidR="00330E88">
        <w:rPr>
          <w:lang w:val="en-US"/>
        </w:rPr>
        <w:t>, and therefore areas where organisms are most likely to be introduced</w:t>
      </w:r>
      <w:r w:rsidR="0067391E" w:rsidRPr="00A70B6E">
        <w:rPr>
          <w:lang w:val="en-US"/>
        </w:rPr>
        <w:t>.</w:t>
      </w:r>
      <w:r w:rsidR="007809B2">
        <w:rPr>
          <w:lang w:val="en-US"/>
        </w:rPr>
        <w:t xml:space="preserve"> </w:t>
      </w:r>
    </w:p>
    <w:p w14:paraId="699FBEE7" w14:textId="2AC42422" w:rsidR="00E85FCC" w:rsidRPr="00A70B6E" w:rsidRDefault="00A96D50" w:rsidP="00B31FD6">
      <w:pPr>
        <w:pStyle w:val="Heading2"/>
      </w:pPr>
      <w:r w:rsidRPr="00A70B6E">
        <w:t>The</w:t>
      </w:r>
      <w:r w:rsidR="00E85FCC" w:rsidRPr="00A70B6E">
        <w:t xml:space="preserve"> role of </w:t>
      </w:r>
      <w:r w:rsidRPr="00A70B6E">
        <w:t>cold</w:t>
      </w:r>
      <w:r w:rsidR="00E85FCC" w:rsidRPr="00A70B6E">
        <w:t xml:space="preserve"> </w:t>
      </w:r>
      <w:r w:rsidRPr="00A70B6E">
        <w:t>water temperature on survival</w:t>
      </w:r>
    </w:p>
    <w:p w14:paraId="1D1714DA" w14:textId="127E184F" w:rsidR="007909FD" w:rsidRPr="00A70B6E" w:rsidRDefault="00E46D10" w:rsidP="00E46D10">
      <w:pPr>
        <w:spacing w:line="360" w:lineRule="auto"/>
        <w:contextualSpacing/>
        <w:rPr>
          <w:ins w:id="63" w:author="Amanda Droghini" w:date="2018-03-21T22:30:00Z"/>
          <w:lang w:val="en-US"/>
        </w:rPr>
      </w:pPr>
      <w:r w:rsidRPr="00A70B6E">
        <w:rPr>
          <w:lang w:val="en-US"/>
        </w:rPr>
        <w:t>Of the 42 taxa we considered, most (</w:t>
      </w:r>
      <w:r w:rsidR="00330E88">
        <w:rPr>
          <w:i/>
          <w:lang w:val="en-US"/>
        </w:rPr>
        <w:t>n</w:t>
      </w:r>
      <w:r w:rsidRPr="00A70B6E">
        <w:rPr>
          <w:lang w:val="en-US"/>
        </w:rPr>
        <w:t xml:space="preserve">=34) had suitable habitat for year-round survival in at least parts of the Bering Sea. </w:t>
      </w:r>
      <w:r w:rsidR="00D93C22" w:rsidRPr="00D93C22">
        <w:rPr>
          <w:highlight w:val="cyan"/>
          <w:lang w:val="en-US"/>
        </w:rPr>
        <w:t xml:space="preserve">Our findings are similar to those of de Rivera et al. (2011), but considering a much larger pool of NIS revealed interesting </w:t>
      </w:r>
      <w:r w:rsidR="00D93C22">
        <w:rPr>
          <w:highlight w:val="cyan"/>
          <w:lang w:val="en-US"/>
        </w:rPr>
        <w:t xml:space="preserve">biogeographic?? </w:t>
      </w:r>
      <w:r w:rsidR="00D93C22" w:rsidRPr="00D93C22">
        <w:rPr>
          <w:highlight w:val="cyan"/>
          <w:lang w:val="en-US"/>
        </w:rPr>
        <w:t>patterns.</w:t>
      </w:r>
      <w:r w:rsidR="00D93C22">
        <w:rPr>
          <w:lang w:val="en-US"/>
        </w:rPr>
        <w:t xml:space="preserve"> Potential </w:t>
      </w:r>
      <w:r w:rsidRPr="00A70B6E">
        <w:rPr>
          <w:lang w:val="en-US"/>
        </w:rPr>
        <w:t xml:space="preserve">NIS richness followed a latitudinal gradient, with high richness in the southern Bering Sea shelf, and a sharp decrease above 58ºN </w:t>
      </w:r>
      <w:r w:rsidRPr="00A70B6E">
        <w:rPr>
          <w:highlight w:val="yellow"/>
          <w:lang w:val="en-US"/>
        </w:rPr>
        <w:t>(Fig</w:t>
      </w:r>
      <w:r w:rsidR="00A037D0" w:rsidRPr="00A70B6E">
        <w:rPr>
          <w:highlight w:val="yellow"/>
          <w:lang w:val="en-US"/>
        </w:rPr>
        <w:t>ure</w:t>
      </w:r>
      <w:r w:rsidRPr="00A70B6E">
        <w:rPr>
          <w:highlight w:val="yellow"/>
          <w:lang w:val="en-US"/>
        </w:rPr>
        <w:t xml:space="preserve"> </w:t>
      </w:r>
      <w:r w:rsidR="00A037D0" w:rsidRPr="00A70B6E">
        <w:rPr>
          <w:highlight w:val="yellow"/>
          <w:lang w:val="en-US"/>
        </w:rPr>
        <w:t>2</w:t>
      </w:r>
      <w:r w:rsidRPr="00A70B6E">
        <w:rPr>
          <w:highlight w:val="yellow"/>
          <w:lang w:val="en-US"/>
        </w:rPr>
        <w:t>)</w:t>
      </w:r>
      <w:r w:rsidRPr="00A70B6E">
        <w:rPr>
          <w:lang w:val="en-US"/>
        </w:rPr>
        <w:t xml:space="preserve">. </w:t>
      </w:r>
      <w:r w:rsidR="00C767F9">
        <w:rPr>
          <w:lang w:val="en-US"/>
        </w:rPr>
        <w:t>Our results suggest that the lack of suitable habitat in arctic regions may be driven by species’ inability to tolerate cold temperatures. For one, a</w:t>
      </w:r>
      <w:r w:rsidR="00C767F9" w:rsidRPr="00A70B6E">
        <w:rPr>
          <w:lang w:val="en-US"/>
        </w:rPr>
        <w:t xml:space="preserve">ll </w:t>
      </w:r>
      <w:r w:rsidR="00C767F9">
        <w:rPr>
          <w:lang w:val="en-US"/>
        </w:rPr>
        <w:t>taxa were</w:t>
      </w:r>
      <w:r w:rsidR="00C767F9" w:rsidRPr="00A70B6E">
        <w:rPr>
          <w:lang w:val="en-US"/>
        </w:rPr>
        <w:t xml:space="preserve"> predicted to </w:t>
      </w:r>
      <w:r w:rsidR="00C767F9">
        <w:rPr>
          <w:lang w:val="en-US"/>
        </w:rPr>
        <w:t xml:space="preserve">have suitable </w:t>
      </w:r>
      <w:r w:rsidR="00C767F9" w:rsidRPr="00A70B6E">
        <w:rPr>
          <w:lang w:val="en-US"/>
        </w:rPr>
        <w:t>surviv</w:t>
      </w:r>
      <w:r w:rsidR="00C767F9">
        <w:rPr>
          <w:lang w:val="en-US"/>
        </w:rPr>
        <w:t xml:space="preserve">al habitat </w:t>
      </w:r>
      <w:r w:rsidR="00C767F9" w:rsidRPr="00A70B6E">
        <w:rPr>
          <w:lang w:val="en-US"/>
        </w:rPr>
        <w:t>from early July to mid-August, when water temperature</w:t>
      </w:r>
      <w:r w:rsidR="00C767F9">
        <w:rPr>
          <w:lang w:val="en-US"/>
        </w:rPr>
        <w:t>s were warmest</w:t>
      </w:r>
      <w:r w:rsidR="00D93C22">
        <w:rPr>
          <w:lang w:val="en-US"/>
        </w:rPr>
        <w:t>, but t</w:t>
      </w:r>
      <w:r w:rsidR="00C767F9" w:rsidRPr="00A70B6E">
        <w:rPr>
          <w:lang w:val="en-US"/>
        </w:rPr>
        <w:t>axa without year-round survival habitat were unable to survive from December to April</w:t>
      </w:r>
      <w:r w:rsidR="00C767F9">
        <w:rPr>
          <w:lang w:val="en-US"/>
        </w:rPr>
        <w:t>,</w:t>
      </w:r>
      <w:r w:rsidR="00C767F9" w:rsidRPr="00A70B6E">
        <w:rPr>
          <w:lang w:val="en-US"/>
        </w:rPr>
        <w:t xml:space="preserve"> </w:t>
      </w:r>
      <w:r w:rsidR="00D93C22">
        <w:rPr>
          <w:lang w:val="en-US"/>
        </w:rPr>
        <w:t xml:space="preserve">when water temperatures are </w:t>
      </w:r>
      <w:r w:rsidR="00C767F9" w:rsidRPr="00A70B6E">
        <w:rPr>
          <w:lang w:val="en-US"/>
        </w:rPr>
        <w:t xml:space="preserve">coldest. </w:t>
      </w:r>
      <w:r w:rsidR="00D93C22">
        <w:rPr>
          <w:lang w:val="en-US"/>
        </w:rPr>
        <w:t xml:space="preserve">The northward decline in potential NIS richness is also </w:t>
      </w:r>
      <w:r w:rsidRPr="00A70B6E">
        <w:rPr>
          <w:lang w:val="en-US"/>
        </w:rPr>
        <w:t>coincident with the limit of seasonal sea ice extent in the Bering Sea</w:t>
      </w:r>
      <w:r w:rsidR="00C767F9">
        <w:rPr>
          <w:lang w:val="en-US"/>
        </w:rPr>
        <w:t xml:space="preserve"> </w:t>
      </w:r>
      <w:r w:rsidRPr="00A70B6E">
        <w:rPr>
          <w:lang w:val="en-US"/>
        </w:rPr>
        <w:fldChar w:fldCharType="begin" w:fldLock="1"/>
      </w:r>
      <w:r w:rsidRPr="00A70B6E">
        <w:rPr>
          <w:lang w:val="en-US"/>
        </w:rPr>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uris" : [ "http://www.mendeley.com/documents/?uuid=fffc722b-4df4-40ee-864c-74bb9d82cfd7" ] }, { "id" : "ITEM-2",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2", "issued" : { "date-parts" : [ [ "2012" ] ] }, "page" : "31-45", "title" : "Comparison of warm and cold years on the southeastern Bering Sea shelf and some implications for the ecosystem", "type" : "article-journal", "volume" : "65" }, "uris" : [ "http://www.mendeley.com/documents/?uuid=7c7a9fe6-7ef4-3a63-ad93-aec08382a85c" ] } ], "mendeley" : { "formattedCitation" : "(Grebmeier et al. 2006b, Stabeno et al. 2012)", "plainTextFormattedCitation" : "(Grebmeier et al. 2006b, Stabeno et al. 2012)", "previouslyFormattedCitation" : "(Grebmeier et al. 2006b, Stabeno et al. 2012)" }, "properties" : {  }, "schema" : "https://github.com/citation-style-language/schema/raw/master/csl-citation.json" }</w:instrText>
      </w:r>
      <w:r w:rsidRPr="00A70B6E">
        <w:rPr>
          <w:lang w:val="en-US"/>
        </w:rPr>
        <w:fldChar w:fldCharType="separate"/>
      </w:r>
      <w:r w:rsidRPr="00A70B6E">
        <w:rPr>
          <w:noProof/>
          <w:lang w:val="en-US"/>
        </w:rPr>
        <w:t>(Grebmeier et al. 2006b, Stabeno et al. 2012)</w:t>
      </w:r>
      <w:r w:rsidRPr="00A70B6E">
        <w:rPr>
          <w:lang w:val="en-US"/>
        </w:rPr>
        <w:fldChar w:fldCharType="end"/>
      </w:r>
      <w:r w:rsidRPr="00A70B6E">
        <w:rPr>
          <w:lang w:val="en-US"/>
        </w:rPr>
        <w:t xml:space="preserve">. </w:t>
      </w:r>
      <w:r w:rsidR="00C767F9">
        <w:rPr>
          <w:lang w:val="en-US"/>
        </w:rPr>
        <w:t xml:space="preserve">The southeastern Bering Sea is largely ice-free, though sea ice can form along the northern Alaska Peninsula during very cold winters </w:t>
      </w:r>
      <w:r w:rsidR="00C767F9">
        <w:rPr>
          <w:lang w:val="en-US"/>
        </w:rPr>
        <w:lastRenderedPageBreak/>
        <w:fldChar w:fldCharType="begin" w:fldLock="1"/>
      </w:r>
      <w:r w:rsidR="00524D75">
        <w:rPr>
          <w:lang w:val="en-US"/>
        </w:rPr>
        <w:instrText>ADDIN CSL_CITATION { "citationItems" : [ { "id" : "ITEM-1",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1", "issued" : { "date-parts" : [ [ "2012" ] ] }, "page" : "31-45", "title" : "Comparison of warm and cold years on the southeastern Bering Sea shelf and some implications for the ecosystem", "type" : "article-journal", "volume" : "65" }, "uris" : [ "http://www.mendeley.com/documents/?uuid=7c7a9fe6-7ef4-3a63-ad93-aec08382a85c" ] } ], "mendeley" : { "formattedCitation" : "(Stabeno et al. 2012)", "plainTextFormattedCitation" : "(Stabeno et al. 2012)", "previouslyFormattedCitation" : "(Stabeno et al. 2012)" }, "properties" : {  }, "schema" : "https://github.com/citation-style-language/schema/raw/master/csl-citation.json" }</w:instrText>
      </w:r>
      <w:r w:rsidR="00C767F9">
        <w:rPr>
          <w:lang w:val="en-US"/>
        </w:rPr>
        <w:fldChar w:fldCharType="separate"/>
      </w:r>
      <w:r w:rsidR="00C767F9" w:rsidRPr="00C767F9">
        <w:rPr>
          <w:noProof/>
          <w:lang w:val="en-US"/>
        </w:rPr>
        <w:t>(Stabeno et al. 2012)</w:t>
      </w:r>
      <w:r w:rsidR="00C767F9">
        <w:rPr>
          <w:lang w:val="en-US"/>
        </w:rPr>
        <w:fldChar w:fldCharType="end"/>
      </w:r>
      <w:r w:rsidR="00C767F9">
        <w:rPr>
          <w:lang w:val="en-US"/>
        </w:rPr>
        <w:t xml:space="preserve">. </w:t>
      </w:r>
      <w:r w:rsidRPr="00A70B6E">
        <w:rPr>
          <w:lang w:val="en-US"/>
        </w:rPr>
        <w:t xml:space="preserve">Meanwhile, </w:t>
      </w:r>
      <w:r w:rsidR="00085CD3">
        <w:rPr>
          <w:lang w:val="en-US"/>
        </w:rPr>
        <w:t xml:space="preserve">the </w:t>
      </w:r>
      <w:r w:rsidR="00085CD3" w:rsidRPr="00A70B6E">
        <w:rPr>
          <w:lang w:val="en-US"/>
        </w:rPr>
        <w:t xml:space="preserve">northern Bering Sea </w:t>
      </w:r>
      <w:r w:rsidR="00C767F9">
        <w:rPr>
          <w:lang w:val="en-US"/>
        </w:rPr>
        <w:t>is</w:t>
      </w:r>
      <w:r w:rsidR="00085CD3" w:rsidRPr="00A70B6E">
        <w:rPr>
          <w:lang w:val="en-US"/>
        </w:rPr>
        <w:t xml:space="preserve"> </w:t>
      </w:r>
      <w:r w:rsidR="00085CD3">
        <w:rPr>
          <w:lang w:val="en-US"/>
        </w:rPr>
        <w:t xml:space="preserve">strongly </w:t>
      </w:r>
      <w:r w:rsidR="00C767F9">
        <w:rPr>
          <w:lang w:val="en-US"/>
        </w:rPr>
        <w:t xml:space="preserve">influenced </w:t>
      </w:r>
      <w:r w:rsidR="00085CD3" w:rsidRPr="00A70B6E">
        <w:rPr>
          <w:lang w:val="en-US"/>
        </w:rPr>
        <w:t>by the presence of sea ice</w:t>
      </w:r>
      <w:r w:rsidR="00C767F9">
        <w:rPr>
          <w:lang w:val="en-US"/>
        </w:rPr>
        <w:t xml:space="preserve">; consequently, </w:t>
      </w:r>
      <w:r w:rsidR="00085CD3">
        <w:rPr>
          <w:lang w:val="en-US"/>
        </w:rPr>
        <w:t>its hydrology and biodiversity</w:t>
      </w:r>
      <w:r w:rsidR="00085CD3" w:rsidRPr="00A70B6E">
        <w:rPr>
          <w:lang w:val="en-US"/>
        </w:rPr>
        <w:t xml:space="preserve"> </w:t>
      </w:r>
      <w:r w:rsidR="00085CD3">
        <w:rPr>
          <w:lang w:val="en-US"/>
        </w:rPr>
        <w:t xml:space="preserve">are more akin to </w:t>
      </w:r>
      <w:r w:rsidR="00C767F9">
        <w:rPr>
          <w:lang w:val="en-US"/>
        </w:rPr>
        <w:t>the Arctic Ocean</w:t>
      </w:r>
      <w:r w:rsidR="00085CD3">
        <w:rPr>
          <w:lang w:val="en-US"/>
        </w:rPr>
        <w:t xml:space="preserve"> than they are to the southern Bering Sea </w:t>
      </w:r>
      <w:r w:rsidRPr="00A70B6E">
        <w:rPr>
          <w:lang w:val="en-US"/>
        </w:rPr>
        <w:fldChar w:fldCharType="begin" w:fldLock="1"/>
      </w:r>
      <w:r w:rsidR="006B5E37" w:rsidRPr="00A70B6E">
        <w:rPr>
          <w:lang w:val="en-US"/>
        </w:rPr>
        <w:instrText>ADDIN CSL_CITATION { "citationItems" : [ { "id" : "ITEM-1", "itemData" : { "DOI" : "10.1016/j.pocean.2006.10.001", "ISBN" : "0079-6611", "ISSN" : "00796611", "PMID" : "184", "abstract" : "The shallow continental shelves and slope of the Amerasian Arctic are strongly influenced by nutrient-rich Pacific waters advected over the shelves from the northern Bering Sea into the Arctic Ocean. These high-latitude shelf systems are highly productive both as the ice melts and during the open-water period. The duration and extent of seasonal sea ice, seawater temperature and water mass structure are critical controls on water column production, organic carbon cycling and pelagic-benthic coupling. Short food chains and shallow depths are characteristic of high productivity areas in this region, so changes in lower trophic levels can impact higher trophic organisms rapidly, including pelagic- and benthic-feeding marine mammals and seabirds. Subsistence harvesting of many of these animals is locally important for human consumption. The vulnerability of the ecosystem to environmental change is thought to be high, particularly as sea ice extent declines and seawater warms. In this review, we focus on ecosystem dynamics in the northern Bering and Chukchi Seas, with a more limited discussion of the adjoining Pacific-influenced eastern section of the East Siberian Sea and the western section of the Beaufort Sea. Both primary and secondary production are enhanced in specific regions that we discuss here, with the northern Bering and Chukchi Seas sustaining some of the highest water column production and benthic faunal soft-bottom biomass in the world ocean. In addition, these organic carbon-rich Pacific waters are periodically advected into low productivity regions of the nearshore northern Bering, Chukchi and Beaufort Seas off Alaska and sometimes into the East Siberian Sea, all of which have lower productivity on an annual basis. Thus, these near shore areas are intimately tied to nutrients and advected particulate organic carbon from the Pacific influenced Bering Shelf-Anadyr water. Given the short food chains and dependence of many apex predators on sea ice, recent reductions in sea ice in the Pacific-influenced sector of the Arctic have the potential to cause an ecosystem reorganization that may alter this benthic-oriented system to one more dominated by pelagic processes. \u00a9 2006 Elsevier Ltd. All rights reserved.", "author" : [ { "dropping-particle" : "", "family" : "Grebmeier", "given" : "Jacqueline M.", "non-dropping-particle" : "", "parse-names" : false, "suffix" : "" }, { "dropping-particle" : "", "family" : "Cooper", "given" : "Lee W.", "non-dropping-particle" : "", "parse-names" : false, "suffix" : "" }, { "dropping-particle" : "", "family" : "Feder", "given" : "Howard M.", "non-dropping-particle" : "", "parse-names" : false, "suffix" : "" }, { "dropping-particle" : "", "family" : "Sirenko", "given" : "Boris I.", "non-dropping-particle" : "", "parse-names" : false, "suffix" : "" } ], "container-title" : "Progress in Oceanography", "id" : "ITEM-1", "issue" : "2-4", "issued" : { "date-parts" : [ [ "2006" ] ] }, "page" : "331-361", "title" : "Ecosystem dynamics of the Pacific-influenced Northern Bering and Chukchi Seas in the Amerasian Arctic", "type" : "article-journal", "volume" : "71" }, "uris" : [ "http://www.mendeley.com/documents/?uuid=20f316fb-62c7-4b88-bd9f-222a512b9843" ] }, { "id" : "ITEM-2",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2", "issue" : "2", "issued" : { "date-parts" : [ [ "2008", "3" ] ] }, "page" : "309-320", "title" : "Sea ice retreat alters the biogeography of the Bering Sea continental shelf", "type" : "article-journal", "volume" : "18" }, "uris" : [ "http://www.mendeley.com/documents/?uuid=0fa6e3ee-07bf-4cc2-9a25-410f2172f038" ] } ], "mendeley" : { "formattedCitation" : "(Grebmeier et al. 2006a, Mueter and Litzow 2008)", "plainTextFormattedCitation" : "(Grebmeier et al. 2006a, Mueter and Litzow 2008)", "previouslyFormattedCitation" : "(Grebmeier et al. 2006a, Mueter and Litzow 2008)" }, "properties" : {  }, "schema" : "https://github.com/citation-style-language/schema/raw/master/csl-citation.json" }</w:instrText>
      </w:r>
      <w:r w:rsidRPr="00A70B6E">
        <w:rPr>
          <w:lang w:val="en-US"/>
        </w:rPr>
        <w:fldChar w:fldCharType="separate"/>
      </w:r>
      <w:r w:rsidRPr="00A70B6E">
        <w:rPr>
          <w:noProof/>
          <w:lang w:val="en-US"/>
        </w:rPr>
        <w:t>(Grebmeier et al. 2006a, Mueter and Litzow 2008)</w:t>
      </w:r>
      <w:r w:rsidRPr="00A70B6E">
        <w:rPr>
          <w:lang w:val="en-US"/>
        </w:rPr>
        <w:fldChar w:fldCharType="end"/>
      </w:r>
      <w:r w:rsidRPr="00A70B6E">
        <w:rPr>
          <w:lang w:val="en-US"/>
        </w:rPr>
        <w:t xml:space="preserve">. </w:t>
      </w:r>
    </w:p>
    <w:p w14:paraId="57F592B7" w14:textId="01F5D478" w:rsidR="00E85FCC" w:rsidRPr="00A70B6E" w:rsidRDefault="00E85FCC" w:rsidP="00B31FD6">
      <w:pPr>
        <w:pStyle w:val="Heading2"/>
      </w:pPr>
      <w:r w:rsidRPr="00A70B6E">
        <w:t>Reproduction: Is there enough time?</w:t>
      </w:r>
    </w:p>
    <w:p w14:paraId="1AD01AC4" w14:textId="4906FD82" w:rsidR="00C94737" w:rsidRDefault="00290135" w:rsidP="00896AF4">
      <w:pPr>
        <w:spacing w:line="360" w:lineRule="auto"/>
        <w:contextualSpacing/>
        <w:rPr>
          <w:lang w:val="en-US"/>
        </w:rPr>
      </w:pPr>
      <w:r>
        <w:rPr>
          <w:highlight w:val="cyan"/>
          <w:lang w:val="en-US"/>
        </w:rPr>
        <w:t>Very f</w:t>
      </w:r>
      <w:r w:rsidR="00EB74BA" w:rsidRPr="00A70B6E">
        <w:rPr>
          <w:highlight w:val="cyan"/>
          <w:lang w:val="en-US"/>
        </w:rPr>
        <w:t xml:space="preserve">ew studies have modeled </w:t>
      </w:r>
      <w:r w:rsidR="00EB74BA">
        <w:rPr>
          <w:highlight w:val="cyan"/>
          <w:lang w:val="en-US"/>
        </w:rPr>
        <w:t xml:space="preserve">whether </w:t>
      </w:r>
      <w:r w:rsidR="00EB74BA" w:rsidRPr="00A70B6E">
        <w:rPr>
          <w:highlight w:val="cyan"/>
          <w:lang w:val="en-US"/>
        </w:rPr>
        <w:t xml:space="preserve">reproductive habitat </w:t>
      </w:r>
      <w:r w:rsidR="00EB74BA">
        <w:rPr>
          <w:highlight w:val="cyan"/>
          <w:lang w:val="en-US"/>
        </w:rPr>
        <w:t>for NIS exists in</w:t>
      </w:r>
      <w:r w:rsidR="00EB74BA" w:rsidRPr="00A70B6E">
        <w:rPr>
          <w:highlight w:val="cyan"/>
          <w:lang w:val="en-US"/>
        </w:rPr>
        <w:t xml:space="preserve"> Arcti</w:t>
      </w:r>
      <w:r w:rsidR="00EB74BA">
        <w:rPr>
          <w:highlight w:val="cyan"/>
          <w:lang w:val="en-US"/>
        </w:rPr>
        <w:t>c regions.</w:t>
      </w:r>
      <w:r w:rsidR="00C94737" w:rsidRPr="00A70B6E">
        <w:rPr>
          <w:highlight w:val="cyan"/>
          <w:lang w:val="en-US"/>
        </w:rPr>
        <w:t xml:space="preserve"> </w:t>
      </w:r>
      <w:r>
        <w:rPr>
          <w:lang w:val="en-US"/>
        </w:rPr>
        <w:t xml:space="preserve">Of the </w:t>
      </w:r>
      <w:r w:rsidR="00C94737" w:rsidRPr="00A70B6E">
        <w:rPr>
          <w:lang w:val="en-US"/>
        </w:rPr>
        <w:t>taxa we evaluated</w:t>
      </w:r>
      <w:r>
        <w:rPr>
          <w:lang w:val="en-US"/>
        </w:rPr>
        <w:t>, most</w:t>
      </w:r>
      <w:r w:rsidR="00C94737" w:rsidRPr="00A70B6E">
        <w:rPr>
          <w:lang w:val="en-US"/>
        </w:rPr>
        <w:t xml:space="preserve"> had at least one week of suitable reproductive habitat. </w:t>
      </w:r>
      <w:r w:rsidR="00497619" w:rsidRPr="00A70B6E">
        <w:rPr>
          <w:lang w:val="en-US"/>
        </w:rPr>
        <w:t>In contrast to our year-round survival model</w:t>
      </w:r>
      <w:r w:rsidR="00497619">
        <w:rPr>
          <w:lang w:val="en-US"/>
        </w:rPr>
        <w:t>s</w:t>
      </w:r>
      <w:r w:rsidR="00497619" w:rsidRPr="00A70B6E">
        <w:rPr>
          <w:lang w:val="en-US"/>
        </w:rPr>
        <w:t xml:space="preserve">, Norton Sound (~64°C) </w:t>
      </w:r>
      <w:r w:rsidR="00497619">
        <w:rPr>
          <w:lang w:val="en-US"/>
        </w:rPr>
        <w:t>was</w:t>
      </w:r>
      <w:r w:rsidR="00497619" w:rsidRPr="00A70B6E">
        <w:rPr>
          <w:lang w:val="en-US"/>
        </w:rPr>
        <w:t xml:space="preserve"> predicted to support the greatest number of NIS during the summer months </w:t>
      </w:r>
      <w:r w:rsidR="00497619">
        <w:rPr>
          <w:lang w:val="en-US"/>
        </w:rPr>
        <w:t>(</w:t>
      </w:r>
      <w:r w:rsidR="00497619" w:rsidRPr="00D653F8">
        <w:rPr>
          <w:highlight w:val="yellow"/>
          <w:lang w:val="en-US"/>
        </w:rPr>
        <w:t>Supplementary Figure 1</w:t>
      </w:r>
      <w:r w:rsidR="00497619">
        <w:rPr>
          <w:lang w:val="en-US"/>
        </w:rPr>
        <w:t xml:space="preserve">). Waters in Norton Sound are very shallow, creating </w:t>
      </w:r>
      <w:r w:rsidR="00497619" w:rsidRPr="00A70B6E">
        <w:rPr>
          <w:lang w:val="en-US"/>
        </w:rPr>
        <w:t xml:space="preserve">a thermal hotspot in the Bering Sea </w:t>
      </w:r>
      <w:r w:rsidR="00497619" w:rsidRPr="00A70B6E">
        <w:rPr>
          <w:lang w:val="en-US"/>
        </w:rPr>
        <w:fldChar w:fldCharType="begin" w:fldLock="1"/>
      </w:r>
      <w:r w:rsidR="00497619" w:rsidRPr="00A70B6E">
        <w:rPr>
          <w:lang w:val="en-US"/>
        </w:rPr>
        <w:instrText>ADDIN CSL_CITATION { "citationItems" : [ { "id" : "ITEM-1", "itemData" : { "ISBN" : "9781617610394", "author" : [ { "dropping-particle" : "", "family" : "Ladd", "given" : "Carol", "non-dropping-particle" : "", "parse-names" : false, "suffix" : "" }, { "dropping-particle" : "", "family" : "Overland", "given" : "James E.", "non-dropping-particle" : "", "parse-names" : false, "suffix" : "" } ], "id" : "ITEM-1", "issued" : { "date-parts" : [ [ "2009" ] ] }, "publisher-place" : "Seattle, WA", "title" : "Retrospective analysis of sea surface temperature in the northern Bering and Chukchi seas. NOAA Technical Memorandum OAR PMEL-145", "type" : "report" }, "uris" : [ "http://www.mendeley.com/documents/?uuid=9ec32943-044a-4e07-a3e4-1fb1609d74b8", "http://www.mendeley.com/documents/?uuid=fa9bc3d6-ca5d-4ff4-88d6-c1f41e89ea74"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Ladd and Overland 2009, Hermann et al. 2016)", "plainTextFormattedCitation" : "(Ladd and Overland 2009, Hermann et al. 2016)", "previouslyFormattedCitation" : "(Ladd and Overland 2009, Hermann et al. 2016)" }, "properties" : {  }, "schema" : "https://github.com/citation-style-language/schema/raw/master/csl-citation.json" }</w:instrText>
      </w:r>
      <w:r w:rsidR="00497619" w:rsidRPr="00A70B6E">
        <w:rPr>
          <w:lang w:val="en-US"/>
        </w:rPr>
        <w:fldChar w:fldCharType="separate"/>
      </w:r>
      <w:r w:rsidR="00497619" w:rsidRPr="00A70B6E">
        <w:rPr>
          <w:noProof/>
          <w:lang w:val="en-US"/>
        </w:rPr>
        <w:t>(Ladd and Overland 2009, Hermann et al. 2016)</w:t>
      </w:r>
      <w:r w:rsidR="00497619" w:rsidRPr="00A70B6E">
        <w:rPr>
          <w:lang w:val="en-US"/>
        </w:rPr>
        <w:fldChar w:fldCharType="end"/>
      </w:r>
      <w:r w:rsidR="00497619" w:rsidRPr="00A70B6E">
        <w:rPr>
          <w:lang w:val="en-US"/>
        </w:rPr>
        <w:t xml:space="preserve">. </w:t>
      </w:r>
      <w:r w:rsidR="00497619">
        <w:rPr>
          <w:lang w:val="en-US"/>
        </w:rPr>
        <w:t xml:space="preserve">It is difficult to determine whether taxa would have enough time to brood their eggs or develop into juveniles within the </w:t>
      </w:r>
      <w:r w:rsidR="00497619" w:rsidRPr="00A70B6E">
        <w:rPr>
          <w:lang w:val="en-US"/>
        </w:rPr>
        <w:t>Bering Sea’s short summer season</w:t>
      </w:r>
      <w:r w:rsidR="00497619">
        <w:rPr>
          <w:lang w:val="en-US"/>
        </w:rPr>
        <w:t>, especially when considering that cold</w:t>
      </w:r>
      <w:r w:rsidR="00497619" w:rsidRPr="00A70B6E">
        <w:rPr>
          <w:lang w:val="en-US"/>
        </w:rPr>
        <w:t xml:space="preserve"> temperature</w:t>
      </w:r>
      <w:r w:rsidR="00497619">
        <w:rPr>
          <w:lang w:val="en-US"/>
        </w:rPr>
        <w:t>s may</w:t>
      </w:r>
      <w:r w:rsidR="00497619" w:rsidRPr="00A70B6E">
        <w:rPr>
          <w:lang w:val="en-US"/>
        </w:rPr>
        <w:t xml:space="preserve"> </w:t>
      </w:r>
      <w:r w:rsidR="00497619">
        <w:rPr>
          <w:lang w:val="en-US"/>
        </w:rPr>
        <w:t>increase</w:t>
      </w:r>
      <w:r w:rsidR="00497619" w:rsidRPr="00A70B6E">
        <w:rPr>
          <w:lang w:val="en-US"/>
        </w:rPr>
        <w:t xml:space="preserve"> time to development </w:t>
      </w:r>
      <w:r w:rsidR="00497619" w:rsidRPr="00A70B6E">
        <w:rPr>
          <w:lang w:val="en-US"/>
        </w:rPr>
        <w:fldChar w:fldCharType="begin" w:fldLock="1"/>
      </w:r>
      <w:r w:rsidR="00497619" w:rsidRPr="00A70B6E">
        <w:rPr>
          <w:lang w:val="en-US"/>
        </w:rPr>
        <w: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prefix" : "e.g. ", "uris" : [ "http://www.mendeley.com/documents/?uuid=eba68940-1309-458a-9d70-e76a20b480c7" ] } ], "mendeley" : { "formattedCitation" : "(e.g. de Rivera et al. 2007)", "plainTextFormattedCitation" : "(e.g. de Rivera et al. 2007)", "previouslyFormattedCitation" : "(e.g. de Rivera et al. 2007)" }, "properties" : {  }, "schema" : "https://github.com/citation-style-language/schema/raw/master/csl-citation.json" }</w:instrText>
      </w:r>
      <w:r w:rsidR="00497619" w:rsidRPr="00A70B6E">
        <w:rPr>
          <w:lang w:val="en-US"/>
        </w:rPr>
        <w:fldChar w:fldCharType="separate"/>
      </w:r>
      <w:r w:rsidR="00497619" w:rsidRPr="00A70B6E">
        <w:rPr>
          <w:noProof/>
          <w:lang w:val="en-US"/>
        </w:rPr>
        <w:t>(e.g. de Rivera et al. 2007)</w:t>
      </w:r>
      <w:r w:rsidR="00497619" w:rsidRPr="00A70B6E">
        <w:rPr>
          <w:lang w:val="en-US"/>
        </w:rPr>
        <w:fldChar w:fldCharType="end"/>
      </w:r>
      <w:r w:rsidR="00497619" w:rsidRPr="00A70B6E">
        <w:rPr>
          <w:lang w:val="en-US"/>
        </w:rPr>
        <w:t xml:space="preserve">. </w:t>
      </w:r>
      <w:ins w:id="64" w:author="Amanda Droghini" w:date="2018-03-21T22:30:00Z">
        <w:r w:rsidR="004550D2" w:rsidRPr="00A70B6E">
          <w:rPr>
            <w:lang w:val="en-US"/>
          </w:rPr>
          <w:t xml:space="preserve">Interestingly, the two </w:t>
        </w:r>
      </w:ins>
      <w:r w:rsidR="004550D2" w:rsidRPr="00A70B6E">
        <w:rPr>
          <w:lang w:val="en-US"/>
        </w:rPr>
        <w:t>NIS</w:t>
      </w:r>
      <w:ins w:id="65" w:author="Amanda Droghini" w:date="2018-03-21T22:30:00Z">
        <w:r w:rsidR="004550D2" w:rsidRPr="00A70B6E">
          <w:rPr>
            <w:lang w:val="en-US"/>
          </w:rPr>
          <w:t xml:space="preserve"> that are established in the Bering Sea</w:t>
        </w:r>
      </w:ins>
      <w:r w:rsidR="004550D2" w:rsidRPr="00A70B6E">
        <w:rPr>
          <w:lang w:val="en-US"/>
        </w:rPr>
        <w:t xml:space="preserve"> (</w:t>
      </w:r>
      <w:r w:rsidR="004550D2" w:rsidRPr="00A70B6E">
        <w:rPr>
          <w:i/>
          <w:lang w:val="en-US"/>
        </w:rPr>
        <w:t xml:space="preserve">Caprella mutica </w:t>
      </w:r>
      <w:r w:rsidR="004550D2" w:rsidRPr="00A70B6E">
        <w:rPr>
          <w:lang w:val="en-US"/>
        </w:rPr>
        <w:t xml:space="preserve">and </w:t>
      </w:r>
      <w:r w:rsidR="004550D2" w:rsidRPr="00A70B6E">
        <w:rPr>
          <w:i/>
          <w:lang w:val="en-US"/>
        </w:rPr>
        <w:t>Mya arenaria</w:t>
      </w:r>
      <w:r w:rsidR="004550D2" w:rsidRPr="00A70B6E">
        <w:rPr>
          <w:lang w:val="en-US"/>
        </w:rPr>
        <w:t>)</w:t>
      </w:r>
      <w:r w:rsidR="004550D2">
        <w:rPr>
          <w:lang w:val="en-US"/>
        </w:rPr>
        <w:t>, which require minimum reproductive temperatures of 4</w:t>
      </w:r>
      <w:r w:rsidR="004550D2" w:rsidRPr="00A70B6E">
        <w:rPr>
          <w:lang w:val="en-US"/>
        </w:rPr>
        <w:t>°C</w:t>
      </w:r>
      <w:r w:rsidR="004550D2">
        <w:rPr>
          <w:lang w:val="en-US"/>
        </w:rPr>
        <w:t>,</w:t>
      </w:r>
      <w:r w:rsidR="004550D2" w:rsidRPr="00A70B6E">
        <w:rPr>
          <w:i/>
          <w:lang w:val="en-US"/>
        </w:rPr>
        <w:t xml:space="preserve"> </w:t>
      </w:r>
      <w:ins w:id="66" w:author="Amanda Droghini" w:date="2018-03-21T22:30:00Z">
        <w:r w:rsidR="004550D2" w:rsidRPr="00A70B6E">
          <w:rPr>
            <w:lang w:val="en-US"/>
          </w:rPr>
          <w:t xml:space="preserve">were the two outliers in our </w:t>
        </w:r>
      </w:ins>
      <w:r w:rsidR="004550D2" w:rsidRPr="00A70B6E">
        <w:rPr>
          <w:lang w:val="en-US"/>
        </w:rPr>
        <w:t>dataset</w:t>
      </w:r>
      <w:ins w:id="67" w:author="Amanda Droghini" w:date="2018-03-21T22:30:00Z">
        <w:r w:rsidR="004550D2" w:rsidRPr="00A70B6E">
          <w:rPr>
            <w:lang w:val="en-US"/>
          </w:rPr>
          <w:t xml:space="preserve"> that had nearly year-round reproductive habitat (</w:t>
        </w:r>
      </w:ins>
      <w:r w:rsidR="004550D2" w:rsidRPr="00A70B6E">
        <w:rPr>
          <w:lang w:val="en-US"/>
        </w:rPr>
        <w:t>&gt;51</w:t>
      </w:r>
      <w:ins w:id="68" w:author="Amanda Droghini" w:date="2018-03-21T22:30:00Z">
        <w:r w:rsidR="004550D2" w:rsidRPr="00A70B6E">
          <w:rPr>
            <w:lang w:val="en-US"/>
          </w:rPr>
          <w:t xml:space="preserve"> consecutive weeks).</w:t>
        </w:r>
      </w:ins>
      <w:r w:rsidR="004550D2">
        <w:rPr>
          <w:lang w:val="en-US"/>
        </w:rPr>
        <w:t xml:space="preserve"> In contrast, t</w:t>
      </w:r>
      <w:r w:rsidR="00497619" w:rsidRPr="00A70B6E">
        <w:rPr>
          <w:lang w:val="en-US"/>
        </w:rPr>
        <w:t xml:space="preserve">axa that require salinities ≤30 ppt or temperatures ≥14°C </w:t>
      </w:r>
      <w:r w:rsidR="00CE4D21">
        <w:rPr>
          <w:lang w:val="en-US"/>
        </w:rPr>
        <w:t>for reproduction or development</w:t>
      </w:r>
      <w:r w:rsidR="00497619" w:rsidRPr="00A70B6E">
        <w:rPr>
          <w:lang w:val="en-US"/>
        </w:rPr>
        <w:t xml:space="preserve"> </w:t>
      </w:r>
      <w:r w:rsidR="00CE4D21">
        <w:rPr>
          <w:lang w:val="en-US"/>
        </w:rPr>
        <w:t xml:space="preserve">are predicted to </w:t>
      </w:r>
      <w:r w:rsidR="00497619" w:rsidRPr="00A70B6E">
        <w:rPr>
          <w:lang w:val="en-US"/>
        </w:rPr>
        <w:t xml:space="preserve">have </w:t>
      </w:r>
      <w:r w:rsidR="00497619">
        <w:rPr>
          <w:lang w:val="en-US"/>
        </w:rPr>
        <w:t xml:space="preserve">very few weeks of suitable </w:t>
      </w:r>
      <w:r w:rsidR="00CE4D21">
        <w:rPr>
          <w:lang w:val="en-US"/>
        </w:rPr>
        <w:t xml:space="preserve">reproductive </w:t>
      </w:r>
      <w:r w:rsidR="00497619">
        <w:rPr>
          <w:lang w:val="en-US"/>
        </w:rPr>
        <w:t>habitat</w:t>
      </w:r>
      <w:r w:rsidR="00497619" w:rsidRPr="00A70B6E">
        <w:rPr>
          <w:lang w:val="en-US"/>
        </w:rPr>
        <w:t xml:space="preserve"> </w:t>
      </w:r>
      <w:r w:rsidR="00497619" w:rsidRPr="00262868">
        <w:rPr>
          <w:highlight w:val="yellow"/>
          <w:lang w:val="en-US"/>
        </w:rPr>
        <w:t>(Figure 4)</w:t>
      </w:r>
      <w:r w:rsidR="00497619" w:rsidRPr="00A70B6E">
        <w:rPr>
          <w:lang w:val="en-US"/>
        </w:rPr>
        <w:t xml:space="preserve">. </w:t>
      </w:r>
      <w:r w:rsidR="00497619">
        <w:rPr>
          <w:lang w:val="en-US"/>
        </w:rPr>
        <w:t xml:space="preserve">However, to fully understand the reproduction capacity of NIS in new regions or under climate change conditions, </w:t>
      </w:r>
      <w:del w:id="69" w:author="Amanda Droghini" w:date="2018-04-02T08:09:00Z">
        <w:r w:rsidR="00766AB0" w:rsidDel="00497619">
          <w:rPr>
            <w:lang w:val="en-US"/>
          </w:rPr>
          <w:delText>P</w:delText>
        </w:r>
        <w:r w:rsidR="00262868" w:rsidRPr="00A70B6E" w:rsidDel="00497619">
          <w:rPr>
            <w:lang w:val="en-US"/>
          </w:rPr>
          <w:delText xml:space="preserve">rominent invaders such as </w:delText>
        </w:r>
        <w:r w:rsidR="00262868" w:rsidRPr="00A70B6E" w:rsidDel="00497619">
          <w:rPr>
            <w:i/>
            <w:lang w:val="en-US"/>
          </w:rPr>
          <w:delText>Botrylloides violaceus</w:delText>
        </w:r>
        <w:r w:rsidR="00262868" w:rsidRPr="00A70B6E" w:rsidDel="00497619">
          <w:rPr>
            <w:lang w:val="en-US"/>
          </w:rPr>
          <w:delText xml:space="preserve"> and </w:delText>
        </w:r>
        <w:r w:rsidR="00262868" w:rsidRPr="00A70B6E" w:rsidDel="00497619">
          <w:rPr>
            <w:i/>
            <w:iCs/>
            <w:lang w:val="en-US"/>
          </w:rPr>
          <w:delText>Carcinus maenas</w:delText>
        </w:r>
        <w:r w:rsidR="00262868" w:rsidRPr="00A70B6E" w:rsidDel="00497619">
          <w:rPr>
            <w:lang w:val="en-US"/>
          </w:rPr>
          <w:delText xml:space="preserve"> either do not have suitable temperatures or do not have enough time to complete development, despite having the capacity to live year-round across moderately large areas of the shelf </w:delText>
        </w:r>
        <w:r w:rsidR="00262868" w:rsidRPr="00A70B6E" w:rsidDel="00497619">
          <w:rPr>
            <w:lang w:val="en-US"/>
          </w:rPr>
          <w:fldChar w:fldCharType="begin" w:fldLock="1"/>
        </w:r>
        <w:r w:rsidR="00262868" w:rsidRPr="00497619" w:rsidDel="00497619">
          <w:rPr>
            <w:lang w:val="en-US"/>
          </w:rPr>
          <w:del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uris" : [ "http://www.mendeley.com/documents/?uuid=eba68940-1309-458a-9d70-e76a20b480c7" ] }, { "id" : "ITEM-2", "itemData" : { "DOI" : "10.3354/meps08107", "ISBN" : "0171-8630", "ISSN" : "01718630", "abstract" : "Increased awareness of climate change and invasive species has resulted in a surge of studies on how climate change impacts the invasibility of communities. A common method of study is comparing temperature ranges of native or naturalized species to those of highly invasive species. Two fouling community animals that have been so compared are the ascidians Botryllus schlosseri and Botrylloides violaceus. However, temperature range comparisons of different life history traits yield conflicting results. We examined the 2 species to identify a characteristic that could explain these discrepancies and found a single outstanding feature: the brooding period in B. violaceus is at least 5 times that of B. schlosseri. To determine if this elongated brooding period accounted for the observed discrepancies in temperature range, the relationship between recruitment and temperature was reanalyzed using estimated fertilization times for 2001-2006 recruitment at the Groton Long Point Marina and the University of Connecticut, Avery Point, and 2006 recruitment at the University of Maine Darling Marine Center. Estimated fertilization occurred at the same water temperatures for B. violaceus and B. schlosseri colonies. The observed delay in initial recruitment of B. violaceus resulted from the elongated brooding period, not a delay in fertilization due to water temperature. Analyzing recruitment data without incorporating brooding period may not be representative of reproductive environmental requirements and ranges for animals with brooding periods, and may result in uninformative conclusions when comparing species whose brooding periods differ significantly.", "author" : [ { "dropping-particle" : "", "family" : "Westerman", "given" : "Erica L.", "non-dropping-particle" : "", "parse-names" : false, "suffix" : "" }, { "dropping-particle" : "", "family" : "Whitlatch", "given" : "Robert", "non-dropping-particle" : "", "parse-names" : false, "suffix" : "" }, { "dropping-particle" : "", "family" : "Dijkstra", "given" : "Jennifer A.", "non-dropping-particle" : "", "parse-names" : false, "suffix" : "" }, { "dropping-particle" : "", "family" : "Harris", "given" : "Larry G.", "non-dropping-particle" : "", "parse-names" : false, "suffix" : "" } ], "container-title" : "Marine Ecology Progress Series", "id" : "ITEM-2", "issued" : { "date-parts" : [ [ "2009" ] ] }, "page" : "13-19", "title" : "Variation in brooding period masks similarities in response to changing temperatures", "type" : "article-journal", "volume" : "391" }, "uris" : [ "http://www.mendeley.com/documents/?uuid=eac96a20-b72b-4274-b0b7-f542a6db178c" ] } ], "mendeley" : { "formattedCitation" : "(de Rivera et al. 2007, Westerman et al. 2009)", "plainTextFormattedCitation" : "(de Rivera et al. 2007, Westerman et al. 2009)", "previouslyFormattedCitation" : "(de Rivera et al. 2007, Westerman et al. 2009)" }, "properties" : {  }, "schema" : "https://github.com/citation-style-language/schema/raw/master/csl-citation.json" }</w:delInstrText>
        </w:r>
        <w:r w:rsidR="00262868" w:rsidRPr="00A70B6E" w:rsidDel="00497619">
          <w:rPr>
            <w:lang w:val="en-US"/>
          </w:rPr>
          <w:fldChar w:fldCharType="separate"/>
        </w:r>
        <w:r w:rsidR="00262868" w:rsidRPr="00497619" w:rsidDel="00497619">
          <w:rPr>
            <w:noProof/>
            <w:lang w:val="en-US"/>
          </w:rPr>
          <w:delText>(de Rivera et al. 2007, Westerman et al. 2009)</w:delText>
        </w:r>
        <w:r w:rsidR="00262868" w:rsidRPr="00A70B6E" w:rsidDel="00497619">
          <w:rPr>
            <w:lang w:val="en-US"/>
          </w:rPr>
          <w:fldChar w:fldCharType="end"/>
        </w:r>
        <w:r w:rsidR="00262868" w:rsidRPr="00A70B6E" w:rsidDel="00497619">
          <w:rPr>
            <w:lang w:val="en-US"/>
          </w:rPr>
          <w:delText xml:space="preserve">. </w:delText>
        </w:r>
      </w:del>
      <w:r w:rsidR="00497619">
        <w:rPr>
          <w:lang w:val="en-US"/>
        </w:rPr>
        <w:t>m</w:t>
      </w:r>
      <w:r w:rsidR="00262868" w:rsidRPr="00A70B6E">
        <w:rPr>
          <w:lang w:val="en-US"/>
        </w:rPr>
        <w:t xml:space="preserve">ore experimental </w:t>
      </w:r>
      <w:r w:rsidR="00262868">
        <w:rPr>
          <w:lang w:val="en-US"/>
        </w:rPr>
        <w:t>studies are</w:t>
      </w:r>
      <w:r w:rsidR="00262868" w:rsidRPr="00A70B6E">
        <w:rPr>
          <w:lang w:val="en-US"/>
        </w:rPr>
        <w:t xml:space="preserve"> needed to determine development rates of NIS under different temperature conditions,  and examine the various facets of reproduction, as asexual reproduction, fertilization, brooding, and development stages may all require different temperature thresholds </w:t>
      </w:r>
      <w:r w:rsidR="00262868" w:rsidRPr="00A70B6E">
        <w:rPr>
          <w:lang w:val="en-US"/>
        </w:rPr>
        <w:fldChar w:fldCharType="begin" w:fldLock="1"/>
      </w:r>
      <w:r w:rsidR="00262868" w:rsidRPr="00A70B6E">
        <w:rPr>
          <w:lang w:val="en-US"/>
        </w:rPr>
        <w:instrText>ADDIN CSL_CITATION { "citationItems" : [ { "id" : "ITEM-1", "itemData" : { "DOI" : "10.3354/meps08107", "ISBN" : "0171-8630", "ISSN" : "01718630", "abstract" : "Increased awareness of climate change and invasive species has resulted in a surge of studies on how climate change impacts the invasibility of communities. A common method of study is comparing temperature ranges of native or naturalized species to those of highly invasive species. Two fouling community animals that have been so compared are the ascidians Botryllus schlosseri and Botrylloides violaceus. However, temperature range comparisons of different life history traits yield conflicting results. We examined the 2 species to identify a characteristic that could explain these discrepancies and found a single outstanding feature: the brooding period in B. violaceus is at least 5 times that of B. schlosseri. To determine if this elongated brooding period accounted for the observed discrepancies in temperature range, the relationship between recruitment and temperature was reanalyzed using estimated fertilization times for 2001-2006 recruitment at the Groton Long Point Marina and the University of Connecticut, Avery Point, and 2006 recruitment at the University of Maine Darling Marine Center. Estimated fertilization occurred at the same water temperatures for B. violaceus and B. schlosseri colonies. The observed delay in initial recruitment of B. violaceus resulted from the elongated brooding period, not a delay in fertilization due to water temperature. Analyzing recruitment data without incorporating brooding period may not be representative of reproductive environmental requirements and ranges for animals with brooding periods, and may result in uninformative conclusions when comparing species whose brooding periods differ significantly.", "author" : [ { "dropping-particle" : "", "family" : "Westerman", "given" : "Erica L.", "non-dropping-particle" : "", "parse-names" : false, "suffix" : "" }, { "dropping-particle" : "", "family" : "Whitlatch", "given" : "Robert", "non-dropping-particle" : "", "parse-names" : false, "suffix" : "" }, { "dropping-particle" : "", "family" : "Dijkstra", "given" : "Jennifer A.", "non-dropping-particle" : "", "parse-names" : false, "suffix" : "" }, { "dropping-particle" : "", "family" : "Harris", "given" : "Larry G.", "non-dropping-particle" : "", "parse-names" : false, "suffix" : "" } ], "container-title" : "Marine Ecology Progress Series", "id" : "ITEM-1", "issued" : { "date-parts" : [ [ "2009" ] ] }, "page" : "13-19", "title" : "Variation in brooding period masks similarities in response to changing temperatures", "type" : "article-journal", "volume" : "391" }, "uris" : [ "http://www.mendeley.com/documents/?uuid=eac96a20-b72b-4274-b0b7-f542a6db178c" ] } ], "mendeley" : { "formattedCitation" : "(Westerman et al. 2009)", "plainTextFormattedCitation" : "(Westerman et al. 2009)", "previouslyFormattedCitation" : "(Westerman et al. 2009)" }, "properties" : {  }, "schema" : "https://github.com/citation-style-language/schema/raw/master/csl-citation.json" }</w:instrText>
      </w:r>
      <w:r w:rsidR="00262868" w:rsidRPr="00A70B6E">
        <w:rPr>
          <w:lang w:val="en-US"/>
        </w:rPr>
        <w:fldChar w:fldCharType="separate"/>
      </w:r>
      <w:r w:rsidR="00262868" w:rsidRPr="00A70B6E">
        <w:rPr>
          <w:noProof/>
          <w:lang w:val="en-US"/>
        </w:rPr>
        <w:t>(Westerman et al. 2009)</w:t>
      </w:r>
      <w:r w:rsidR="00262868" w:rsidRPr="00A70B6E">
        <w:rPr>
          <w:lang w:val="en-US"/>
        </w:rPr>
        <w:fldChar w:fldCharType="end"/>
      </w:r>
      <w:r w:rsidR="00262868" w:rsidRPr="00A70B6E">
        <w:rPr>
          <w:lang w:val="en-US"/>
        </w:rPr>
        <w:t xml:space="preserve">. </w:t>
      </w:r>
    </w:p>
    <w:p w14:paraId="0AFD0B36" w14:textId="77777777" w:rsidR="00896AF4" w:rsidRPr="00A70B6E" w:rsidRDefault="00896AF4" w:rsidP="00896AF4">
      <w:pPr>
        <w:spacing w:line="360" w:lineRule="auto"/>
        <w:contextualSpacing/>
        <w:rPr>
          <w:ins w:id="70" w:author="Amanda Droghini" w:date="2018-03-21T22:30:00Z"/>
          <w:lang w:val="en-US"/>
        </w:rPr>
      </w:pPr>
    </w:p>
    <w:p w14:paraId="01CF2888" w14:textId="5131295B" w:rsidR="00896AF4" w:rsidRPr="00A70B6E" w:rsidRDefault="00262868" w:rsidP="00896AF4">
      <w:pPr>
        <w:spacing w:line="360" w:lineRule="auto"/>
        <w:contextualSpacing/>
        <w:rPr>
          <w:lang w:val="en-US"/>
        </w:rPr>
      </w:pPr>
      <w:r w:rsidRPr="0078321A">
        <w:rPr>
          <w:color w:val="000000" w:themeColor="text1"/>
          <w:lang w:val="en-US"/>
        </w:rPr>
        <w:t>Multi-species risk assessments inevitably entail a trade-off between ecological realism and the number of taxa considered, and successfully surmounting the stages of invasion (i.e. transport, introduction</w:t>
      </w:r>
      <w:r w:rsidRPr="00A70B6E">
        <w:rPr>
          <w:lang w:val="en-US"/>
        </w:rPr>
        <w:t xml:space="preserve">, and establishment) is more nuanced than the metrics we included. </w:t>
      </w:r>
      <w:r w:rsidRPr="00A70B6E">
        <w:rPr>
          <w:color w:val="000000" w:themeColor="text1"/>
          <w:lang w:val="en-US"/>
        </w:rPr>
        <w:t xml:space="preserve">While we recognize that an organism’s survival and establishment is influenced by a suite of biotic factors and abiotic factors, our intention was not to determine whether a species could invade, but rather if water temperature would cause failure – for, while many factors work together to determine whether a species can survive and reproduce in an area, only one factor is needed to </w:t>
      </w:r>
      <w:r w:rsidRPr="00A70B6E">
        <w:rPr>
          <w:color w:val="000000" w:themeColor="text1"/>
          <w:lang w:val="en-US"/>
        </w:rPr>
        <w:lastRenderedPageBreak/>
        <w:t xml:space="preserve">cause failure </w:t>
      </w:r>
      <w:r w:rsidRPr="00A70B6E">
        <w:rPr>
          <w:color w:val="000000" w:themeColor="text1"/>
          <w:lang w:val="en-US"/>
        </w:rPr>
        <w:fldChar w:fldCharType="begin" w:fldLock="1"/>
      </w:r>
      <w:r w:rsidRPr="00A70B6E">
        <w:rPr>
          <w:color w:val="000000" w:themeColor="text1"/>
          <w:lang w:val="en-US"/>
        </w:rPr>
        <w:instrText>ADDIN CSL_CITATION { "citationItems" : [ { "id" : "ITEM-1", "itemData" : { "DOI" : "10.1016/j.tree.2011.03.023", "ISBN" : "0169-5347", "ISSN" : "01695347", "PMID" : "21601306", "abstract" : "There has been a dramatic growth in research on biological invasions over the past 20 years, but a mature understanding of the field has been hampered because invasion biologists concerned with different taxa and different environments have largely adopted different model frameworks for the invasion process, resulting in a confusing range of concepts, terms and definitions. In this review, we propose a unified framework for biological invasions that reconciles and integrates the key features of the most commonly used invasion frameworks into a single conceptual model that can be applied to all human-mediated invasions. The unified framework combines previous stage-based and barrier models, and provides a terminology and categorisation for populations at different points in the invasion process. \u00a9 2011 Elsevier Ltd.", "author" : [ { "dropping-particle" : "", "family" : "Blackburn", "given" : "Tim M.", "non-dropping-particle" : "", "parse-names" : false, "suffix" : "" }, { "dropping-particle" : "", "family" : "Py\u0161ek", "given" : "Petr", "non-dropping-particle" : "", "parse-names" : false, "suffix" : "" }, { "dropping-particle" : "", "family" : "Bacher", "given" : "Sven", "non-dropping-particle" : "", "parse-names" : false, "suffix" : "" }, { "dropping-particle" : "", "family" : "Carlton", "given" : "James T.", "non-dropping-particle" : "", "parse-names" : false, "suffix" : "" }, { "dropping-particle" : "", "family" : "Duncan", "given" : "Richard P.", "non-dropping-particle" : "", "parse-names" : false, "suffix" : "" }, { "dropping-particle" : "", "family" : "Jaro\u0161\u00edk", "given" : "Vojt\u011bch", "non-dropping-particle" : "", "parse-names" : false, "suffix" : "" }, { "dropping-particle" : "", "family" : "Wilson", "given" : "John R.U.", "non-dropping-particle" : "", "parse-names" : false, "suffix" : "" }, { "dropping-particle" : "", "family" : "Richardson", "given" : "David M.", "non-dropping-particle" : "", "parse-names" : false, "suffix" : "" } ], "container-title" : "Trends in Ecology and Evolution", "id" : "ITEM-1", "issue" : "7", "issued" : { "date-parts" : [ [ "2011" ] ] }, "page" : "333-339", "title" : "A proposed unified framework for biological invasions", "type" : "article-journal", "volume" : "26" }, "uris" : [ "http://www.mendeley.com/documents/?uuid=9809ae14-3759-4f69-b1b8-5841621948c0" ] } ], "mendeley" : { "formattedCitation" : "(Blackburn et al. 2011)", "plainTextFormattedCitation" : "(Blackburn et al. 2011)", "previouslyFormattedCitation" : "(Blackburn et al. 2011)" }, "properties" : {  }, "schema" : "https://github.com/citation-style-language/schema/raw/master/csl-citation.json" }</w:instrText>
      </w:r>
      <w:r w:rsidRPr="00A70B6E">
        <w:rPr>
          <w:color w:val="000000" w:themeColor="text1"/>
          <w:lang w:val="en-US"/>
        </w:rPr>
        <w:fldChar w:fldCharType="separate"/>
      </w:r>
      <w:r w:rsidRPr="00A70B6E">
        <w:rPr>
          <w:noProof/>
          <w:color w:val="000000" w:themeColor="text1"/>
          <w:lang w:val="en-US"/>
        </w:rPr>
        <w:t>(Blackburn et al. 2011)</w:t>
      </w:r>
      <w:r w:rsidRPr="00A70B6E">
        <w:rPr>
          <w:color w:val="000000" w:themeColor="text1"/>
          <w:lang w:val="en-US"/>
        </w:rPr>
        <w:fldChar w:fldCharType="end"/>
      </w:r>
      <w:r w:rsidRPr="00A70B6E">
        <w:rPr>
          <w:color w:val="000000" w:themeColor="text1"/>
          <w:lang w:val="en-US"/>
        </w:rPr>
        <w:t xml:space="preserve">. </w:t>
      </w:r>
      <w:r w:rsidR="00C94737" w:rsidRPr="00A70B6E">
        <w:rPr>
          <w:lang w:val="en-US"/>
        </w:rPr>
        <w:t xml:space="preserve">Our approach, which uses physiological tolerances rather than environmental matching, is especially meaningful in systems such as the Arctic, where environmental conditions fall outside the range of values to which taxa are exposed in their current range </w:t>
      </w:r>
      <w:r w:rsidR="00C94737" w:rsidRPr="00A70B6E">
        <w:rPr>
          <w:lang w:val="en-US"/>
        </w:rPr>
        <w:fldChar w:fldCharType="begin" w:fldLock="1"/>
      </w:r>
      <w:r w:rsidR="00C94737" w:rsidRPr="00A70B6E">
        <w:rPr>
          <w:lang w:val="en-US"/>
        </w:rPr>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mendeley" : { "formattedCitation" : "(Miller 2016)", "plainTextFormattedCitation" : "(Miller 2016)", "previouslyFormattedCitation" : "(Miller 2016)" }, "properties" : {  }, "schema" : "https://github.com/citation-style-language/schema/raw/master/csl-citation.json" }</w:instrText>
      </w:r>
      <w:r w:rsidR="00C94737" w:rsidRPr="00A70B6E">
        <w:rPr>
          <w:lang w:val="en-US"/>
        </w:rPr>
        <w:fldChar w:fldCharType="separate"/>
      </w:r>
      <w:r w:rsidR="00C94737" w:rsidRPr="00A70B6E">
        <w:rPr>
          <w:noProof/>
          <w:lang w:val="en-US"/>
        </w:rPr>
        <w:t>(Miller 2016)</w:t>
      </w:r>
      <w:r w:rsidR="00C94737" w:rsidRPr="00A70B6E">
        <w:rPr>
          <w:lang w:val="en-US"/>
        </w:rPr>
        <w:fldChar w:fldCharType="end"/>
      </w:r>
      <w:r w:rsidR="00C94737" w:rsidRPr="00A70B6E">
        <w:rPr>
          <w:lang w:val="en-US"/>
        </w:rPr>
        <w:t xml:space="preserve">. Nevertheless, there is a lack of knowledge on the physiological thresholds of most marine organisms, especially with regards to critical lower limits and phenotypic plasticity </w:t>
      </w:r>
      <w:r w:rsidR="00C94737" w:rsidRPr="00A70B6E">
        <w:rPr>
          <w:lang w:val="en-US"/>
        </w:rPr>
        <w:fldChar w:fldCharType="begin" w:fldLock="1"/>
      </w:r>
      <w:r w:rsidR="00C94737" w:rsidRPr="00A70B6E">
        <w:rPr>
          <w:lang w:val="en-US"/>
        </w:rPr>
        <w:instrText>ADDIN CSL_CITATION { "citationItems" : [ { "id" : "ITEM-1", "itemData" : { "DOI" : "10.1016/j.jembe.2011.02.009", "ISSN" : "00220981", "abstract" : "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b 200 km to N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 rescue \"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 \u2026", "author" : [ { "dropping-particle" : "", "family" : "Sorte", "given" : "Cascade J.B.", "non-dropping-particle" : "", "parse-names" : false, "suffix" : "" }, { "dropping-particle" : "", "family" : "Jones", "given" : "Sierra J", "non-dropping-particle" : "", "parse-names" : false, "suffix" : "" }, { "dropping-particle" : "", "family" : "Miller", "given" : "Luke P", "non-dropping-particle" : "", "parse-names" : false, "suffix" : "" } ], "container-title" : "Journal of Experimental Marine Biology and Ecology", "id" : "ITEM-1", "issue" : "1-2", "issued" : { "date-parts" : [ [ "2011", "4" ] ] }, "note" : "NULL", "page" : "209-217", "title" : "Geographic variation in temperature tolerance as an indicator of potential population responses to climate change", "type" : "article-journal", "volume" : "400" }, "uris" : [ "http://www.mendeley.com/documents/?uuid=deef8851-fc66-3979-bc31-bd57844c6e21" ] }, { "id" : "ITEM-2", "itemData" : { "DOI" : "10.1111/ijlh.12426", "ISBN" : "0000000154871", "ISSN" : "18196608", "PMID" : "27935037", "abstract" : "Dissecting complex interactions between species and their environments has long been a research hotspot in the fields of ecology and evolutionary biology. The well-recognized Darwinian evolution has well explained long-term adaptation scenarios; however, \u201crapid\u201d processes of biological responses to environmental changes remain largely unexplored, particularly moleculare mechanisms such as DNA methylation that have recently been proposed to play crucial roles in rapid environmental adaptation. Invasive species, which have capacities to successfully survive rapidly changing environments during biological invasions, provide great opportunities to study molecular mechanisms of rapid environemental adaptation. Here we used the methylation-sensitive amplified polymorphism (MSAP) technique in an invasive model ascidian, Ciona savignyi, to investigate how species interact with rapidly changing environments at the whole genome level. We detected quite rapid DNA methylation response: significant changes of DNA methylation frequency and epigenetic differentiation between treatment and control groups occurred only after 1-hour of high temperature exposure or after 3-hour of low salinity challenge. In addition, we detected time-dependent hemi-methylation changes and increased intra-group epigenetic divergence induced by environmental stresses. Interestingly, we found evidence of DNA methylation resilience, as most stress-induced DNA methylation variation maintained shortly (~48 hours) and quickly returned back to the control levels. Our findings clearly showed that invasive species could rapidly respond to acute environmental changes through DNA methylation modifications, and rapid environmental changes left significant epigenetic signatures at the whole genome level. All these results provide fundamental background to deeply investigate the contribution of DNA methylation mechanisms to rapid contemporary environmental adaptation.", "author" : [ { "dropping-particle" : "", "family" : "Huang", "given" : "Xuena", "non-dropping-particle" : "", "parse-names" : false, "suffix" : "" }, { "dropping-particle" : "", "family" : "Li", "given" : "Shiguo", "non-dropping-particle" : "", "parse-names" : false, "suffix" : "" }, { "dropping-particle" : "", "family" : "Ni", "given" : "Ping", "non-dropping-particle" : "", "parse-names" : false, "suffix" : "" }, { "dropping-particle" : "", "family" : "Gao", "given" : "Yangchun", "non-dropping-particle" : "", "parse-names" : false, "suffix" : "" }, { "dropping-particle" : "", "family" : "Bei", "given" : "Jiang", "non-dropping-particle" : "", "parse-names" : false, "suffix" : "" }, { "dropping-particle" : "", "family" : "Zhou", "given" : "Zunchun", "non-dropping-particle" : "", "parse-names" : false, "suffix" : "" }, { "dropping-particle" : "", "family" : "Zhan", "given" : "Aibin", "non-dropping-particle" : "", "parse-names" : false, "suffix" : "" } ], "container-title" : "Molecular Ecology", "id" : "ITEM-2", "issue" : "10", "issued" : { "date-parts" : [ [ "2017" ] ] }, "page" : "3218-3221", "title" : "Rapid response to changing environments during biological invasions: DNA methylation perspectives", "type" : "article-journal", "volume" : "12" }, "uris" : [ "http://www.mendeley.com/documents/?uuid=9e18dade-0af6-43e8-aaac-41ab7d0e25ce" ] } ], "mendeley" : { "formattedCitation" : "(Sorte et al. 2011, Huang et al. 2017)", "plainTextFormattedCitation" : "(Sorte et al. 2011, Huang et al. 2017)", "previouslyFormattedCitation" : "(Sorte et al. 2011, Huang et al. 2017)" }, "properties" : {  }, "schema" : "https://github.com/citation-style-language/schema/raw/master/csl-citation.json" }</w:instrText>
      </w:r>
      <w:r w:rsidR="00C94737" w:rsidRPr="00A70B6E">
        <w:rPr>
          <w:lang w:val="en-US"/>
        </w:rPr>
        <w:fldChar w:fldCharType="separate"/>
      </w:r>
      <w:r w:rsidR="00C94737" w:rsidRPr="00A70B6E">
        <w:rPr>
          <w:noProof/>
          <w:lang w:val="en-US"/>
        </w:rPr>
        <w:t>(Sorte et al. 2011, Huang et al. 2017)</w:t>
      </w:r>
      <w:r w:rsidR="00C94737" w:rsidRPr="00A70B6E">
        <w:rPr>
          <w:lang w:val="en-US"/>
        </w:rPr>
        <w:fldChar w:fldCharType="end"/>
      </w:r>
      <w:r w:rsidR="00C94737" w:rsidRPr="00A70B6E">
        <w:rPr>
          <w:lang w:val="en-US"/>
        </w:rPr>
        <w:t xml:space="preserve">. </w:t>
      </w:r>
      <w:r>
        <w:rPr>
          <w:lang w:val="en-US"/>
        </w:rPr>
        <w:t>In addition, t</w:t>
      </w:r>
      <w:r w:rsidR="00C94737" w:rsidRPr="00A70B6E">
        <w:rPr>
          <w:lang w:val="en-US"/>
        </w:rPr>
        <w:t xml:space="preserve">he potential for interactions and non-linear responses </w:t>
      </w:r>
      <w:r>
        <w:rPr>
          <w:lang w:val="en-US"/>
        </w:rPr>
        <w:t xml:space="preserve">between variables such as temperature and salinity </w:t>
      </w:r>
      <w:r w:rsidR="00C94737" w:rsidRPr="00A70B6E">
        <w:rPr>
          <w:lang w:val="en-US"/>
        </w:rPr>
        <w:t xml:space="preserve">may also be especially important at the tail-end of species’ thermal response curves </w:t>
      </w:r>
      <w:r w:rsidR="00C94737" w:rsidRPr="00A70B6E">
        <w:rPr>
          <w:lang w:val="en-US"/>
        </w:rPr>
        <w:fldChar w:fldCharType="begin" w:fldLock="1"/>
      </w:r>
      <w:r w:rsidR="00C767F9">
        <w:rPr>
          <w:lang w:val="en-US"/>
        </w:rPr>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id" : "ITEM-2", "itemData" : { "DOI" : "10.1016/B978-0-12-385529-9.00003-2", "ISBN" : "0065-2881", "ISSN" : "00652881", "PMID" : "21962751", "abstract" : "The ongoing and future effects of global climate change on natural and human-managed ecosystems have led to a renewed interest in the concept of ecological thresholds or tipping points. While generalizations such as poleward range shifts serve as a useful heuristic framework to understand the overall ecological impacts of climate change, sophisticated approaches to management require spatially and temporally explicit predictions that move beyond these oversimplified models. Most approaches to studying ecological thresholds in marine ecosystems tend to focus on populations, or on non-linearities in physical drivers. Here we argue that many of the observed thresholds observed at community and ecosystem levels can potentially be explained as the product of non-linearities that occur at three scales: (a) the mechanisms by which individual organisms interact with their ambient habitat, (b) the non-linear relationship between organismal physiological performance and variables such as body temperature and (c) the indirect effects of physiological stress on species interactions such as competition and predation. We explore examples at each of these scales in detail and explain why a failure to consider these non-linearities - many of which can be counterintuitive - can lead to Type II errors (a failure to predict significant ecological responses to climate change). Specifically, we examine why ecological thresholds can occur well before concomitant thresholds in physical drivers are observed, i.e. how even small linear changes in the physical environment can lead to ecological tipping points. We advocate for an integrated framework that combines biophysical, ecological and physiological methods to generate hypotheses that can be tested using experimental manipulation as well as hindcasting and nowcasting of observed change, on a spatially and temporally explicit basis. \u00a9 2011 Elsevier Ltd.", "author" : [ { "dropping-particle" : "", "family" : "Monaco", "given" : "Cristian J.", "non-dropping-particle" : "", "parse-names" : false, "suffix" : "" }, { "dropping-particle" : "", "family" : "Helmuth", "given" : "Brian", "non-dropping-particle" : "", "parse-names" : false, "suffix" : "" } ], "container-title" : "Advances in Marine Biology", "id" : "ITEM-2", "issued" : { "date-parts" : [ [ "2011" ] ] }, "number-of-pages" : "123-160", "title" : "Tipping points, thresholds and the keystone role of physiology in marine climate change research", "type" : "book", "volume" : "60" }, "uris" : [ "http://www.mendeley.com/documents/?uuid=062cb3f7-d2b5-4a3d-9e6b-2fa7e5baa35d" ] }, { "id" : "ITEM-3", "itemData" : { "ISBN" : "9781780641645", "author" : [ { "dropping-particle" : "", "family" : "Sorte", "given" : "Cascade J B", "non-dropping-particle" : "", "parse-names" : false, "suffix" : "" } ], "container-title" : "Invasive Species and Global Climate Change", "id" : "ITEM-3", "issued" : { "date-parts" : [ [ "2014" ] ] }, "page" : "101-116", "title" : "Synergies between climate change and species invasions: Evidence from marine systems", "type" : "article-journal" }, "uris" : [ "http://www.mendeley.com/documents/?uuid=e42ecf02-1221-4786-8b90-840ffcfdb997" ] } ], "mendeley" : { "formattedCitation" : "(Monaco and Helmuth 2011, Sorte 2014, Miller 2016)", "plainTextFormattedCitation" : "(Monaco and Helmuth 2011, Sorte 2014, Miller 2016)", "previouslyFormattedCitation" : "(Monaco and Helmuth 2011, Sorte 2014, Miller 2016)" }, "properties" : {  }, "schema" : "https://github.com/citation-style-language/schema/raw/master/csl-citation.json" }</w:instrText>
      </w:r>
      <w:r w:rsidR="00C94737" w:rsidRPr="00A70B6E">
        <w:rPr>
          <w:lang w:val="en-US"/>
        </w:rPr>
        <w:fldChar w:fldCharType="separate"/>
      </w:r>
      <w:r w:rsidR="00C94737" w:rsidRPr="00A70B6E">
        <w:rPr>
          <w:noProof/>
          <w:lang w:val="en-US"/>
        </w:rPr>
        <w:t>(Monaco and Helmuth 2011, Sorte 2014, Miller 2016)</w:t>
      </w:r>
      <w:r w:rsidR="00C94737" w:rsidRPr="00A70B6E">
        <w:rPr>
          <w:lang w:val="en-US"/>
        </w:rPr>
        <w:fldChar w:fldCharType="end"/>
      </w:r>
      <w:r w:rsidR="00C94737" w:rsidRPr="00A70B6E">
        <w:rPr>
          <w:lang w:val="en-US"/>
        </w:rPr>
        <w:t>.</w:t>
      </w:r>
      <w:r w:rsidR="00896AF4">
        <w:rPr>
          <w:lang w:val="en-US"/>
        </w:rPr>
        <w:t xml:space="preserve"> </w:t>
      </w:r>
      <w:commentRangeStart w:id="71"/>
      <w:r w:rsidR="00896AF4" w:rsidRPr="00A70B6E">
        <w:rPr>
          <w:lang w:val="en-US"/>
        </w:rPr>
        <w:t xml:space="preserve">Given the resolution of the climate models </w:t>
      </w:r>
      <w:commentRangeEnd w:id="71"/>
      <w:r w:rsidR="00896AF4" w:rsidRPr="00A70B6E">
        <w:rPr>
          <w:rStyle w:val="CommentReference"/>
          <w:rFonts w:ascii="Arial" w:eastAsia="Arial" w:hAnsi="Arial" w:cs="Arial"/>
          <w:color w:val="000000"/>
          <w:lang w:val="en-US" w:eastAsia="en-US"/>
        </w:rPr>
        <w:commentReference w:id="71"/>
      </w:r>
      <w:r w:rsidR="00896AF4" w:rsidRPr="00A70B6E">
        <w:rPr>
          <w:lang w:val="en-US"/>
        </w:rPr>
        <w:t xml:space="preserve">we used, our habitat models may underestimate summer water temperatures near the coastlines and in </w:t>
      </w:r>
      <w:ins w:id="72" w:author="Amanda Droghini" w:date="2018-03-21T22:29:00Z">
        <w:r w:rsidR="00896AF4" w:rsidRPr="00A70B6E">
          <w:rPr>
            <w:lang w:val="en-US"/>
          </w:rPr>
          <w:t xml:space="preserve">shallow waters </w:t>
        </w:r>
      </w:ins>
      <w:r w:rsidR="00896AF4" w:rsidRPr="00A70B6E">
        <w:rPr>
          <w:lang w:val="en-US"/>
        </w:rPr>
        <w:t>&lt; 10 m deep</w:t>
      </w:r>
      <w:ins w:id="73" w:author="Amanda Droghini" w:date="2018-03-21T22:29:00Z">
        <w:r w:rsidR="00896AF4" w:rsidRPr="00A70B6E">
          <w:rPr>
            <w:lang w:val="en-US"/>
          </w:rPr>
          <w:t>.</w:t>
        </w:r>
      </w:ins>
      <w:del w:id="74" w:author="Amanda Droghini" w:date="2018-03-21T22:29:00Z">
        <w:r w:rsidR="00896AF4" w:rsidRPr="00A70B6E" w:rsidDel="004D36DB">
          <w:rPr>
            <w:lang w:val="en-US"/>
          </w:rPr>
          <w:delText>), and models do not reach the shoreline, often falling several kilometers short.</w:delText>
        </w:r>
      </w:del>
      <w:r w:rsidR="00896AF4" w:rsidRPr="00A70B6E">
        <w:rPr>
          <w:lang w:val="en-US"/>
        </w:rPr>
        <w:t xml:space="preserve"> In addition, the ROMS we used do not account for the influence of rivers of ocean temperatures (the effect on salinity is included, though estimates are coarse). The influence of rivers is significant in our study area given the many large rivers that drain into the Bering Sea (e.g. Yukon, Kuskokwim, Nushagak..). These rivers not only contribute to freshening the Bering Sea, but also increase near-shore water temperatures by several degrees in the summer. Measurements from finer scale models have recorded temperatures as high as </w:t>
      </w:r>
      <w:commentRangeStart w:id="75"/>
      <w:r w:rsidR="00896AF4" w:rsidRPr="00A70B6E">
        <w:rPr>
          <w:lang w:val="en-US"/>
        </w:rPr>
        <w:t xml:space="preserve">19°C </w:t>
      </w:r>
      <w:commentRangeEnd w:id="75"/>
      <w:r w:rsidR="00896AF4" w:rsidRPr="00A70B6E">
        <w:rPr>
          <w:rStyle w:val="CommentReference"/>
          <w:rFonts w:ascii="Arial" w:eastAsia="Arial" w:hAnsi="Arial" w:cs="Arial"/>
          <w:color w:val="000000"/>
          <w:lang w:val="en-US" w:eastAsia="en-US"/>
        </w:rPr>
        <w:commentReference w:id="75"/>
      </w:r>
      <w:r w:rsidR="00896AF4" w:rsidRPr="00A70B6E">
        <w:rPr>
          <w:lang w:val="en-US"/>
        </w:rPr>
        <w:t>near the Yukon River. Local dynamics such as freshwater runoff and ice scour is likely to affect species’ distribution and persistence</w:t>
      </w:r>
      <w:commentRangeStart w:id="76"/>
      <w:r w:rsidR="00896AF4" w:rsidRPr="00A70B6E">
        <w:rPr>
          <w:lang w:val="en-US"/>
        </w:rPr>
        <w:t xml:space="preserve"> </w:t>
      </w:r>
      <w:r w:rsidR="00896AF4" w:rsidRPr="00A70B6E">
        <w:rPr>
          <w:lang w:val="en-US"/>
        </w:rPr>
        <w:fldChar w:fldCharType="begin" w:fldLock="1"/>
      </w:r>
      <w:r w:rsidR="00C767F9">
        <w:rPr>
          <w:lang w:val="en-US"/>
        </w:rPr>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id" : "ITEM-2", "itemData" : { "DOI" : "10.3354/meps07271", "ISBN" : "0171-8630", "ISSN" : "0171-8630", "abstract" : "Many benthic invertebrates in the boreo-Atlantic region reproduce via pelagic larvae. Past investigations in polar areas suggested a greater predominance of species lacking a pelagic phase. In this study, the reproduction strategies of the main 88 species of the Kara Sea were investigated. Field observations were supplemented by literature studies (reproduction period and strategy, biogeographical affiliation). Larvae of 44 meroplanktonic species were identified, but adult forms of only 23 of these species are known from the region. For the other 21 larval types, adults were not present in the Kara Sea but have previously been recorded in the adjacent Barents Sea. Larval transport processes are thus potentially important for the import of species into the region. High numbers of species of temperate origin were common, and had a strong influence on the overall reproduction patterns of the region. The southern Kara Sea was mainly dominated by 2 groups: highly mobile crustaceans, which are obligate non-pelagic developers, and non-motile organisms with primarily pelagic reproduction modes. We propose that reproduction patterns are strongly influenced by the highly variable environmental conditions of the Kara Sea which, via ice-scouring and the high input of freshwater from the 2 adjacent rivers, regularly lead to a local depletion of the benthic species. The input of warm freshwater from the rivers enhances the survival of species with a boreal biogeographical distribution, which additionally contributes to the high number of species with pelagic development that were found. Overall, the reproduction modes of benthic invertebrates in the Kara Sea are thus strongly governed by the local environmental conditions characteristic of the region.", "author" : [ { "dropping-particle" : "", "family" : "Fetzer", "given" : "Ingo", "non-dropping-particle" : "", "parse-names" : false, "suffix" : "" }, { "dropping-particle" : "", "family" : "Arntz", "given" : "WE", "non-dropping-particle" : "", "parse-names" : false, "suffix" : "" } ], "container-title" : "Marine Ecology Progress Series", "id" : "ITEM-2", "issue" : "1878", "issued" : { "date-parts" : [ [ "2008", "3", "18" ] ] }, "page" : "189-202", "title" : "Reproductive strategies of benthic invertebrates in the Kara Sea (Russian Arctic): adaptation of reproduction modes to cold water", "type" : "article-journal", "volume" : "356" }, "uris" : [ "http://www.mendeley.com/documents/?uuid=16a31ea0-ad91-44ed-9bad-391d81d51ae4" ] } ], "mendeley" : { "formattedCitation" : "(Fetzer and Arntz 2008, Miller 2016)", "plainTextFormattedCitation" : "(Fetzer and Arntz 2008, Miller 2016)", "previouslyFormattedCitation" : "(Fetzer and Arntz 2008, Miller 2016)" }, "properties" : {  }, "schema" : "https://github.com/citation-style-language/schema/raw/master/csl-citation.json" }</w:instrText>
      </w:r>
      <w:r w:rsidR="00896AF4" w:rsidRPr="00A70B6E">
        <w:rPr>
          <w:lang w:val="en-US"/>
        </w:rPr>
        <w:fldChar w:fldCharType="separate"/>
      </w:r>
      <w:r w:rsidR="00896AF4" w:rsidRPr="00A70B6E">
        <w:rPr>
          <w:noProof/>
          <w:lang w:val="en-US"/>
        </w:rPr>
        <w:t>(Fetzer and Arntz 2008, Miller 2016)</w:t>
      </w:r>
      <w:r w:rsidR="00896AF4" w:rsidRPr="00A70B6E">
        <w:rPr>
          <w:lang w:val="en-US"/>
        </w:rPr>
        <w:fldChar w:fldCharType="end"/>
      </w:r>
      <w:commentRangeEnd w:id="76"/>
      <w:r w:rsidR="00896AF4" w:rsidRPr="00A70B6E">
        <w:rPr>
          <w:rStyle w:val="CommentReference"/>
          <w:rFonts w:ascii="Arial" w:eastAsia="Arial" w:hAnsi="Arial" w:cs="Arial"/>
          <w:color w:val="000000"/>
          <w:lang w:val="en-US" w:eastAsia="en-US"/>
        </w:rPr>
        <w:commentReference w:id="76"/>
      </w:r>
      <w:r w:rsidR="00896AF4" w:rsidRPr="00A70B6E">
        <w:rPr>
          <w:lang w:val="en-US"/>
        </w:rPr>
        <w:t xml:space="preserve">. However… results for year-round survival still supported … </w:t>
      </w:r>
    </w:p>
    <w:p w14:paraId="5D124F80" w14:textId="18F81F22" w:rsidR="00B34C45" w:rsidRPr="00262868" w:rsidRDefault="00B34C45" w:rsidP="00262868">
      <w:pPr>
        <w:spacing w:line="360" w:lineRule="auto"/>
        <w:contextualSpacing/>
        <w:rPr>
          <w:lang w:val="en-US"/>
        </w:rPr>
      </w:pPr>
    </w:p>
    <w:p w14:paraId="58472F1D" w14:textId="7A21A0B4" w:rsidR="00216F05" w:rsidRPr="00A70B6E" w:rsidRDefault="00216F05" w:rsidP="00432C42">
      <w:pPr>
        <w:pStyle w:val="Heading2"/>
      </w:pPr>
      <w:r w:rsidRPr="00A70B6E">
        <w:t>Vessel traffic</w:t>
      </w:r>
    </w:p>
    <w:p w14:paraId="338817C6" w14:textId="2C384E2D" w:rsidR="00432C42" w:rsidRPr="00A70B6E" w:rsidRDefault="00DA6BD5" w:rsidP="004C0817">
      <w:pPr>
        <w:rPr>
          <w:ins w:id="77" w:author="Amanda Droghini" w:date="2018-03-21T22:32:00Z"/>
          <w:lang w:val="en-US"/>
        </w:rPr>
      </w:pPr>
      <w:r w:rsidRPr="00A70B6E">
        <w:rPr>
          <w:lang w:val="en-US"/>
        </w:rPr>
        <w:t>Both commercial and fishing vessel traffic, and ballast water discharge</w:t>
      </w:r>
      <w:r w:rsidR="00290135">
        <w:rPr>
          <w:lang w:val="en-US"/>
        </w:rPr>
        <w:t>,</w:t>
      </w:r>
      <w:r w:rsidRPr="00A70B6E">
        <w:rPr>
          <w:lang w:val="en-US"/>
        </w:rPr>
        <w:t xml:space="preserve"> point to the port of Dutch Harbor as being by far the most visited port in the Bering Sea region. </w:t>
      </w:r>
      <w:r w:rsidR="00BD0C30" w:rsidRPr="00A70B6E">
        <w:rPr>
          <w:lang w:val="en-US"/>
        </w:rPr>
        <w:t>V</w:t>
      </w:r>
      <w:r w:rsidR="00475A9D" w:rsidRPr="00A70B6E">
        <w:rPr>
          <w:lang w:val="en-US"/>
        </w:rPr>
        <w:t xml:space="preserve">essel traffic patterns </w:t>
      </w:r>
      <w:r w:rsidR="00BD0C30" w:rsidRPr="00A70B6E">
        <w:rPr>
          <w:lang w:val="en-US"/>
        </w:rPr>
        <w:t xml:space="preserve">also </w:t>
      </w:r>
      <w:r w:rsidR="00475A9D" w:rsidRPr="00A70B6E">
        <w:rPr>
          <w:lang w:val="en-US"/>
        </w:rPr>
        <w:t xml:space="preserve">indicate a high degree of connectivity between Dutch Harbor and ports from both the eastern and western Pacific Ocean. </w:t>
      </w:r>
      <w:del w:id="78" w:author="Amanda Droghini" w:date="2018-02-17T09:13:00Z">
        <w:r w:rsidRPr="00A70B6E" w:rsidDel="00DA6BD5">
          <w:rPr>
            <w:highlight w:val="white"/>
            <w:lang w:val="en-US"/>
          </w:rPr>
          <w:delText xml:space="preserve">Moreover, Dutch Harbor is the most cosmopolitan port in </w:delText>
        </w:r>
        <w:r w:rsidRPr="00A70B6E" w:rsidDel="00DA6BD5">
          <w:rPr>
            <w:lang w:val="en-US"/>
          </w:rPr>
          <w:delText>the Bering Sea: t</w:delText>
        </w:r>
      </w:del>
      <w:ins w:id="79" w:author="Amanda Droghini" w:date="2018-02-17T09:13:00Z">
        <w:r w:rsidRPr="00A70B6E">
          <w:rPr>
            <w:lang w:val="en-US"/>
          </w:rPr>
          <w:t>T</w:t>
        </w:r>
      </w:ins>
      <w:r w:rsidRPr="00A70B6E">
        <w:rPr>
          <w:lang w:val="en-US"/>
        </w:rPr>
        <w:t>rips ending in Dutch Harbor originated from more than ten countries from around the world.</w:t>
      </w:r>
      <w:r w:rsidRPr="00A70B6E">
        <w:rPr>
          <w:color w:val="FF0000"/>
          <w:lang w:val="en-US"/>
        </w:rPr>
        <w:t xml:space="preserve"> </w:t>
      </w:r>
      <w:del w:id="80" w:author="Amanda Droghini" w:date="2018-02-17T09:11:00Z">
        <w:r w:rsidR="00475A9D" w:rsidRPr="00A70B6E" w:rsidDel="00DA6BD5">
          <w:rPr>
            <w:lang w:val="en-US"/>
          </w:rPr>
          <w:delText>This global connectivity and the high number of transits from both fishing vessels and shipping vessels, increase Dutch Harbor’s susceptibilit</w:delText>
        </w:r>
        <w:r w:rsidR="00BD0C30" w:rsidRPr="00A70B6E" w:rsidDel="00DA6BD5">
          <w:rPr>
            <w:lang w:val="en-US"/>
          </w:rPr>
          <w:delText>y to invasive species arriving from</w:delText>
        </w:r>
        <w:r w:rsidR="00475A9D" w:rsidRPr="00A70B6E" w:rsidDel="00DA6BD5">
          <w:rPr>
            <w:lang w:val="en-US"/>
          </w:rPr>
          <w:delText xml:space="preserve"> multiple sources, pathways, and vectors (e.g. fouling and ballast water). </w:delText>
        </w:r>
      </w:del>
      <w:del w:id="81" w:author="Amanda Droghini" w:date="2018-03-20T11:59:00Z">
        <w:r w:rsidR="001220E6" w:rsidRPr="00A70B6E" w:rsidDel="004C0817">
          <w:rPr>
            <w:lang w:val="en-US"/>
          </w:rPr>
          <w:delText xml:space="preserve">Moreover, </w:delText>
        </w:r>
        <w:r w:rsidRPr="00A70B6E" w:rsidDel="004C0817">
          <w:rPr>
            <w:lang w:val="en-US"/>
          </w:rPr>
          <w:delText>t</w:delText>
        </w:r>
      </w:del>
      <w:ins w:id="82" w:author="Amanda Droghini" w:date="2018-03-20T11:59:00Z">
        <w:r w:rsidR="004C0817" w:rsidRPr="00A70B6E">
          <w:rPr>
            <w:lang w:val="en-US"/>
          </w:rPr>
          <w:t>T</w:t>
        </w:r>
      </w:ins>
      <w:r w:rsidRPr="00A70B6E">
        <w:rPr>
          <w:lang w:val="en-US"/>
        </w:rPr>
        <w:t>he connectivity of Dutch Harbor to other Bering Sea ports, like those of the Pribilof Islands, Bristol Bay, and Akutan</w:t>
      </w:r>
      <w:r w:rsidR="00571CAF" w:rsidRPr="00A70B6E">
        <w:rPr>
          <w:lang w:val="en-US"/>
        </w:rPr>
        <w:t>,</w:t>
      </w:r>
      <w:r w:rsidRPr="00A70B6E">
        <w:rPr>
          <w:lang w:val="en-US"/>
        </w:rPr>
        <w:t xml:space="preserve"> </w:t>
      </w:r>
      <w:commentRangeStart w:id="83"/>
      <w:r w:rsidRPr="00A70B6E">
        <w:rPr>
          <w:lang w:val="en-US"/>
        </w:rPr>
        <w:t xml:space="preserve">emphasizes the scale of connectivity among many Alaskan communities and further underscores the potential impacts of </w:t>
      </w:r>
      <w:r w:rsidRPr="00A70B6E">
        <w:rPr>
          <w:lang w:val="en-US"/>
        </w:rPr>
        <w:lastRenderedPageBreak/>
        <w:t xml:space="preserve">invasive species in Dutch Harbor. </w:t>
      </w:r>
      <w:r w:rsidR="00E25C44" w:rsidRPr="00A70B6E">
        <w:rPr>
          <w:lang w:val="en-US"/>
        </w:rPr>
        <w:t>Without a road system to provide access to Alaska’s port communities, vessels of all types form a marine highway system that is traveled by ferries, tugs, barges, and as demonstrated here, fishing vessels.</w:t>
      </w:r>
      <w:commentRangeEnd w:id="83"/>
      <w:r w:rsidR="00432C42" w:rsidRPr="00A70B6E">
        <w:rPr>
          <w:rStyle w:val="CommentReference"/>
          <w:rFonts w:ascii="Arial" w:eastAsia="Arial" w:hAnsi="Arial" w:cs="Arial"/>
          <w:color w:val="000000"/>
          <w:lang w:val="en-US" w:eastAsia="en-US"/>
        </w:rPr>
        <w:commentReference w:id="83"/>
      </w:r>
      <w:r w:rsidR="00E25C44" w:rsidRPr="00A70B6E">
        <w:rPr>
          <w:lang w:val="en-US"/>
        </w:rPr>
        <w:t xml:space="preserve"> Many of these vessels are not required to report ballast water activities because of their size or because they remain within State waters</w:t>
      </w:r>
      <w:r w:rsidR="00E25C44" w:rsidRPr="00A70B6E">
        <w:rPr>
          <w:highlight w:val="yellow"/>
          <w:lang w:val="en-US"/>
        </w:rPr>
        <w:t xml:space="preserve">. </w:t>
      </w:r>
      <w:ins w:id="84" w:author="Amanda Droghini" w:date="2018-03-20T11:55:00Z">
        <w:r w:rsidR="00670AC1" w:rsidRPr="00A70B6E">
          <w:rPr>
            <w:lang w:val="en-US"/>
          </w:rPr>
          <w:t xml:space="preserve">We extend work by McGee et al. </w:t>
        </w:r>
        <w:r w:rsidR="00670AC1" w:rsidRPr="00A70B6E">
          <w:rPr>
            <w:lang w:val="en-US"/>
          </w:rPr>
          <w:fldChar w:fldCharType="begin" w:fldLock="1"/>
        </w:r>
        <w:r w:rsidR="00670AC1" w:rsidRPr="00A70B6E">
          <w:rPr>
            <w:lang w:val="en-US"/>
          </w:rPr>
          <w:instrText>ADDIN CSL_CITATION { "citationItems" : [ { "id" : "ITEM-1", "itemData" : { "DOI" : "10.1016/j.marpolbul.2006.06.005", "ISBN" : "0025-326X", "ISSN" : "0025326X", "PMID" : "16904704", "abstract" : "Ships are a dominant vector for biological invasions through ballast water discharge (BWD) and hull fouling. Here, we provide a first comprehensive analysis of shipping in Alaska, summarizing (a) the number, type and origin of vessel arrivals to Alaska for 2003 and 2004, (b) the spatial and temporal variation in vessel traffic, and (c) the available data on ballast water discharge in order to prioritize locations for tracking biological invasions. Most arrivals were passenger vessels, followed by ferries and fishing vessels, all of which carried little ballast water. Regional and seasonal patterns in arrivals and BWD were unevenly distributed among vessel types. The majority of vessels reporting BWD were from foreign ports, and most of this ballast was untreated. The largest volumes of ballast were from tankers at Valdez and Kenai Peninsula ports. Although Alaska has few documented invasions, opportunities for ship-mediated transfer now appear high and warrant further scrutiny. \u00a9 2006 Elsevier Ltd. All rights reserved.", "author" : [ { "dropping-particle" : "", "family" : "McGee", "given" : "Steven", "non-dropping-particle" : "", "parse-names" : false, "suffix" : "" }, { "dropping-particle" : "", "family" : "Piorkowski", "given" : "Robert", "non-dropping-particle" : "", "parse-names" : false, "suffix" : "" }, { "dropping-particle" : "", "family" : "Ruiz", "given" : "Gregory", "non-dropping-particle" : "", "parse-names" : false, "suffix" : "" } ], "container-title" : "Marine Pollution Bulletin", "id" : "ITEM-1", "issue" : "12", "issued" : { "date-parts" : [ [ "2006" ] ] }, "page" : "1634-1645", "title" : "Analysis of recent vessel arrivals and ballast water discharge in Alaska: Toward assessing ship-mediated invasion risk", "type" : "article-journal", "volume" : "52" }, "suppress-author" : 1, "uris" : [ "http://www.mendeley.com/documents/?uuid=f36d2327-c825-4982-a253-bae452a58ac7" ] } ], "mendeley" : { "formattedCitation" : "(2006)", "plainTextFormattedCitation" : "(2006)", "previouslyFormattedCitation" : "(2006)" }, "properties" : {  }, "schema" : "https://github.com/citation-style-language/schema/raw/master/csl-citation.json" }</w:instrText>
        </w:r>
        <w:r w:rsidR="00670AC1" w:rsidRPr="00A70B6E">
          <w:rPr>
            <w:lang w:val="en-US"/>
          </w:rPr>
          <w:fldChar w:fldCharType="separate"/>
        </w:r>
        <w:r w:rsidR="00670AC1" w:rsidRPr="00A70B6E">
          <w:rPr>
            <w:noProof/>
            <w:lang w:val="en-US"/>
          </w:rPr>
          <w:t>(2006)</w:t>
        </w:r>
        <w:r w:rsidR="00670AC1" w:rsidRPr="00A70B6E">
          <w:rPr>
            <w:lang w:val="en-US"/>
          </w:rPr>
          <w:fldChar w:fldCharType="end"/>
        </w:r>
        <w:r w:rsidR="00670AC1" w:rsidRPr="00A70B6E">
          <w:rPr>
            <w:lang w:val="en-US"/>
          </w:rPr>
          <w:t xml:space="preserve"> by quantifying the fishing vessel traffic in the region. While these boats do not carry ballast water, they may be important vectors of biofouling. </w:t>
        </w:r>
      </w:ins>
      <w:ins w:id="85" w:author="Amanda Droghini" w:date="2018-03-20T12:00:00Z">
        <w:r w:rsidR="00670AC1" w:rsidRPr="00A70B6E">
          <w:rPr>
            <w:lang w:val="en-US"/>
          </w:rPr>
          <w:t xml:space="preserve">Organisms </w:t>
        </w:r>
      </w:ins>
      <w:ins w:id="86" w:author="Amanda Droghini" w:date="2018-03-20T11:59:00Z">
        <w:r w:rsidR="00670AC1" w:rsidRPr="00A70B6E">
          <w:rPr>
            <w:lang w:val="en-US"/>
          </w:rPr>
          <w:t>such as barnacles</w:t>
        </w:r>
      </w:ins>
      <w:ins w:id="87" w:author="Amanda Droghini" w:date="2018-03-20T12:00:00Z">
        <w:r w:rsidR="00670AC1" w:rsidRPr="00A70B6E">
          <w:rPr>
            <w:lang w:val="en-US"/>
          </w:rPr>
          <w:t>, copepods, and algae can be transported via fouling</w:t>
        </w:r>
      </w:ins>
      <w:ins w:id="88" w:author="Amanda Droghini" w:date="2018-03-20T12:01:00Z">
        <w:r w:rsidR="00670AC1" w:rsidRPr="00A70B6E">
          <w:rPr>
            <w:lang w:val="en-US"/>
          </w:rPr>
          <w:t xml:space="preserve">; while much attention has been placed on ballast water, a study in the Canadian Arctic found a greater abundance and richness of hull </w:t>
        </w:r>
      </w:ins>
      <w:ins w:id="89" w:author="Amanda Droghini" w:date="2018-03-20T12:02:00Z">
        <w:r w:rsidR="00670AC1" w:rsidRPr="00A70B6E">
          <w:rPr>
            <w:lang w:val="en-US"/>
          </w:rPr>
          <w:t>foulers</w:t>
        </w:r>
      </w:ins>
      <w:ins w:id="90" w:author="Amanda Droghini" w:date="2018-03-20T12:01:00Z">
        <w:r w:rsidR="00670AC1" w:rsidRPr="00A70B6E">
          <w:rPr>
            <w:lang w:val="en-US"/>
          </w:rPr>
          <w:t xml:space="preserve"> compared to ballast water</w:t>
        </w:r>
      </w:ins>
      <w:ins w:id="91" w:author="Amanda Droghini" w:date="2018-03-20T12:02:00Z">
        <w:r w:rsidR="00670AC1" w:rsidRPr="00A70B6E">
          <w:rPr>
            <w:lang w:val="en-US"/>
          </w:rPr>
          <w:t xml:space="preserve"> organisms, suggesting that biofouling may be </w:t>
        </w:r>
      </w:ins>
      <w:ins w:id="92" w:author="Amanda Droghini" w:date="2018-03-20T12:03:00Z">
        <w:r w:rsidR="00670AC1" w:rsidRPr="00A70B6E">
          <w:rPr>
            <w:lang w:val="en-US"/>
          </w:rPr>
          <w:t xml:space="preserve">a greater contributor to </w:t>
        </w:r>
      </w:ins>
      <w:ins w:id="93" w:author="Amanda Droghini" w:date="2018-03-20T12:04:00Z">
        <w:r w:rsidR="00670AC1" w:rsidRPr="00A70B6E">
          <w:rPr>
            <w:lang w:val="en-US"/>
          </w:rPr>
          <w:t xml:space="preserve">introductions than ballast water </w:t>
        </w:r>
        <w:r w:rsidR="00670AC1" w:rsidRPr="00A70B6E">
          <w:rPr>
            <w:lang w:val="en-US"/>
          </w:rPr>
          <w:fldChar w:fldCharType="begin" w:fldLock="1"/>
        </w:r>
      </w:ins>
      <w:r w:rsidR="00670AC1" w:rsidRPr="00A70B6E">
        <w:rPr>
          <w:lang w:val="en-US"/>
        </w:rPr>
        <w:instrText>ADDIN CSL_CITATION { "citationItems" : [ { "id" : "ITEM-1", "itemData" : { "DOI" : "10.1139/cjfas-2014-0473", "ISBN" : "0706-652X", "ISSN" : "0706-652X", "abstract" : "Ships' hull fouling and ballast water are leading vectors of marine nonindigenous species globally, yet few studies have examined their magnitude in the Arctic. To determine the relative importance of these vectors in Canada's Arctic, we collected hull and ballast water samples from 13 and 32 vessels, respectively, at Churchill, Manitoba. We compared total abundance and richness of invertebrates transported on hulls versus those in ballast water. We found that hull fouling was associated with higher total abundance and richness of nonindigenous species when compared with ballast water. Additionally, a significant positive richness\u2013total abundance relationship for nonindigenous species for hull fouling but not for ballast water assemblages suggests that the likelihood of a high-risk (i.e., species-rich and high abundance) introduction event is greater for the former than the latter vector. The discovery of viable, widespread nonindigenous barnacles in hull samples further underscores the promi-nence of hull fouling over ballast water as a vector of nonindigenous species. Our study demonstrates that hull fouling is a more important vector for transfer of nonindigenous species to the Canadian Arctic than ballast water based on abundance and richness of nonindigenous species transported by the two vectors. R\u00e9sum\u00e9 : Si les salissures sur les coques de navire et l'eau de ballast sont d'importants vecteurs de transport d'esp\u00e8ces marines non indig\u00e8nes \u00e0 l'\u00e9chelle plan\u00e9taire, peu d'\u00e9tudes ont examin\u00e9 leur ampleur dans l'Arctique. Afin de d\u00e9terminer l'importance relative de ces vecteurs dans l'Arctique canadien, nous avons pr\u00e9lev\u00e9 des \u00e9chantillons de coque et d'eau de ballast de 13 et 32 navires, respectivement, \u00e0 Churchill (Manitoba, Canada). Nous avons compar\u00e9 l'abondance totale et la richesse des inver-t\u00e9br\u00e9s transport\u00e9s sur les coques et dans l'eau de ballast. Nous avons constat\u00e9 que les salissures de coque \u00e9taient associ\u00e9es \u00e0 une abondance totale et une richesse plus grandes d'esp\u00e8ces non indig\u00e8nes que l'eau de ballast. En outre, une relation positive significative entre la richesse et l'abondance totale des esp\u00e8ces non indig\u00e8nes dans les salissures de coque, mais non dans les assemblages d'eau de ballast, indiquerait que la probabilit\u00e9 d'un \u00e9v\u00e8nement d'introduction de risque \u00e9lev\u00e9 (c.-\u00e0 -d. richesse sp\u00e9cifique et abondance \u00e9lev\u00e9es) est plus grande pour le premier vecteur que pour le second. La d\u00e9couverte d'anatifes non indig\u00e8nes viables r\u00e9pandus dans les \u00e9c\u2026",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dropping-particle" : "", "family" : "Krko\u0161ek", "given" : "Martin", "non-dropping-particle" : "", "parse-names" : false, "suffix" : "" } ], "container-title" : "Canadian Journal of Fisheries and Aquatic Sciences", "id" : "ITEM-1", "issue" : "8", "issued" : { "date-parts" : [ [ "2015" ] ] }, "page" : "1230-1242", "title" : "Relative importance of vessel hull fouling and ballast water as transport vectors of nonindigenous species to the Canadian Arctic", "type" : "article-journal", "volume" : "72" }, "uris" : [ "http://www.mendeley.com/documents/?uuid=482b5aff-d3af-41dc-a6f4-091a561695bc" ] } ], "mendeley" : { "formattedCitation" : "(Chan et al. 2015)", "plainTextFormattedCitation" : "(Chan et al. 2015)", "previouslyFormattedCitation" : "(Chan et al. 2015)" }, "properties" : {  }, "schema" : "https://github.com/citation-style-language/schema/raw/master/csl-citation.json" }</w:instrText>
      </w:r>
      <w:r w:rsidR="00670AC1" w:rsidRPr="00A70B6E">
        <w:rPr>
          <w:lang w:val="en-US"/>
        </w:rPr>
        <w:fldChar w:fldCharType="separate"/>
      </w:r>
      <w:r w:rsidR="00670AC1" w:rsidRPr="00A70B6E">
        <w:rPr>
          <w:noProof/>
          <w:lang w:val="en-US"/>
        </w:rPr>
        <w:t>(Chan et al. 2015)</w:t>
      </w:r>
      <w:ins w:id="94" w:author="Amanda Droghini" w:date="2018-03-20T12:04:00Z">
        <w:r w:rsidR="00670AC1" w:rsidRPr="00A70B6E">
          <w:rPr>
            <w:lang w:val="en-US"/>
          </w:rPr>
          <w:fldChar w:fldCharType="end"/>
        </w:r>
        <w:r w:rsidR="00670AC1" w:rsidRPr="00A70B6E">
          <w:rPr>
            <w:lang w:val="en-US"/>
          </w:rPr>
          <w:t>.</w:t>
        </w:r>
      </w:ins>
      <w:ins w:id="95" w:author="Amanda Droghini" w:date="2018-03-20T11:59:00Z">
        <w:r w:rsidR="00670AC1" w:rsidRPr="00A70B6E">
          <w:rPr>
            <w:lang w:val="en-US"/>
          </w:rPr>
          <w:t xml:space="preserve"> </w:t>
        </w:r>
      </w:ins>
      <w:r w:rsidR="00670AC1" w:rsidRPr="00A70B6E">
        <w:rPr>
          <w:lang w:val="en-US"/>
        </w:rPr>
        <w:t>F</w:t>
      </w:r>
      <w:r w:rsidR="00E25C44" w:rsidRPr="00A70B6E">
        <w:rPr>
          <w:lang w:val="en-US"/>
        </w:rPr>
        <w:t>uture analyses of vessel traffic in the context of invasive species transport may benefit from analysis of Automatic Identification System (AIS) data, which are available for a greater portion of vessels traveling through Alaskan waters.</w:t>
      </w:r>
    </w:p>
    <w:p w14:paraId="23313EB2" w14:textId="77777777" w:rsidR="004D36DB" w:rsidRPr="00A70B6E" w:rsidRDefault="004D36DB" w:rsidP="004C0817">
      <w:pPr>
        <w:rPr>
          <w:lang w:val="en-US"/>
        </w:rPr>
      </w:pPr>
    </w:p>
    <w:p w14:paraId="66AE7335" w14:textId="39BDD1A3" w:rsidR="00EF5CA5" w:rsidRPr="00A70B6E" w:rsidRDefault="00EF5CA5" w:rsidP="00432C42">
      <w:pPr>
        <w:rPr>
          <w:ins w:id="96" w:author="Amanda Droghini" w:date="2018-03-12T08:06:00Z"/>
          <w:lang w:val="en-US"/>
        </w:rPr>
      </w:pPr>
      <w:r w:rsidRPr="00A70B6E">
        <w:rPr>
          <w:lang w:val="en-US"/>
        </w:rPr>
        <w:t>W</w:t>
      </w:r>
      <w:r w:rsidR="00DD53F4" w:rsidRPr="00A70B6E">
        <w:rPr>
          <w:lang w:val="en-US"/>
        </w:rPr>
        <w:t>e assume</w:t>
      </w:r>
      <w:r w:rsidR="00DA3713" w:rsidRPr="00A70B6E">
        <w:rPr>
          <w:lang w:val="en-US"/>
        </w:rPr>
        <w:t>d</w:t>
      </w:r>
      <w:r w:rsidR="00DD53F4" w:rsidRPr="00A70B6E">
        <w:rPr>
          <w:lang w:val="en-US"/>
        </w:rPr>
        <w:t xml:space="preserve"> that high-traffic ports are more susceptible to receiving </w:t>
      </w:r>
      <w:r w:rsidR="008733BC" w:rsidRPr="00A70B6E">
        <w:rPr>
          <w:lang w:val="en-US"/>
        </w:rPr>
        <w:t>NIS</w:t>
      </w:r>
      <w:r w:rsidR="00DD53F4" w:rsidRPr="00A70B6E">
        <w:rPr>
          <w:lang w:val="en-US"/>
        </w:rPr>
        <w:t xml:space="preserve"> than low-traffic ports</w:t>
      </w:r>
      <w:r w:rsidR="00DA3713" w:rsidRPr="00A70B6E">
        <w:rPr>
          <w:lang w:val="en-US"/>
        </w:rPr>
        <w:t xml:space="preserve">, and that shipping traffic and ballast water discharge are adequate proxies of propagule pressure. </w:t>
      </w:r>
      <w:r w:rsidR="006A7E99" w:rsidRPr="00A70B6E">
        <w:rPr>
          <w:highlight w:val="yellow"/>
          <w:lang w:val="en-US"/>
        </w:rPr>
        <w:t xml:space="preserve">previous studies indicate that shipping traffic is correlated to </w:t>
      </w:r>
      <w:r w:rsidR="008733BC" w:rsidRPr="00A70B6E">
        <w:rPr>
          <w:highlight w:val="yellow"/>
          <w:lang w:val="en-US"/>
        </w:rPr>
        <w:t>NIS</w:t>
      </w:r>
      <w:r w:rsidR="006A7E99" w:rsidRPr="00A70B6E">
        <w:rPr>
          <w:highlight w:val="yellow"/>
          <w:lang w:val="en-US"/>
        </w:rPr>
        <w:t xml:space="preserve"> richness </w:t>
      </w:r>
      <w:commentRangeStart w:id="97"/>
      <w:r w:rsidR="006A7E99" w:rsidRPr="00A70B6E">
        <w:rPr>
          <w:highlight w:val="yellow"/>
          <w:lang w:val="en-US"/>
        </w:rPr>
        <w:t>(e.g. Lord et al. 2015; Lacoursière-Roussel et al. 2016)</w:t>
      </w:r>
      <w:commentRangeEnd w:id="97"/>
      <w:r w:rsidR="006A7E99" w:rsidRPr="00A70B6E">
        <w:rPr>
          <w:rStyle w:val="CommentReference"/>
          <w:b/>
          <w:highlight w:val="yellow"/>
          <w:lang w:val="en-US"/>
        </w:rPr>
        <w:commentReference w:id="97"/>
      </w:r>
      <w:r w:rsidR="006A7E99" w:rsidRPr="00A70B6E">
        <w:rPr>
          <w:highlight w:val="yellow"/>
          <w:lang w:val="en-US"/>
        </w:rPr>
        <w:t>, and ballast water discharge volume has been shown to be ?? (see Verna et al. 2016..).</w:t>
      </w:r>
      <w:r w:rsidR="006A7E99" w:rsidRPr="00A70B6E">
        <w:rPr>
          <w:lang w:val="en-US"/>
        </w:rPr>
        <w:t xml:space="preserve"> </w:t>
      </w:r>
      <w:r w:rsidR="00DA3713" w:rsidRPr="00A70B6E">
        <w:rPr>
          <w:lang w:val="en-US"/>
        </w:rPr>
        <w:t>While these simplifying assumptions were necessary considering the data that were available to us, we recognize t</w:t>
      </w:r>
      <w:r w:rsidR="00733F1B" w:rsidRPr="00A70B6E">
        <w:rPr>
          <w:lang w:val="en-US"/>
        </w:rPr>
        <w:t>h</w:t>
      </w:r>
      <w:r w:rsidR="00DA3713" w:rsidRPr="00A70B6E">
        <w:rPr>
          <w:lang w:val="en-US"/>
        </w:rPr>
        <w:t xml:space="preserve">at an organism’s </w:t>
      </w:r>
      <w:r w:rsidR="00733F1B" w:rsidRPr="00A70B6E">
        <w:rPr>
          <w:lang w:val="en-US"/>
        </w:rPr>
        <w:t xml:space="preserve">survival during a sea voyage </w:t>
      </w:r>
      <w:r w:rsidR="00DA3713" w:rsidRPr="00A70B6E">
        <w:rPr>
          <w:lang w:val="en-US"/>
        </w:rPr>
        <w:t>is</w:t>
      </w:r>
      <w:r w:rsidR="00733F1B" w:rsidRPr="00A70B6E">
        <w:rPr>
          <w:lang w:val="en-US"/>
        </w:rPr>
        <w:t xml:space="preserve"> influenced by several factors including </w:t>
      </w:r>
      <w:r w:rsidR="00DA3713" w:rsidRPr="00A70B6E">
        <w:rPr>
          <w:lang w:val="en-US"/>
        </w:rPr>
        <w:t xml:space="preserve">its physiological condition, </w:t>
      </w:r>
      <w:r w:rsidR="00733F1B" w:rsidRPr="00A70B6E">
        <w:rPr>
          <w:lang w:val="en-US"/>
        </w:rPr>
        <w:t xml:space="preserve">the voyage duration, and environmental differences between donor and recipient ports </w:t>
      </w:r>
      <w:r w:rsidR="00733F1B" w:rsidRPr="00A70B6E">
        <w:rPr>
          <w:lang w:val="en-US"/>
        </w:rPr>
        <w:fldChar w:fldCharType="begin" w:fldLock="1"/>
      </w:r>
      <w:r w:rsidR="00DA3713" w:rsidRPr="00A70B6E">
        <w:rPr>
          <w:lang w:val="en-US"/>
        </w:rPr>
        <w:instrText>ADDIN CSL_CITATION { "citationItems" : [ { "id" : "ITEM-1", "itemData" : { "DOI" : "10.1098/rspb.2005.3090", "ISBN" : "0962-8452", "ISSN" : "0962-8452", "PMID" : "16024389", "abstract" : "The observed rates and deleterious impacts of biological invasions have caused significant alarm in recent years, driving efforts to reduce the risk (establishment) of new introductions. Characterizing the supply of propagules is key to understanding invasion risk and developing effective management strategies. In coastal ecosystems, ships' ballast water is an important transfer mechanism (vector) for marine and freshwater species. Commercial ships exhibit a high degree of variation in ballast water operations that affect both the quantity and quality of propagule supply, and thereby invasion risk. The per-ship inoculation size from ballast water depends upon both the volume discharged and the organism density. Moreover, propagule quality will vary among source regions (ports) and voyage routes, due to differences in species composition and transport conditions, respectively. We show that significant differences exist in (i) the frequency and volume of ballast water discharge among vessel types, (ii) the frequency of vessel types and routes (source regions) among recipient ports, and (iii) the transit success (survivorship) of zooplankton in ballast tanks among voyage routes. Thus, propagule supply is not a simple function of total ship arrivals. For ships, as well as other vectors, variation in propagule quantity and quality must be explicitly considered to estimate invasion risk and advance predictive ability.", "author" : [ { "dropping-particle" : "", "family" : "Verling", "given" : "E.", "non-dropping-particle" : "", "parse-names" : false, "suffix" : "" }, { "dropping-particle" : "", "family" : "Ruiz", "given" : "Gregory M.", "non-dropping-particle" : "", "parse-names" : false, "suffix" : "" }, { "dropping-particle" : "", "family" : "Smith", "given" : "L. D.", "non-dropping-particle" : "", "parse-names" : false, "suffix" : "" }, { "dropping-particle" : "", "family" : "Galil", "given" : "Bella", "non-dropping-particle" : "", "parse-names" : false, "suffix" : "" }, { "dropping-particle" : "", "family" : "Miller", "given" : "A. W.", "non-dropping-particle" : "", "parse-names" : false, "suffix" : "" }, { "dropping-particle" : "", "family" : "Murphy", "given" : "K. R", "non-dropping-particle" : "", "parse-names" : false, "suffix" : "" } ], "container-title" : "Proceedings of the Royal Society B: Biological Sciences", "id" : "ITEM-1", "issue" : "1569", "issued" : { "date-parts" : [ [ "2005" ] ] }, "page" : "1249-1257", "title" : "Supply-side invasion ecology: characterizing propagule pressure in coastal ecosystems", "type" : "article-journal", "volume" : "272" }, "uris" : [ "http://www.mendeley.com/documents/?uuid=fbe7ed23-6bc1-489c-b83b-f353a4757bde" ] }, { "id" : "ITEM-2", "itemData" : { "DOI" : "10.1016/0006-3207(96)00020-1", "ISBN" : "0006-3207", "ISSN" : "00063207", "PMID" : "1799", "abstract" : "Invasions frequently continue long after dispersal corridors have been well established. Six interrelated processes (changes in donor regions, new donor regions, changes in recipient region, invasion windows, stochastic inoculation events, and dispersal vector changes) are examined to explain this phenomenon. The combination of these processes makes it difficult to forge a list of species from potential donor regions that will never become successful invaders and, by extension, to thus define the characteristics of species that have failed to invade. Predictions relative to which species will invade and when they will invade can be improved by more detailed attention to these six categories of interrelated processes that mediate invasion success.", "author" : [ { "dropping-particle" : "", "family" : "Carlton", "given" : "James T.", "non-dropping-particle" : "", "parse-names" : false, "suffix" : "" } ], "container-title" : "Biological Conservation", "id" : "ITEM-2", "issue" : "1-2", "issued" : { "date-parts" : [ [ "1996" ] ] }, "page" : "97-106", "title" : "Pattern, process, and prediction in marine invasion ecology", "type" : "article-journal", "volume" : "78" }, "uris" : [ "http://www.mendeley.com/documents/?uuid=a3889fae-9a46-4602-867f-f23688cdc43c" ] }, { "id" : "ITEM-3",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3",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mendeley" : { "formattedCitation" : "(Carlton 1996, Verling et al. 2005, Chan et al. 2014)", "plainTextFormattedCitation" : "(Carlton 1996, Verling et al. 2005, Chan et al. 2014)", "previouslyFormattedCitation" : "(Carlton 1996, Verling et al. 2005, Chan et al. 2014)" }, "properties" : {  }, "schema" : "https://github.com/citation-style-language/schema/raw/master/csl-citation.json" }</w:instrText>
      </w:r>
      <w:r w:rsidR="00733F1B" w:rsidRPr="00A70B6E">
        <w:rPr>
          <w:lang w:val="en-US"/>
        </w:rPr>
        <w:fldChar w:fldCharType="separate"/>
      </w:r>
      <w:r w:rsidR="00DA3713" w:rsidRPr="00A70B6E">
        <w:rPr>
          <w:noProof/>
          <w:lang w:val="en-US"/>
        </w:rPr>
        <w:t>(Carlton 1996, Verling et al. 2005, Chan et al. 2014)</w:t>
      </w:r>
      <w:r w:rsidR="00733F1B" w:rsidRPr="00A70B6E">
        <w:rPr>
          <w:lang w:val="en-US"/>
        </w:rPr>
        <w:fldChar w:fldCharType="end"/>
      </w:r>
      <w:r w:rsidR="00733F1B" w:rsidRPr="00A70B6E">
        <w:rPr>
          <w:lang w:val="en-US"/>
        </w:rPr>
        <w:t xml:space="preserve">. </w:t>
      </w:r>
      <w:ins w:id="98" w:author="Amanda Droghini" w:date="2018-03-20T11:27:00Z">
        <w:r w:rsidR="0058344F" w:rsidRPr="00A70B6E">
          <w:rPr>
            <w:lang w:val="en-US"/>
          </w:rPr>
          <w:t xml:space="preserve">Propagule pressure and conditions encountered during the voyage may play a </w:t>
        </w:r>
        <w:r w:rsidR="0058344F" w:rsidRPr="00A70B6E">
          <w:rPr>
            <w:lang w:val="en-US"/>
          </w:rPr>
          <w:lastRenderedPageBreak/>
          <w:t xml:space="preserve">greater </w:t>
        </w:r>
      </w:ins>
      <w:ins w:id="99" w:author="Amanda Droghini" w:date="2018-03-20T11:28:00Z">
        <w:r w:rsidR="0058344F" w:rsidRPr="00A70B6E">
          <w:rPr>
            <w:lang w:val="en-US"/>
          </w:rPr>
          <w:t xml:space="preserve">role than conditions encountered </w:t>
        </w:r>
      </w:ins>
      <w:ins w:id="100" w:author="Amanda Droghini" w:date="2018-03-20T11:29:00Z">
        <w:r w:rsidR="0058344F" w:rsidRPr="00A70B6E">
          <w:rPr>
            <w:lang w:val="en-US"/>
          </w:rPr>
          <w:t xml:space="preserve">upon arrival. Historically low propagule pressure (pre-1970) </w:t>
        </w:r>
      </w:ins>
      <w:r w:rsidR="007909FD" w:rsidRPr="00A70B6E">
        <w:rPr>
          <w:lang w:val="en-US"/>
        </w:rPr>
        <w:t xml:space="preserve">is </w:t>
      </w:r>
      <w:ins w:id="101" w:author="Amanda Droghini" w:date="2018-03-20T11:29:00Z">
        <w:r w:rsidR="0058344F" w:rsidRPr="00A70B6E">
          <w:rPr>
            <w:lang w:val="en-US"/>
          </w:rPr>
          <w:t>potentially a large explanation for lack of invasions in coastal Alaska</w:t>
        </w:r>
      </w:ins>
      <w:r w:rsidR="007909FD" w:rsidRPr="00A70B6E">
        <w:rPr>
          <w:lang w:val="en-US"/>
        </w:rPr>
        <w:t xml:space="preserve">, and may be a more important component of invasion risk than environmental conditions at recipient ports </w:t>
      </w:r>
      <w:ins w:id="102" w:author="Amanda Droghini" w:date="2018-03-20T11:31:00Z">
        <w:r w:rsidR="0058344F" w:rsidRPr="00A70B6E">
          <w:rPr>
            <w:lang w:val="en-US"/>
          </w:rPr>
          <w:t xml:space="preserve"> </w:t>
        </w:r>
      </w:ins>
      <w:ins w:id="103" w:author="Amanda Droghini" w:date="2018-03-20T11:29:00Z">
        <w:r w:rsidR="0058344F" w:rsidRPr="00A70B6E">
          <w:rPr>
            <w:lang w:val="en-US"/>
          </w:rPr>
          <w:fldChar w:fldCharType="begin" w:fldLock="1"/>
        </w:r>
      </w:ins>
      <w:r w:rsidR="0058344F" w:rsidRPr="00A70B6E">
        <w:rPr>
          <w:lang w:val="en-US"/>
        </w:rPr>
        <w:instrText>ADDIN CSL_CITATION { "citationItems" : [ { "id" : "ITEM-1", "itemData" : { "DOI" : "10.1146/annurev.ecolsys.31.1.481", "ISSN" : "0066-4162", "author" : [ { "dropping-particle" : "", "family" : "Ruiz", "given" : "Gregory M", "non-dropping-particle" : "", "parse-names" : false, "suffix" : "" }, { "dropping-particle" : "", "family" : "Fofonoff", "given" : "Paul W", "non-dropping-particle" : "", "parse-names" : false, "suffix" : "" }, { "dropping-particle" : "", "family" : "Carlton", "given" : "James T", "non-dropping-particle" : "", "parse-names" : false, "suffix" : "" }, { "dropping-particle" : "", "family" : "Wonham", "given" : "Marjorie J", "non-dropping-particle" : "", "parse-names" : false, "suffix" : "" }, { "dropping-particle" : "", "family" : "Hines", "given" : "Anson H", "non-dropping-particle" : "", "parse-names" : false, "suffix" : "" } ], "container-title" : "Annual Review of Ecology and Systematics", "id" : "ITEM-1", "issue" : "1", "issued" : { "date-parts" : [ [ "2000", "11" ] ] }, "page" : "481-531", "title" : "Invasion of coastal marine communities in North America: apparent patterns, processes, and biases", "type" : "article-journal", "volume" : "31" }, "uris" : [ "http://www.mendeley.com/documents/?uuid=f7d54fc2-39fb-42c0-82c1-5a956e030d04" ] } ], "mendeley" : { "formattedCitation" : "(Ruiz et al. 2000)", "plainTextFormattedCitation" : "(Ruiz et al. 2000)", "previouslyFormattedCitation" : "(Ruiz et al. 2000)" }, "properties" : {  }, "schema" : "https://github.com/citation-style-language/schema/raw/master/csl-citation.json" }</w:instrText>
      </w:r>
      <w:ins w:id="104" w:author="Amanda Droghini" w:date="2018-03-20T11:29:00Z">
        <w:r w:rsidR="0058344F" w:rsidRPr="00A70B6E">
          <w:rPr>
            <w:lang w:val="en-US"/>
          </w:rPr>
          <w:fldChar w:fldCharType="separate"/>
        </w:r>
      </w:ins>
      <w:r w:rsidR="0058344F" w:rsidRPr="00A70B6E">
        <w:rPr>
          <w:noProof/>
          <w:lang w:val="en-US"/>
        </w:rPr>
        <w:t>(Ruiz et al. 2000)</w:t>
      </w:r>
      <w:ins w:id="105" w:author="Amanda Droghini" w:date="2018-03-20T11:29:00Z">
        <w:r w:rsidR="0058344F" w:rsidRPr="00A70B6E">
          <w:rPr>
            <w:lang w:val="en-US"/>
          </w:rPr>
          <w:fldChar w:fldCharType="end"/>
        </w:r>
      </w:ins>
      <w:ins w:id="106" w:author="Amanda Droghini" w:date="2018-03-20T11:31:00Z">
        <w:r w:rsidR="0058344F" w:rsidRPr="00A70B6E">
          <w:rPr>
            <w:lang w:val="en-US"/>
          </w:rPr>
          <w:t xml:space="preserve">. </w:t>
        </w:r>
      </w:ins>
      <w:r w:rsidR="007909FD" w:rsidRPr="00A70B6E">
        <w:rPr>
          <w:lang w:val="en-US"/>
        </w:rPr>
        <w:t>Conditions encountered during the voyage may also play a role. S</w:t>
      </w:r>
      <w:ins w:id="107" w:author="Amanda Droghini" w:date="2018-03-20T11:31:00Z">
        <w:r w:rsidR="0058344F" w:rsidRPr="00A70B6E">
          <w:rPr>
            <w:lang w:val="en-US"/>
          </w:rPr>
          <w:t xml:space="preserve">tudies from the Canadian Arctic </w:t>
        </w:r>
      </w:ins>
      <w:r w:rsidR="007909FD" w:rsidRPr="00A70B6E">
        <w:rPr>
          <w:lang w:val="en-US"/>
        </w:rPr>
        <w:t>suggest</w:t>
      </w:r>
      <w:ins w:id="108" w:author="Amanda Droghini" w:date="2018-03-20T11:31:00Z">
        <w:r w:rsidR="0058344F" w:rsidRPr="00A70B6E">
          <w:rPr>
            <w:lang w:val="en-US"/>
          </w:rPr>
          <w:t xml:space="preserve"> that b</w:t>
        </w:r>
      </w:ins>
      <w:r w:rsidR="00DA3713" w:rsidRPr="00A70B6E">
        <w:rPr>
          <w:lang w:val="en-US"/>
        </w:rPr>
        <w:t xml:space="preserve">oth planktonic and fouling organisms have low survivorship </w:t>
      </w:r>
      <w:r w:rsidR="007909FD" w:rsidRPr="00A70B6E">
        <w:rPr>
          <w:lang w:val="en-US"/>
        </w:rPr>
        <w:t xml:space="preserve">during the transport stage </w:t>
      </w:r>
      <w:r w:rsidR="007909FD" w:rsidRPr="00A70B6E">
        <w:rPr>
          <w:lang w:val="en-US"/>
        </w:rPr>
        <w:fldChar w:fldCharType="begin" w:fldLock="1"/>
      </w:r>
      <w:r w:rsidR="007909FD" w:rsidRPr="00A70B6E">
        <w:rPr>
          <w:lang w:val="en-US"/>
        </w:rPr>
        <w:instrText>ADDIN CSL_CITATION { "citationItems" : [ { "id" : "ITEM-1",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1",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id" : "ITEM-2", "itemData" : { "DOI" : "10.1007/s00227-016-3029-1", "ISSN" : "0025-3162",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container-title" : "Marine Biology", "id" : "ITEM-2", "issue" : "12", "issued" : { "date-parts" : [ [ "2016", "12", "11" ] ] }, "page" : "250", "publisher" : "Springer Berlin Heidelberg", "title" : "Survival of ship biofouling assemblages during and after voyages to the Canadian Arctic", "type" : "article-journal", "volume" : "163" }, "uris" : [ "http://www.mendeley.com/documents/?uuid=cf0310ec-b623-3409-9b92-47694bd3b576" ] } ], "mendeley" : { "formattedCitation" : "(Chan et al. 2014, 2016)", "plainTextFormattedCitation" : "(Chan et al. 2014, 2016)", "previouslyFormattedCitation" : "(Chan et al. 2014, 2016)" }, "properties" : {  }, "schema" : "https://github.com/citation-style-language/schema/raw/master/csl-citation.json" }</w:instrText>
      </w:r>
      <w:r w:rsidR="007909FD" w:rsidRPr="00A70B6E">
        <w:rPr>
          <w:lang w:val="en-US"/>
        </w:rPr>
        <w:fldChar w:fldCharType="separate"/>
      </w:r>
      <w:r w:rsidR="007909FD" w:rsidRPr="00A70B6E">
        <w:rPr>
          <w:noProof/>
          <w:lang w:val="en-US"/>
        </w:rPr>
        <w:t>(Chan et al. 2014, 2016)</w:t>
      </w:r>
      <w:r w:rsidR="007909FD" w:rsidRPr="00A70B6E">
        <w:rPr>
          <w:lang w:val="en-US"/>
        </w:rPr>
        <w:fldChar w:fldCharType="end"/>
      </w:r>
      <w:r w:rsidR="007909FD" w:rsidRPr="00A70B6E">
        <w:rPr>
          <w:lang w:val="en-US"/>
        </w:rPr>
        <w:t>.</w:t>
      </w:r>
      <w:ins w:id="109" w:author="Amanda Droghini" w:date="2018-03-20T11:32:00Z">
        <w:r w:rsidR="0058344F" w:rsidRPr="00A70B6E">
          <w:rPr>
            <w:lang w:val="en-US"/>
          </w:rPr>
          <w:t xml:space="preserve"> Chan et al. </w:t>
        </w:r>
      </w:ins>
      <w:ins w:id="110" w:author="Amanda Droghini" w:date="2018-03-20T11:34:00Z">
        <w:r w:rsidR="0058344F" w:rsidRPr="00A70B6E">
          <w:rPr>
            <w:lang w:val="en-US"/>
          </w:rPr>
          <w:fldChar w:fldCharType="begin" w:fldLock="1"/>
        </w:r>
      </w:ins>
      <w:r w:rsidR="0058344F" w:rsidRPr="00A70B6E">
        <w:rPr>
          <w:lang w:val="en-US"/>
        </w:rPr>
        <w:instrText>ADDIN CSL_CITATION { "citationItems" : [ { "id" : "ITEM-1",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1", "issue" : "7", "issued" : { "date-parts" : [ [ "2014", "10", "1" ] ] }, "page" : "1876-1884", "title" : "Richness\u2013abundance relationships for zooplankton in ballast water: temperate versus Arctic comparisons", "type" : "article-journal", "volume" : "71" }, "suppress-author" : 1, "uris" : [ "http://www.mendeley.com/documents/?uuid=fe2a8f1b-97a6-44b3-bd25-7009cac205e9" ] } ], "mendeley" : { "formattedCitation" : "(2014)", "plainTextFormattedCitation" : "(2014)", "previouslyFormattedCitation" : "(2014)" }, "properties" : {  }, "schema" : "https://github.com/citation-style-language/schema/raw/master/csl-citation.json" }</w:instrText>
      </w:r>
      <w:r w:rsidR="0058344F" w:rsidRPr="00A70B6E">
        <w:rPr>
          <w:lang w:val="en-US"/>
        </w:rPr>
        <w:fldChar w:fldCharType="separate"/>
      </w:r>
      <w:r w:rsidR="0058344F" w:rsidRPr="00A70B6E">
        <w:rPr>
          <w:noProof/>
          <w:lang w:val="en-US"/>
        </w:rPr>
        <w:t>(2014)</w:t>
      </w:r>
      <w:ins w:id="111" w:author="Amanda Droghini" w:date="2018-03-20T11:34:00Z">
        <w:r w:rsidR="0058344F" w:rsidRPr="00A70B6E">
          <w:rPr>
            <w:lang w:val="en-US"/>
          </w:rPr>
          <w:fldChar w:fldCharType="end"/>
        </w:r>
        <w:r w:rsidR="0058344F" w:rsidRPr="00A70B6E">
          <w:rPr>
            <w:lang w:val="en-US"/>
          </w:rPr>
          <w:t xml:space="preserve"> found that ballast water age</w:t>
        </w:r>
      </w:ins>
      <w:ins w:id="112" w:author="Amanda Droghini" w:date="2018-03-20T11:35:00Z">
        <w:r w:rsidR="0058344F" w:rsidRPr="00A70B6E">
          <w:rPr>
            <w:lang w:val="en-US"/>
          </w:rPr>
          <w:t xml:space="preserve"> (related to the length of the voyage) was a more important predictor of survivorship than water temperature, and suggested that voyages longer than 15 days may significantly reduce survival probability.</w:t>
        </w:r>
      </w:ins>
      <w:r w:rsidR="00DA3713" w:rsidRPr="00A70B6E">
        <w:rPr>
          <w:lang w:val="en-US"/>
        </w:rPr>
        <w:t xml:space="preserve"> </w:t>
      </w:r>
      <w:r w:rsidR="00733F1B" w:rsidRPr="00A70B6E">
        <w:rPr>
          <w:lang w:val="en-US"/>
        </w:rPr>
        <w:t xml:space="preserve">Verna et al. </w:t>
      </w:r>
      <w:r w:rsidR="00733F1B" w:rsidRPr="00A70B6E">
        <w:rPr>
          <w:lang w:val="en-US"/>
        </w:rPr>
        <w:fldChar w:fldCharType="begin" w:fldLock="1"/>
      </w:r>
      <w:r w:rsidR="00733F1B" w:rsidRPr="00A70B6E">
        <w:rPr>
          <w:lang w:val="en-US"/>
        </w:rPr>
        <w:instrText>ADDIN CSL_CITATION { "citationItems" : [ { "id" : "ITEM-1", "itemData" : { "DOI" : "10.3391/mbi.2016.7.2.08", "ISSN" : "19898649", "abstract" : "The relatively uninvaded coastline of Alaska currently faces a heightened risk of novel biological introductions as a result of increasing regional vessel traffic, emerging Arctic trade routes, and proposed coastal and nearshore development. Alaska currently receives the majority of its ballast water discharge in the port of Valdez (86%), largely from crude oil tankers engaged in coastwise trade. These crude oil tankers were exempted from managing and reporting ballast water prior to the United States Environmental Protection Agency's 2008 Vessel General Permit (VGP). Here we present a comprehensive statewide risk assessment of ballast-borne marine invasive species throughout coastal Alaska, and the first study to characterize the risk from the ballast water vector following inclusion of ballast water reporting by the VGP. We examined ballast water discharge volume, environmental similarity between source and discharge regions, ballast water age, and marine invasive species richness in source regions annually from 2009 \u2013 2012 for the top 15 ports/discharge locations in Alaska. The majority (80%) of the more than 54 million metric tons of reported ballast water discharged during this time period was sourced from the west coast of North America, including highly invaded port systems such as San Francisco Bay, California and Puget Sound, Washington. Overall about 38% of the ballast water discharged to our focus locations was managed using ballast water exchange. We conclude that the risk of invasion is highest for the ports of Valdez and Drift River Terminal and lowest for the ports of Klawock, Skagway, and Tolstoi Bay. This analysis and risk matrix can inform further fine-scale assessments of ballast water management activity and identify areas of Alaska most likely to benefit from focused management efforts.", "author" : [ { "dropping-particle" : "", "family" : "Verna", "given" : "Danielle", "non-dropping-particle" : "", "parse-names" : false, "suffix" : "" }, { "dropping-particle" : "", "family" : "Harris", "given" : "Bradley", "non-dropping-particle" : "", "parse-names" : false, "suffix" : "" }, { "dropping-particle" : "", "family" : "Holzer", "given" : "Kimberly", "non-dropping-particle" : "", "parse-names" : false, "suffix" : "" }, { "dropping-particle" : "", "family" : "Minton", "given" : "Mark", "non-dropping-particle" : "", "parse-names" : false, "suffix" : "" } ], "container-title" : "Management of Biological Invasions", "id" : "ITEM-1", "issue" : "2", "issued" : { "date-parts" : [ [ "2016" ] ] }, "page" : "199-211", "title" : "Ballast-borne marine invasive species: exploring the risk to coastal Alaska, USA", "type" : "article-journal", "volume" : "7" }, "suppress-author" : 1, "uris" : [ "http://www.mendeley.com/documents/?uuid=fde5295e-9d8c-44f7-938a-c216eb91b6db" ] } ], "mendeley" : { "formattedCitation" : "(2016)", "plainTextFormattedCitation" : "(2016)", "previouslyFormattedCitation" : "(2016)" }, "properties" : {  }, "schema" : "https://github.com/citation-style-language/schema/raw/master/csl-citation.json" }</w:instrText>
      </w:r>
      <w:r w:rsidR="00733F1B" w:rsidRPr="00A70B6E">
        <w:rPr>
          <w:lang w:val="en-US"/>
        </w:rPr>
        <w:fldChar w:fldCharType="separate"/>
      </w:r>
      <w:r w:rsidR="00733F1B" w:rsidRPr="00A70B6E">
        <w:rPr>
          <w:noProof/>
          <w:lang w:val="en-US"/>
        </w:rPr>
        <w:t>(2016)</w:t>
      </w:r>
      <w:r w:rsidR="00733F1B" w:rsidRPr="00A70B6E">
        <w:rPr>
          <w:lang w:val="en-US"/>
        </w:rPr>
        <w:fldChar w:fldCharType="end"/>
      </w:r>
      <w:r w:rsidR="00733F1B" w:rsidRPr="00A70B6E">
        <w:rPr>
          <w:lang w:val="en-US"/>
        </w:rPr>
        <w:t xml:space="preserve"> quantified ballast water risk of Alaskan ports and found that while Dutch Harbor was at medium risk in terms of discharged water volumes, the relatively long residence time of the ballast water that was discharged there was likely to reduce the probability of establishment.</w:t>
      </w:r>
      <w:ins w:id="113" w:author="Amanda Droghini" w:date="2018-03-12T08:06:00Z">
        <w:r w:rsidRPr="00A70B6E">
          <w:rPr>
            <w:lang w:val="en-US"/>
          </w:rPr>
          <w:t xml:space="preserve"> </w:t>
        </w:r>
      </w:ins>
    </w:p>
    <w:p w14:paraId="36347131" w14:textId="27B8A295" w:rsidR="00475A9D" w:rsidRPr="00A70B6E" w:rsidDel="00EF5CA5" w:rsidRDefault="00B31FD6" w:rsidP="00B31FD6">
      <w:pPr>
        <w:pStyle w:val="Heading2"/>
        <w:rPr>
          <w:del w:id="114" w:author="Amanda Droghini" w:date="2018-03-12T08:06:00Z"/>
        </w:rPr>
      </w:pPr>
      <w:r w:rsidRPr="00A70B6E">
        <w:t>Effects of climate change on invasion risk</w:t>
      </w:r>
      <w:del w:id="115" w:author="Amanda Droghini" w:date="2018-03-12T08:06:00Z">
        <w:r w:rsidR="003F73D7" w:rsidRPr="00A70B6E" w:rsidDel="00EF5CA5">
          <w:rPr>
            <w:b w:val="0"/>
          </w:rPr>
          <w:delText xml:space="preserve">The Bering Sea is a valuable ecological and economic system, with a low number of biological introductions. At the same time, the climatic and socioeconomic realities of this system are changing quickly, and in a direction that is likely to increase the rate of non-native species introductions. </w:delText>
        </w:r>
        <w:r w:rsidR="00475A9D" w:rsidRPr="00A70B6E" w:rsidDel="00EF5CA5">
          <w:rPr>
            <w:b w:val="0"/>
          </w:rPr>
          <w:delText xml:space="preserve">In 2006, Ruiz et al. deployed fouling plates at several ports in Alaska, and found no non-native species on plates from Dutch Harbor (the only Bering Sea port considered in their stu </w:delText>
        </w:r>
      </w:del>
    </w:p>
    <w:p w14:paraId="43B84DB1" w14:textId="77777777" w:rsidR="004D5A7F" w:rsidRPr="00A70B6E" w:rsidRDefault="004D5A7F" w:rsidP="00B31FD6">
      <w:pPr>
        <w:pStyle w:val="Heading2"/>
      </w:pPr>
    </w:p>
    <w:p w14:paraId="1FAC28D1" w14:textId="426F5B66" w:rsidR="002E3D84" w:rsidRPr="00A70B6E" w:rsidRDefault="00EF5CA5" w:rsidP="00EF5CA5">
      <w:pPr>
        <w:spacing w:before="200" w:line="360" w:lineRule="auto"/>
        <w:contextualSpacing/>
        <w:rPr>
          <w:lang w:val="en-US"/>
        </w:rPr>
      </w:pPr>
      <w:r w:rsidRPr="00A70B6E">
        <w:rPr>
          <w:lang w:val="en-US"/>
        </w:rPr>
        <w:t xml:space="preserve">The Bering Sea is experiencing significant oceanographic changes as a result of climate change </w:t>
      </w:r>
      <w:r w:rsidRPr="00A70B6E">
        <w:rPr>
          <w:lang w:val="en-US"/>
        </w:rPr>
        <w:fldChar w:fldCharType="begin" w:fldLock="1"/>
      </w:r>
      <w:r w:rsidRPr="00A70B6E">
        <w:rPr>
          <w:lang w:val="en-US"/>
        </w:rPr>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prefix" : "e.g. ", "uris" : [ "http://www.mendeley.com/documents/?uuid=fffc722b-4df4-40ee-864c-74bb9d82cfd7" ] }, { "id" : "ITEM-2", "itemData" : { "DOI" : "10.1016/j.dsr2.2007.08.023", "ISSN" : "09670645", "abstract" : "During the last decade, the southeastern Bering Sea shelf has undergone a warming of \u223c3\u00b0C that is closely associated with a marked decrease of sea ice over the area. This shift in the physical environment of the shelf can be attributed to a combination of mechanisms, including the presence over the eastern Bering Sea shelf of a relatively mild air mass during the winter, especially from 2000 to 2005; a shorter ice season caused by a later fall transition and/or an earlier spring transition; increased flow through Unimak Pass during winter, which introduces warm Gulf of Alaska water onto the southeastern shelf; and the feedback mechanism whereby warmer ocean temperatures during the summer delay the southward advection of sea ice during winter. While the relative importance of these four mechanisms is difficult to quantify, it is evident that for sea ice to form, cold arctic winds must cool the water column. Sea ice is then formed in the polynyas during periods of cold north winds, and this ice is advected southward over the eastern shelf. The other three mechanisms can modify ice formation and melt, and hence its extent. In combination, these four mechanisms have served to temporally and spatially limit ice during the 5-year period (2001\u20132005). Warming of the eastern Bering Sea shelf could have profound influences on the ecosystem of the Bering Sea\u2014from modification of the timing of the spring phytoplankton bloom to the northward advance of subarctic species and the northward retreat of arctic species.", "author" : [ { "dropping-particle" : "", "family" : "Stabeno", "given" : "P.J.", "non-dropping-particle" : "", "parse-names" : false, "suffix" : "" }, { "dropping-particle" : "", "family" : "Bond", "given" : "N.A.", "non-dropping-particle" : "", "parse-names" : false, "suffix" : "" }, { "dropping-particle" : "", "family" : "Salo", "given" : "S.A.", "non-dropping-particle" : "", "parse-names" : false, "suffix" : "" } ], "container-title" : "Deep-Sea Research Part II: Topical Studies in Oceanography", "id" : "ITEM-2", "issue" : "23", "issued" : { "date-parts" : [ [ "2007" ] ] }, "page" : "2599-2618", "title" : "On the recent warming of the southeastern Bering Sea shelf", "type" : "article-journal", "volume" : "54" }, "uris" : [ "http://www.mendeley.com/documents/?uuid=dda8308e-c6d4-3d91-9627-7138162f3979" ] }, { "id" : "ITEM-3",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3", "issue" : "2", "issued" : { "date-parts" : [ [ "2008", "3" ] ] }, "page" : "309-320", "title" : "Sea ice retreat alters the biogeography of the Bering Sea continental shelf", "type" : "article-journal", "volume" : "18" }, "uris" : [ "http://www.mendeley.com/documents/?uuid=0fa6e3ee-07bf-4cc2-9a25-410f2172f038" ] } ], "mendeley" : { "formattedCitation" : "(e.g. Grebmeier et al. 2006b, Stabeno et al. 2007, Mueter and Litzow 2008)", "plainTextFormattedCitation" : "(e.g. Grebmeier et al. 2006b, Stabeno et al. 2007, Mueter and Litzow 2008)", "previouslyFormattedCitation" : "(e.g. Grebmeier et al. 2006b, Stabeno et al. 2007, Mueter and Litzow 2008)" }, "properties" : {  }, "schema" : "https://github.com/citation-style-language/schema/raw/master/csl-citation.json" }</w:instrText>
      </w:r>
      <w:r w:rsidRPr="00A70B6E">
        <w:rPr>
          <w:lang w:val="en-US"/>
        </w:rPr>
        <w:fldChar w:fldCharType="separate"/>
      </w:r>
      <w:r w:rsidRPr="00A70B6E">
        <w:rPr>
          <w:noProof/>
          <w:lang w:val="en-US"/>
        </w:rPr>
        <w:t>(e.g. Grebmeier et al. 2006b, Stabeno et al. 2007, Mueter and Litzow 2008)</w:t>
      </w:r>
      <w:r w:rsidRPr="00A70B6E">
        <w:rPr>
          <w:lang w:val="en-US"/>
        </w:rPr>
        <w:fldChar w:fldCharType="end"/>
      </w:r>
      <w:r w:rsidRPr="00A70B6E">
        <w:rPr>
          <w:lang w:val="en-US"/>
        </w:rPr>
        <w:t xml:space="preserve">. Sea ice cover has decreased substantially since the 1950s, with a concomitant increase in surface water temperatures of 0.23°C per decade </w:t>
      </w:r>
      <w:r w:rsidRPr="00A70B6E">
        <w:rPr>
          <w:lang w:val="en-US"/>
        </w:rPr>
        <w:fldChar w:fldCharType="begin" w:fldLock="1"/>
      </w:r>
      <w:r w:rsidRPr="00A70B6E">
        <w:rPr>
          <w:lang w:val="en-US"/>
        </w:rPr>
        <w:instrText>ADDIN CSL_CITATION { "citationItems" : [ { "id" : "ITEM-1",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1", "issue" : "2", "issued" : { "date-parts" : [ [ "2008", "3" ] ] }, "page" : "309-320", "title" : "Sea ice retreat alters the biogeography of the Bering Sea continental shelf", "type" : "article-journal", "volume" : "18" }, "uris" : [ "http://www.mendeley.com/documents/?uuid=0fa6e3ee-07bf-4cc2-9a25-410f2172f038" ] } ], "mendeley" : { "formattedCitation" : "(Mueter and Litzow 2008)", "plainTextFormattedCitation" : "(Mueter and Litzow 2008)", "previouslyFormattedCitation" : "(Mueter and Litzow 2008)" }, "properties" : {  }, "schema" : "https://github.com/citation-style-language/schema/raw/master/csl-citation.json" }</w:instrText>
      </w:r>
      <w:r w:rsidRPr="00A70B6E">
        <w:rPr>
          <w:lang w:val="en-US"/>
        </w:rPr>
        <w:fldChar w:fldCharType="separate"/>
      </w:r>
      <w:r w:rsidRPr="00A70B6E">
        <w:rPr>
          <w:noProof/>
          <w:lang w:val="en-US"/>
        </w:rPr>
        <w:t>(Mueter and Litzow 2008)</w:t>
      </w:r>
      <w:r w:rsidRPr="00A70B6E">
        <w:rPr>
          <w:lang w:val="en-US"/>
        </w:rPr>
        <w:fldChar w:fldCharType="end"/>
      </w:r>
      <w:r w:rsidRPr="00A70B6E">
        <w:rPr>
          <w:lang w:val="en-US"/>
        </w:rPr>
        <w:t xml:space="preserve">. These changes are projected to continue </w:t>
      </w:r>
      <w:r w:rsidRPr="00A70B6E">
        <w:rPr>
          <w:lang w:val="en-US"/>
        </w:rPr>
        <w:fldChar w:fldCharType="begin" w:fldLock="1"/>
      </w:r>
      <w:r w:rsidRPr="00A70B6E">
        <w:rPr>
          <w:lang w:val="en-US"/>
        </w:rPr>
        <w:instrText>ADDIN CSL_CITATION { "citationItems" : [ { "id" : "ITEM-1", "itemData" : { "DOI" : "10.1016/j.dsr2.2012.02.022", "ISSN" : "09670645", "abstract" : "Atmosphere\u2013Ocean General Circulation Models (AOGCMs) are a major tool used by scientists to study the complex interaction of processes that control climate and climate change. Projections from these models for the 21st century are the basis for the Fourth Assessment Report (AR4) produced by the Intergovernmental Panel on Climate Change (IPCC). Here, we use simulations from this set of climate models developed for the IPCC AR4 to provide a regional assessment of sea ice extent, sea surface temperature (SST), and surface air temperature (SAT) critical to future marine ecosystems in the Bering Sea and the Chukchi Sea. To reduce uncertainties associated with the model projections, a two-step model culling technique is applied based on comparison to 20th century observations. For the Chukchi Sea, data and model projections show major September sea ice extent reduction compared to the 20th century beginning now, with nearly sea ice free conditions before mid-century. Earlier sea ice loss continues throughout fall with major loss in December before the end of the 21st century. By 2050, for the eastern Bering Sea, spring sea ice extent (average of March to May) would be 58% of its recent values (1980\u20131999 mean). December will become increasingly sea ice free over the next 40 years. The Bering Sea will continue to show major interannual variability in sea ice extent and SST. The majority of models had no systematic bias in their 20th century simulated regional SAT, an indication that the models may provide considerable credibility for the Bering and the Chukchi Sea ecosystem projections. Largest air temperature increases are in fall (November to December) for both the Chukchi and the Bering Sea, with increases by 2050 of 3\u00b0C for the Bering Sea and increases in excess of 5\u00b0C for the Chukchi Sea.", "author" : [ { "dropping-particle" : "", "family" : "Wang", "given" : "Muyin", "non-dropping-particle" : "", "parse-names" : false, "suffix" : "" }, { "dropping-particle" : "", "family" : "Overland", "given" : "James E.", "non-dropping-particle" : "", "parse-names" : false, "suffix" : "" }, { "dropping-particle" : "", "family" : "Stabeno", "given" : "Phyllis", "non-dropping-particle" : "", "parse-names" : false, "suffix" : "" } ], "container-title" : "Deep-Sea Research Part II: Topical Studies in Oceanography", "id" : "ITEM-1", "issued" : { "date-parts" : [ [ "2012", "6" ] ] }, "page" : "46-57", "title" : "Future climate of the Bering and Chukchi Seas projected by global climate models", "type" : "article-journal", "volume" : "65-70" }, "uris" : [ "http://www.mendeley.com/documents/?uuid=7875ce1d-72f2-3eef-a84b-34ccdd6c5aeb"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Wang et al. 2012, Hermann et al. 2016)", "plainTextFormattedCitation" : "(Wang et al. 2012, Hermann et al. 2016)", "previouslyFormattedCitation" : "(Wang et al. 2012, Hermann et al. 2016)" }, "properties" : {  }, "schema" : "https://github.com/citation-style-language/schema/raw/master/csl-citation.json" }</w:instrText>
      </w:r>
      <w:r w:rsidRPr="00A70B6E">
        <w:rPr>
          <w:lang w:val="en-US"/>
        </w:rPr>
        <w:fldChar w:fldCharType="separate"/>
      </w:r>
      <w:r w:rsidRPr="00A70B6E">
        <w:rPr>
          <w:noProof/>
          <w:lang w:val="en-US"/>
        </w:rPr>
        <w:t>(Wang et al. 2012, Hermann et al. 2016)</w:t>
      </w:r>
      <w:r w:rsidRPr="00A70B6E">
        <w:rPr>
          <w:lang w:val="en-US"/>
        </w:rPr>
        <w:fldChar w:fldCharType="end"/>
      </w:r>
      <w:r w:rsidRPr="00A70B6E">
        <w:rPr>
          <w:lang w:val="en-US"/>
        </w:rPr>
        <w:t xml:space="preserve">. In the next twenty years, our models predict a </w:t>
      </w:r>
      <w:r w:rsidRPr="00A70B6E">
        <w:rPr>
          <w:highlight w:val="yellow"/>
          <w:lang w:val="en-US"/>
        </w:rPr>
        <w:t>major</w:t>
      </w:r>
      <w:r w:rsidRPr="00A70B6E">
        <w:rPr>
          <w:lang w:val="en-US"/>
        </w:rPr>
        <w:t xml:space="preserve"> northward expansion in</w:t>
      </w:r>
      <w:r w:rsidR="00B31FD6" w:rsidRPr="00A70B6E">
        <w:rPr>
          <w:lang w:val="en-US"/>
        </w:rPr>
        <w:t xml:space="preserve"> suitable habitat </w:t>
      </w:r>
      <w:r w:rsidR="00A037D0" w:rsidRPr="00A70B6E">
        <w:rPr>
          <w:highlight w:val="yellow"/>
          <w:lang w:val="en-US"/>
        </w:rPr>
        <w:t>(Figure</w:t>
      </w:r>
      <w:r w:rsidR="00B31FD6" w:rsidRPr="00A70B6E">
        <w:rPr>
          <w:highlight w:val="yellow"/>
          <w:lang w:val="en-US"/>
        </w:rPr>
        <w:t xml:space="preserve"> </w:t>
      </w:r>
      <w:r w:rsidR="00A037D0" w:rsidRPr="00A70B6E">
        <w:rPr>
          <w:highlight w:val="yellow"/>
          <w:lang w:val="en-US"/>
        </w:rPr>
        <w:t>2</w:t>
      </w:r>
      <w:r w:rsidR="00B31FD6" w:rsidRPr="00A70B6E">
        <w:rPr>
          <w:highlight w:val="yellow"/>
          <w:lang w:val="en-US"/>
        </w:rPr>
        <w:t>)</w:t>
      </w:r>
      <w:r w:rsidRPr="00A70B6E">
        <w:rPr>
          <w:lang w:val="en-US"/>
        </w:rPr>
        <w:t xml:space="preserve"> that would largely favour taxa that already have the capacity to survive in the southern Bering Sea</w:t>
      </w:r>
      <w:r w:rsidR="002E3D84" w:rsidRPr="00A70B6E">
        <w:rPr>
          <w:lang w:val="en-US"/>
        </w:rPr>
        <w:t xml:space="preserve">. </w:t>
      </w:r>
      <w:r w:rsidR="00A96D50" w:rsidRPr="00A70B6E">
        <w:rPr>
          <w:highlight w:val="yellow"/>
          <w:lang w:val="en-US"/>
        </w:rPr>
        <w:t>Contextualize degree change in temp. with % change in suitable habitat.</w:t>
      </w:r>
      <w:r w:rsidR="00A96D50" w:rsidRPr="00A70B6E">
        <w:rPr>
          <w:lang w:val="en-US"/>
        </w:rPr>
        <w:t xml:space="preserve"> </w:t>
      </w:r>
      <w:r w:rsidR="00B31FD6" w:rsidRPr="00A70B6E">
        <w:rPr>
          <w:lang w:val="en-US"/>
        </w:rPr>
        <w:t xml:space="preserve">Northward range shifts in the Pacific Arctic have already been documented for native fish, zooplankton, and benthic invertebrates </w:t>
      </w:r>
      <w:r w:rsidR="00B31FD6" w:rsidRPr="00A70B6E">
        <w:rPr>
          <w:lang w:val="en-US"/>
        </w:rPr>
        <w:fldChar w:fldCharType="begin" w:fldLock="1"/>
      </w:r>
      <w:r w:rsidR="009F7627" w:rsidRPr="00A70B6E">
        <w:rPr>
          <w:lang w:val="en-US"/>
        </w:rPr>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prefix" : "e.g. ", "uris" : [ "http://www.mendeley.com/documents/?uuid=fffc722b-4df4-40ee-864c-74bb9d82cfd7" ] }, { "id" : "ITEM-2", "itemData" : { "DOI" : "10.1007/s00300-011-0988-z", "ISBN" : "0722-4060", "ISSN" : "07224060", "abstract" : "A recent drastic decrease in sea ice cover area was observed in the western Arctic Ocean during summer, yet little information is available for its effect on zooplankton community. To evaluate the effect of sea ice reduction on zooplankton, we studied year-to-year changes of zooplankton community structure in the Chukchi Sea during summers of 1991, 1992 (when sea ice extended), 2007 and 2008 (when sea ice reduced). Zooplankton abundance ranged from 4,000 to 316,000 ind. m\u22122 (mean: 70,000), and was greater north of Lisburne Peninsula in 2008. Zooplankton biomass ranged from 0.07 to 286 g wet mass m\u22122 (mean: 36), and was greater south of Lisburne Peninsula in 2007. Cluster analysis based on zooplankton abundance showed a division of the zooplankton community into four groups. Occurrence of each group was separated geographically and interannually, and geographic distributions of each group in 1991 and 1992 were similar but those in 2007 and 2008 were shifted northward. Abundance and biomass in 2007/08 were higher than in 1991/92, indicating that further sea ice reduction would have a positive effect on zooplankton production (e.g. invasion of large Pacific species and temperature effects on their growth rate). The northern shift in geographic distribution of the zooplankton community in 2007/08 indicates that sea ice reduction would have a negative effect on the zooplankton community (loss of characteristic Arctic species) in part of the Chukchi Sea. These apparently contradictory effects of sea ice reduction on zooplankton community emphasize the critical need for continued monitoring in this area.", "author" : [ { "dropping-particle" : "", "family" : "Matsuno", "given" : "Kohei", "non-dropping-particle" : "", "parse-names" : false, "suffix" : "" }, { "dropping-particle" : "", "family" : "Yamaguchi", "given" : "Atsushi", "non-dropping-particle" : "", "parse-names" : false, "suffix" : "" }, { "dropping-particle" : "", "family" : "Hirawake", "given" : "Toru", "non-dropping-particle" : "", "parse-names" : false, "suffix" : "" }, { "dropping-particle" : "", "family" : "Imai", "given" : "Ichiro", "non-dropping-particle" : "", "parse-names" : false, "suffix" : "" } ], "container-title" : "Polar Biology", "id" : "ITEM-2", "issue" : "9", "issued" : { "date-parts" : [ [ "2011" ] ] }, "page" : "1349-1360", "title" : "Year-to-year changes of the mesozooplankton community in the Chukchi Sea during summers of 1991, 1992 and 2007, 2008", "type" : "article-journal", "volume" : "34" }, "uris" : [ "http://www.mendeley.com/documents/?uuid=9ec52af3-5fdd-41ec-9f13-a3f016fde94a" ] }, { "id" : "ITEM-3",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3", "issued" : { "date-parts" : [ [ "2012" ] ] }, "page" : "31-45", "title" : "Comparison of warm and cold years on the southeastern Bering Sea shelf and some implications for the ecosystem", "type" : "article-journal", "volume" : "65" }, "uris" : [ "http://www.mendeley.com/documents/?uuid=7c7a9fe6-7ef4-3a63-ad93-aec08382a85c" ] }, { "id" : "ITEM-4", "itemData" : { "DOI" : "10.1016/j.dsr2.2013.03.017", "ISBN" : "0967-0645", "ISSN" : "09670645", "abstract" : "This study uses a 30-year time series of standardized bottom trawl survey data (1982-2011) from the eastern Bering Sea shelf to model patterns of summer spatial distribution for various bottom fishes and crabs in response to changes in the areal extent of the cold pool, time lag between surveys, and fluctuations in population abundance. This investigation is the first to include data for the 2006-2010 cold period and to use between-year comparisons of local and shelf-wide spatial indices to test specific responses to three different isothermal boundaries within the cold pool. Distributional shifts in population varied considerably among species and directional vectors for some species were greater in magnitude to the east or west than to the north or south; however, in general, eastern Bering Sea shelf populations shifted southward in response to the increasing cold pool size, and after accounting for differences in temperature and population abundance, there was still a temporal northward shift in populations over the last three decades despite the recent cooling trend. Model results for local and shelf-wide indices showed that survey time lag and cold pool extent had a greater effect on spatial distribution than population abundance, suggesting that density-independent mechanisms play a major role in shaping distribution patterns on the eastern Bering Sea shelf. The area enclosed by the 1. \u00b0C isotherm most commonly affects both local and shelf-wide spatial indices suggesting that 1. \u00b0C is a more important boundary for describing temperature preferences of eastern Bering Sea bottom fishes and crabs than is the 2. \u00b0C isotherm used for designating the physical boundary for the cold pool. \u00a9 2013.", "author" : [ { "dropping-particle" : "", "family" : "Kotwicki", "given" : "Stan", "non-dropping-particle" : "", "parse-names" : false, "suffix" : "" }, { "dropping-particle" : "", "family" : "Lauth", "given" : "Robert R.", "non-dropping-particle" : "", "parse-names" : false, "suffix" : "" } ], "container-title" : "Deep-Sea Research Part II: Topical Studies in Oceanography", "id" : "ITEM-4", "issued" : { "date-parts" : [ [ "2013" ] ] }, "page" : "231-243", "publisher" : "Elsevier", "title" : "Detecting temporal trends and environmentally-driven changes in the spatial distribution of bottom fishes and crabs on the eastern Bering Sea shelf", "type" : "article-journal", "volume" : "94" }, "uris" : [ "http://www.mendeley.com/documents/?uuid=9f6391c5-fa22-4e9c-ba34-8b0f1e81ef35" ] } ], "mendeley" : { "formattedCitation" : "(e.g. Grebmeier et al. 2006b, Matsuno et al. 2011, Stabeno et al. 2012, Kotwicki and Lauth 2013)", "plainTextFormattedCitation" : "(e.g. Grebmeier et al. 2006b, Matsuno et al. 2011, Stabeno et al. 2012, Kotwicki and Lauth 2013)", "previouslyFormattedCitation" : "(e.g. Grebmeier et al. 2006b, Matsuno et al. 2011, Stabeno et al. 2012, Kotwicki and Lauth 2013)" }, "properties" : {  }, "schema" : "https://github.com/citation-style-language/schema/raw/master/csl-citation.json" }</w:instrText>
      </w:r>
      <w:r w:rsidR="00B31FD6" w:rsidRPr="00A70B6E">
        <w:rPr>
          <w:lang w:val="en-US"/>
        </w:rPr>
        <w:fldChar w:fldCharType="separate"/>
      </w:r>
      <w:r w:rsidR="00DB339D" w:rsidRPr="00A70B6E">
        <w:rPr>
          <w:noProof/>
          <w:lang w:val="en-US"/>
        </w:rPr>
        <w:t>(e.g. Grebmeier et al. 2006b, Matsuno et al. 2011, Stabeno et al. 2012, Kotwicki and Lauth 2013)</w:t>
      </w:r>
      <w:r w:rsidR="00B31FD6" w:rsidRPr="00A70B6E">
        <w:rPr>
          <w:lang w:val="en-US"/>
        </w:rPr>
        <w:fldChar w:fldCharType="end"/>
      </w:r>
      <w:r w:rsidR="00A44B6F" w:rsidRPr="00A70B6E">
        <w:rPr>
          <w:lang w:val="en-US"/>
        </w:rPr>
        <w:t>, and the few studies modeling Arctic invasions have also documented a poleward expansion of suitable habitat in the future (Goldsmit, Ware)</w:t>
      </w:r>
      <w:r w:rsidR="00B31FD6" w:rsidRPr="00A70B6E">
        <w:rPr>
          <w:lang w:val="en-US"/>
        </w:rPr>
        <w:t xml:space="preserve">. </w:t>
      </w:r>
      <w:commentRangeStart w:id="116"/>
      <w:r w:rsidR="00B31FD6" w:rsidRPr="00A70B6E">
        <w:rPr>
          <w:highlight w:val="yellow"/>
          <w:lang w:val="en-US"/>
        </w:rPr>
        <w:t>The role of temperature as a limiting factor in northern Europe was shown for Crepidula fornicata</w:t>
      </w:r>
      <w:commentRangeEnd w:id="116"/>
      <w:r w:rsidR="00B31FD6" w:rsidRPr="00A70B6E">
        <w:rPr>
          <w:rStyle w:val="CommentReference"/>
          <w:lang w:val="en-US"/>
        </w:rPr>
        <w:commentReference w:id="116"/>
      </w:r>
      <w:r w:rsidR="00B31FD6" w:rsidRPr="00A70B6E">
        <w:rPr>
          <w:lang w:val="en-US"/>
        </w:rPr>
        <w:t xml:space="preserve"> </w:t>
      </w:r>
    </w:p>
    <w:p w14:paraId="39BDA107" w14:textId="7C003AD1" w:rsidR="005D39C3" w:rsidRPr="00A70B6E" w:rsidRDefault="002674FC" w:rsidP="00EF5CA5">
      <w:pPr>
        <w:spacing w:before="200" w:line="360" w:lineRule="auto"/>
        <w:contextualSpacing/>
        <w:rPr>
          <w:lang w:val="en-US"/>
        </w:rPr>
      </w:pPr>
      <w:r w:rsidRPr="00A70B6E">
        <w:rPr>
          <w:highlight w:val="yellow"/>
          <w:lang w:val="en-US"/>
        </w:rPr>
        <w:lastRenderedPageBreak/>
        <w:t xml:space="preserve">Several studies have suggested that </w:t>
      </w:r>
      <w:r w:rsidR="008E0ACC" w:rsidRPr="00A70B6E">
        <w:rPr>
          <w:highlight w:val="yellow"/>
          <w:lang w:val="en-US"/>
        </w:rPr>
        <w:t>NIS</w:t>
      </w:r>
      <w:r w:rsidRPr="00A70B6E">
        <w:rPr>
          <w:highlight w:val="yellow"/>
          <w:lang w:val="en-US"/>
        </w:rPr>
        <w:t xml:space="preserve"> can persist at a low population size for years and suddenly undergo a boom when conditions become favourable </w:t>
      </w:r>
      <w:r w:rsidRPr="00A70B6E">
        <w:rPr>
          <w:highlight w:val="yellow"/>
          <w:lang w:val="en-US"/>
        </w:rPr>
        <w:fldChar w:fldCharType="begin" w:fldLock="1"/>
      </w:r>
      <w:r w:rsidRPr="00A70B6E">
        <w:rPr>
          <w:highlight w:val="yellow"/>
          <w:lang w:val="en-US"/>
        </w:rPr>
        <w:instrText>ADDIN CSL_CITATION { "citationItems" : [ { "id" : "ITEM-1", "itemData" : { "DOI" : "10.1007/s10530-010-9752-5", "ISBN" : "1387-3547", "ISSN" : "13873547", "abstract" : "Invading alien species may have to await appropriate conditions before developing from a rare addition to the recipient community to a dominance over native species. Such a retarded invasion seems to have happened with the antipodean cirripede crustacean Austrominius modestus Darwin, formerly known as Elminius modestus, at its northern range in Europe due to climatic change. This barnacle was introduced to southern Britain almost seven decades ago, and from there spread north and south. At the island of Sylt in the North Sea, the first A. modestus were observed already in 1955 but this alien remained rare until recently, when in summer of 2007 it had overtaken the native barnacles Semibalanus balanoides and Balanus crenatus in abundance. At the sedimentary shores of Sylt, mollusc shells provide the main substrate for barnacles and highest abundances were attained on mixed oyster and mussel beds just above low tide level. A. modestus ranged from the upper intertidal down to the subtidal fringe. Its realized spatial niche was wider than that of the two natives. We suggest that at its current northern range in Europe a long series of mild winters and several warm summers in a row has led to an exponential population growth in A. modestus.", "author" : [ { "dropping-particle" : "", "family" : "Witte", "given" : "Sophia", "non-dropping-particle" : "", "parse-names" : false, "suffix" : "" }, { "dropping-particle" : "", "family" : "Buschbaum", "given" : "Christian", "non-dropping-particle" : "", "parse-names" : false, "suffix" : "" }, { "dropping-particle" : "", "family" : "Beusekom", "given" : "Justus E E", "non-dropping-particle" : "van", "parse-names" : false, "suffix" : "" }, { "dropping-particle" : "", "family" : "Reise", "given" : "Karsten", "non-dropping-particle" : "", "parse-names" : false, "suffix" : "" } ], "container-title" : "Biological Invasions", "id" : "ITEM-1", "issue" : "10", "issued" : { "date-parts" : [ [ "2010" ] ] }, "page" : "3579-3589", "title" : "Does climatic warming explain why an introduced barnacle finally takes over after a lag of more than 50 years?", "type" : "article-journal", "volume" : "12" }, "uris" : [ "http://www.mendeley.com/documents/?uuid=fc4f1ae7-0fd8-4936-bdf7-c137b97f881f" ] } ], "mendeley" : { "formattedCitation" : "(Witte et al. 2010)", "plainTextFormattedCitation" : "(Witte et al. 2010)", "previouslyFormattedCitation" : "(Witte et al. 2010)" }, "properties" : {  }, "schema" : "https://github.com/citation-style-language/schema/raw/master/csl-citation.json" }</w:instrText>
      </w:r>
      <w:r w:rsidRPr="00A70B6E">
        <w:rPr>
          <w:highlight w:val="yellow"/>
          <w:lang w:val="en-US"/>
        </w:rPr>
        <w:fldChar w:fldCharType="separate"/>
      </w:r>
      <w:r w:rsidRPr="00A70B6E">
        <w:rPr>
          <w:noProof/>
          <w:highlight w:val="yellow"/>
          <w:lang w:val="en-US"/>
        </w:rPr>
        <w:t>(Witte et al. 2010)</w:t>
      </w:r>
      <w:r w:rsidRPr="00A70B6E">
        <w:rPr>
          <w:highlight w:val="yellow"/>
          <w:lang w:val="en-US"/>
        </w:rPr>
        <w:fldChar w:fldCharType="end"/>
      </w:r>
      <w:r w:rsidRPr="00A70B6E">
        <w:rPr>
          <w:highlight w:val="yellow"/>
          <w:lang w:val="en-US"/>
        </w:rPr>
        <w:t>. In</w:t>
      </w:r>
      <w:r w:rsidRPr="00A70B6E">
        <w:rPr>
          <w:lang w:val="en-US"/>
        </w:rPr>
        <w:t xml:space="preserve"> temperate systems, </w:t>
      </w:r>
      <w:r w:rsidRPr="00A70B6E">
        <w:rPr>
          <w:highlight w:val="yellow"/>
          <w:lang w:val="en-US"/>
        </w:rPr>
        <w:t xml:space="preserve">warming ocean temperatures affect the survival (Groner?), growth rates, reproductive output, and phenology of </w:t>
      </w:r>
      <w:r w:rsidR="008E0ACC" w:rsidRPr="00A70B6E">
        <w:rPr>
          <w:highlight w:val="yellow"/>
          <w:lang w:val="en-US"/>
        </w:rPr>
        <w:t>NIS</w:t>
      </w:r>
      <w:r w:rsidRPr="00A70B6E">
        <w:rPr>
          <w:highlight w:val="yellow"/>
          <w:lang w:val="en-US"/>
        </w:rPr>
        <w:t xml:space="preserve"> </w:t>
      </w:r>
      <w:r w:rsidRPr="00A70B6E">
        <w:rPr>
          <w:highlight w:val="yellow"/>
          <w:lang w:val="en-US"/>
        </w:rPr>
        <w:fldChar w:fldCharType="begin" w:fldLock="1"/>
      </w:r>
      <w:r w:rsidRPr="00A70B6E">
        <w:rPr>
          <w:highlight w:val="yellow"/>
          <w:lang w:val="en-US"/>
        </w:rPr>
        <w:instrText>ADDIN CSL_CITATION { "citationItems" : [ { "id" : "ITEM-1", "itemData" : { "DOI" : "10.1073/pnas.242437499", "ISBN" : "0027-8424", "ISSN" : "0027-8424", "PMID" : "12422019", "abstract" : "The spread of exotic species and climate change are among the most serious global environmental threats. Each independently causes considerable ecological damage, yet few data are available to assess whether changing climate might facilitate invasions by favoring introduced over native species. Here, we compare our long-term record of weekly sessile marine invertebrate recruitment with interannual variation in water temperature to assess the likely effect of climate change on the success and spread of introduced species. For the three most abundant introduced species of ascidian (sea squirt), the timing of the initiation of recruitment was strongly negatively correlated with winter water temperature, indicating that invaders arrived earlier in the season in years with warmer winters. Total recruitment of introduced species during the following summer also was positively correlated with winter water temperature. In contrast, the magnitude of native ascidian recruitment was negatively correlated with winter temperature (more recruitment in colder years) and the timing of native recruitment was unaffected. In manipulative laboratory experiments, two introduced compound ascidians grew faster than a native species, but only at temperatures near the maximum observed in summer. These data suggest that the greatest effects of climate change on biotic communities may be due to changing maximum and minimum temperatures rather than annual means. By giving introduced species an earlier start, and increasing the magnitude of their growth and recruitment relative to natives, global warming may facilitate a shift to dominance by nonnative species, accelerating the homogenization of the global biota.", "author" : [ { "dropping-particle" : "", "family" : "Stachowicz", "given" : "John J", "non-dropping-particle" : "", "parse-names" : false, "suffix" : "" }, { "dropping-particle" : "", "family" : "Terwin", "given" : "Jeffrey R", "non-dropping-particle" : "", "parse-names" : false, "suffix" : "" }, { "dropping-particle" : "", "family" : "Whitlatch", "given" : "Robert B", "non-dropping-particle" : "", "parse-names" : false, "suffix" : "" }, { "dropping-particle" : "", "family" : "Osman", "given" : "Richard W", "non-dropping-particle" : "", "parse-names" : false, "suffix" : "" } ], "container-title" : "Proceedings of the National Academy of Sciences of the United States of America", "id" : "ITEM-1", "issue" : "24", "issued" : { "date-parts" : [ [ "2002" ] ] }, "page" : "15497-500", "title" : "Linking climate change and biological invasions: Ocean warming facilitates nonindigenous species invasions.", "type" : "article-journal", "volume" : "99" }, "uris" : [ "http://www.mendeley.com/documents/?uuid=64d2b312-239c-4bf4-aecb-be2c7cec2dd0" ] }, { "id" : "ITEM-2", "itemData" : { "DOI" : "10.1111/maec.12404", "ISSN" : "14390485", "abstract" : "Epibenthic fouling communities are dominated by invasive species that are globally distributed and can have substantial ecological and economic impacts in coastal habi- tats. Little is known about inter- specific differences in life history strategies that cos- mopolitan invasive species employ to acquire space and succeed in invaded habitats. The goal of this study was to examine the impact of seawater temperature on recruit- ment and growth of several cosmopolitan fouling species including the tunicates Botrylloides violaceus, Botryllus schlosseri and Diplosoma listerianum, as well as the bryo- zoans Bugula neritina and Watersipora subtorquata. To do this, the iBARGE (Invasive Bryozoan and Ascidian Recruitment and Growth Experiment) program was developed, utilizing a global network of collaborators to examine patterns over a broad geographic scale and a wide range of naturally varying seawater temperatures. This project pro- duced a data set of thousands of photographs from 18 marinas in five countries in summer 2014 and 2015, allowing for recruitment and growth to be tabulated at a va- riety of temperatures. Thermal growth curves were established for five invasive spe- cies, and growth was compared among temperatures across sites, revealing a significant thermal effect. Recruitment was linked to temperature, with generally higher recruit- ment at warmer seawater temperatures and the highest peak recruitment values for the bryozoan Bugula neritina. Temperature also changed the relative importance of growth and recruitment for several species. These results paint a complex picture of the interactions among invasive fouling species as they relate to seawater temperature.", "author" : [ { "dropping-particle" : "", "family" : "Lord", "given" : "Joshua P.", "non-dropping-particle" : "", "parse-names" : false, "suffix" : "" } ], "container-title" : "Marine Ecology", "id" : "ITEM-2", "issue" : "2", "issued" : { "date-parts" : [ [ "2017" ] ] }, "page" : "1-10", "title" : "Impact of seawater temperature on growth and recruitment of invasive fouling species at the global scale", "type" : "article-journal", "volume" : "38" }, "uris" : [ "http://www.mendeley.com/documents/?uuid=e407853c-9876-4bcb-8764-73986555c288" ] }, { "id" : "ITEM-3", "itemData" : { "DOI" : "10.3354/meps06924", "ISBN" : "0171-8630", "ISSN" : "01718630", "abstract" : "Settlement ...", "author" : [ { "dropping-particle" : "", "family" : "Saunders", "given" : "Megan", "non-dropping-particle" : "", "parse-names" : false, "suffix" : "" }, { "dropping-particle" : "", "family" : "Metaxas", "given" : "Anna", "non-dropping-particle" : "", "parse-names" : false, "suffix" : "" } ], "container-title" : "Marine Ecology Progress Series", "id" : "ITEM-3", "issued" : { "date-parts" : [ [ "2007" ] ] }, "page" : "95-106", "title" : "Temperature explains settlement patterns of the introduced bryozoan Membranipora membranacea in Nova Scotia, Canada", "type" : "article-journal", "volume" : "344" }, "uris" : [ "http://www.mendeley.com/documents/?uuid=a7da8de8-deb5-42a1-a6f8-240e3d7a2f88" ] }, { "id" : "ITEM-4", "itemData" : { "DOI" : "10.3354/meps09281", "ISSN" : "0171-8630", "author" : [ { "dropping-particle" : "", "family" : "Valdizan", "given" : "A", "non-dropping-particle" : "", "parse-names" : false, "suffix" : "" }, { "dropping-particle" : "", "family" : "Beninger", "given" : "P. G.", "non-dropping-particle" : "", "parse-names" : false, "suffix" : "" }, { "dropping-particle" : "", "family" : "Decottignies", "given" : "P.", "non-dropping-particle" : "", "parse-names" : false, "suffix" : "" }, { "dropping-particle" : "", "family" : "Chantrel", "given" : "M.", "non-dropping-particle" : "", "parse-names" : false, "suffix" : "" }, { "dropping-particle" : "", "family" : "Cognie", "given" : "B.", "non-dropping-particle" : "", "parse-names" : false, "suffix" : "" } ], "container-title" : "Marine Ecology Progress Series", "id" : "ITEM-4", "issued" : { "date-parts" : [ [ "2011" ] ] }, "page" : "153-165", "title" : "Evidence that rising coastal seawater temperatures increase reproductive output of the invasive gastropod Crepidula fornicata", "type" : "article-journal", "volume" : "438" }, "uris" : [ "http://www.mendeley.com/documents/?uuid=969fea5e-1398-4cab-860f-20d081ce9da1" ] } ], "mendeley" : { "formattedCitation" : "(Stachowicz et al. 2002, Saunders and Metaxas 2007, Valdizan et al. 2011, Lord 2017)", "plainTextFormattedCitation" : "(Stachowicz et al. 2002, Saunders and Metaxas 2007, Valdizan et al. 2011, Lord 2017)", "previouslyFormattedCitation" : "(Stachowicz et al. 2002, Saunders and Metaxas 2007, Valdizan et al. 2011, Lord 2017)" }, "properties" : {  }, "schema" : "https://github.com/citation-style-language/schema/raw/master/csl-citation.json" }</w:instrText>
      </w:r>
      <w:r w:rsidRPr="00A70B6E">
        <w:rPr>
          <w:highlight w:val="yellow"/>
          <w:lang w:val="en-US"/>
        </w:rPr>
        <w:fldChar w:fldCharType="separate"/>
      </w:r>
      <w:r w:rsidRPr="00A70B6E">
        <w:rPr>
          <w:noProof/>
          <w:highlight w:val="yellow"/>
          <w:lang w:val="en-US"/>
        </w:rPr>
        <w:t>(Stachowicz et al. 2002, Saunders and Metaxas 2007, Valdizan et al. 2011, Lord 2017)</w:t>
      </w:r>
      <w:r w:rsidRPr="00A70B6E">
        <w:rPr>
          <w:highlight w:val="yellow"/>
          <w:lang w:val="en-US"/>
        </w:rPr>
        <w:fldChar w:fldCharType="end"/>
      </w:r>
      <w:r w:rsidRPr="00A70B6E">
        <w:rPr>
          <w:highlight w:val="yellow"/>
          <w:lang w:val="en-US"/>
        </w:rPr>
        <w:t>.</w:t>
      </w:r>
      <w:r w:rsidR="005D39C3" w:rsidRPr="00A70B6E">
        <w:rPr>
          <w:lang w:val="en-US"/>
        </w:rPr>
        <w:t xml:space="preserve"> </w:t>
      </w:r>
      <w:ins w:id="117" w:author="Amanda Droghini" w:date="2018-03-03T19:08:00Z">
        <w:r w:rsidR="005D39C3" w:rsidRPr="00A70B6E">
          <w:rPr>
            <w:lang w:val="en-US"/>
          </w:rPr>
          <w:t xml:space="preserve">((future climate change)) </w:t>
        </w:r>
      </w:ins>
      <w:del w:id="118" w:author="Amanda Droghini" w:date="2018-03-03T19:08:00Z">
        <w:r w:rsidR="005D39C3" w:rsidRPr="00A70B6E" w:rsidDel="00C4144A">
          <w:rPr>
            <w:lang w:val="en-US"/>
          </w:rPr>
          <w:delText xml:space="preserve">In this analysis, we did not include the time required for taxa to undergo full development, although this is an idea for future work. However, such data are not only time-consuming to collect, but they may not be applicable to cold-water systems, given the common interplay between temperature and larval development </w:delText>
        </w:r>
        <w:r w:rsidR="005D39C3" w:rsidRPr="00A70B6E" w:rsidDel="00C4144A">
          <w:rPr>
            <w:lang w:val="en-US"/>
          </w:rPr>
          <w:fldChar w:fldCharType="begin" w:fldLock="1"/>
        </w:r>
        <w:r w:rsidR="005D39C3" w:rsidRPr="00A70B6E" w:rsidDel="00C4144A">
          <w:rPr>
            <w:lang w:val="en-US"/>
          </w:rPr>
          <w:del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uris" : [ "http://www.mendeley.com/documents/?uuid=eba68940-1309-458a-9d70-e76a20b480c7" ] } ], "mendeley" : { "formattedCitation" : "(de Rivera et al. 2007)", "plainTextFormattedCitation" : "(de Rivera et al. 2007)", "previouslyFormattedCitation" : "(de Rivera et al. 2007)" }, "properties" : {  }, "schema" : "https://github.com/citation-style-language/schema/raw/master/csl-citation.json" }</w:delInstrText>
        </w:r>
        <w:r w:rsidR="005D39C3" w:rsidRPr="00A70B6E" w:rsidDel="00C4144A">
          <w:rPr>
            <w:lang w:val="en-US"/>
          </w:rPr>
          <w:fldChar w:fldCharType="separate"/>
        </w:r>
        <w:r w:rsidR="005D39C3" w:rsidRPr="00A70B6E" w:rsidDel="00C4144A">
          <w:rPr>
            <w:lang w:val="en-US"/>
          </w:rPr>
          <w:delText>(de Rivera et al. 2007)</w:delText>
        </w:r>
        <w:r w:rsidR="005D39C3" w:rsidRPr="00A70B6E" w:rsidDel="00C4144A">
          <w:rPr>
            <w:lang w:val="en-US"/>
          </w:rPr>
          <w:fldChar w:fldCharType="end"/>
        </w:r>
        <w:r w:rsidR="005D39C3" w:rsidRPr="00A70B6E" w:rsidDel="00C4144A">
          <w:rPr>
            <w:lang w:val="en-US"/>
          </w:rPr>
          <w:delText xml:space="preserve">. </w:delText>
        </w:r>
      </w:del>
      <w:r w:rsidR="005D39C3" w:rsidRPr="00A70B6E">
        <w:rPr>
          <w:highlight w:val="yellow"/>
          <w:lang w:val="en-US"/>
        </w:rPr>
        <w:t xml:space="preserve">Warmer winter water temperatures have been linked to the earlier onset of recruitment and increased recruitment of </w:t>
      </w:r>
      <w:r w:rsidR="008E0ACC" w:rsidRPr="00A70B6E">
        <w:rPr>
          <w:lang w:val="en-US"/>
        </w:rPr>
        <w:t>NIS</w:t>
      </w:r>
      <w:r w:rsidR="00114E82" w:rsidRPr="00A70B6E">
        <w:rPr>
          <w:lang w:val="en-US"/>
        </w:rPr>
        <w:t xml:space="preserve"> We did not consider possible </w:t>
      </w:r>
      <w:del w:id="119" w:author="Amanda Droghini" w:date="2018-02-28T21:48:00Z">
        <w:r w:rsidR="00114E82" w:rsidRPr="00A70B6E" w:rsidDel="00216F05">
          <w:rPr>
            <w:lang w:val="en-US"/>
          </w:rPr>
          <w:delText>Although the ROMS we used have been shown to correctly estimate measured values of the Bering Sea (</w:delText>
        </w:r>
        <w:r w:rsidR="00114E82" w:rsidRPr="00A70B6E" w:rsidDel="00216F05">
          <w:rPr>
            <w:highlight w:val="yellow"/>
            <w:lang w:val="en-US"/>
          </w:rPr>
          <w:delText>XXX</w:delText>
        </w:r>
        <w:r w:rsidR="00114E82" w:rsidRPr="00A70B6E" w:rsidDel="00216F05">
          <w:rPr>
            <w:lang w:val="en-US"/>
          </w:rPr>
          <w:delText xml:space="preserve">), the complexity of modeling dynamic oceanographic processes inevitably requires using simplifying assumptions when building these models. </w:delText>
        </w:r>
      </w:del>
      <w:r w:rsidR="00114E82" w:rsidRPr="00A70B6E">
        <w:rPr>
          <w:lang w:val="en-US"/>
        </w:rPr>
        <w:t>interactions between temperature, salinity, and water chemistry, and these might be especially  important in the context of climate change as melting sea ice in the north is expected?? To lower salinities, and ocean acidification is lowering pH and causing  problems for calcareous?? Organisms.</w:t>
      </w:r>
    </w:p>
    <w:p w14:paraId="5CE8533C" w14:textId="6B0F019C" w:rsidR="00B31FD6" w:rsidRPr="00A70B6E" w:rsidRDefault="00B31FD6" w:rsidP="00B31FD6">
      <w:pPr>
        <w:spacing w:line="360" w:lineRule="auto"/>
        <w:contextualSpacing/>
        <w:rPr>
          <w:lang w:val="en-US"/>
        </w:rPr>
      </w:pPr>
    </w:p>
    <w:p w14:paraId="1847D05C" w14:textId="14C4810F" w:rsidR="00B31FD6" w:rsidRPr="00A70B6E" w:rsidDel="004D36DB" w:rsidRDefault="00B31FD6" w:rsidP="00CE457C">
      <w:pPr>
        <w:pStyle w:val="NoSpacing"/>
        <w:spacing w:line="480" w:lineRule="auto"/>
        <w:rPr>
          <w:del w:id="120" w:author="Amanda Droghini" w:date="2018-03-21T22:32:00Z"/>
        </w:rPr>
      </w:pPr>
      <w:r w:rsidRPr="00A70B6E">
        <w:t xml:space="preserve">The suitable temperature conditions of the southern Bering Sea are especially concerning considering the high vessel traffic in the region. The Bering Sea </w:t>
      </w:r>
      <w:r w:rsidR="005810E2" w:rsidRPr="00A70B6E">
        <w:rPr>
          <w:highlight w:val="yellow"/>
        </w:rPr>
        <w:t>is the only waterbody that is included in both NSR and northwest passage</w:t>
      </w:r>
      <w:r w:rsidR="005810E2" w:rsidRPr="00A70B6E">
        <w:t xml:space="preserve">. It </w:t>
      </w:r>
      <w:r w:rsidRPr="00A70B6E">
        <w:t>receives nearly 50% of all traffic in the Arctic region, and an additional 600 to 900 vessels are expected to navigate the Bering Sea by 2025 (Ellis and Brigham 2009).</w:t>
      </w:r>
      <w:ins w:id="121" w:author="Amanda Droghini" w:date="2018-03-21T22:32:00Z">
        <w:r w:rsidR="004D36DB" w:rsidRPr="00A70B6E">
          <w:rPr>
            <w:rFonts w:ascii="Times New Roman" w:hAnsi="Times New Roman" w:cs="Times New Roman"/>
            <w:sz w:val="24"/>
          </w:rPr>
          <w:t xml:space="preserve"> </w:t>
        </w:r>
      </w:ins>
    </w:p>
    <w:p w14:paraId="416CE0E2" w14:textId="77777777" w:rsidR="00B31FD6" w:rsidRPr="00A70B6E" w:rsidDel="004D36DB" w:rsidRDefault="00B31FD6" w:rsidP="00CE457C">
      <w:pPr>
        <w:pStyle w:val="NoSpacing"/>
        <w:spacing w:line="480" w:lineRule="auto"/>
        <w:rPr>
          <w:del w:id="122" w:author="Amanda Droghini" w:date="2018-03-21T22:32:00Z"/>
          <w:rFonts w:ascii="Times New Roman" w:hAnsi="Times New Roman" w:cs="Times New Roman"/>
          <w:sz w:val="24"/>
        </w:rPr>
      </w:pPr>
    </w:p>
    <w:p w14:paraId="709CCDD5" w14:textId="625DCF5A" w:rsidR="00CE457C" w:rsidRPr="00A70B6E" w:rsidRDefault="00CE457C">
      <w:pPr>
        <w:pStyle w:val="NoSpacing"/>
        <w:spacing w:line="480" w:lineRule="auto"/>
        <w:rPr>
          <w:rFonts w:ascii="Times New Roman" w:hAnsi="Times New Roman" w:cs="Times New Roman"/>
          <w:sz w:val="24"/>
          <w:szCs w:val="24"/>
        </w:rPr>
      </w:pPr>
      <w:del w:id="123" w:author="Amanda Droghini" w:date="2018-03-21T22:32:00Z">
        <w:r w:rsidRPr="00A70B6E" w:rsidDel="004D36DB">
          <w:rPr>
            <w:rFonts w:ascii="Times New Roman" w:hAnsi="Times New Roman" w:cs="Times New Roman"/>
            <w:sz w:val="24"/>
          </w:rPr>
          <w:delText xml:space="preserve">As the Arctic becomes an increasingly popular shortcut between the Pacific and Atlantic, the risk of non-native species introductions into the Bering </w:delText>
        </w:r>
        <w:r w:rsidR="001D23FF" w:rsidRPr="00A70B6E" w:rsidDel="004D36DB">
          <w:rPr>
            <w:rFonts w:ascii="Times New Roman" w:hAnsi="Times New Roman" w:cs="Times New Roman"/>
            <w:sz w:val="24"/>
          </w:rPr>
          <w:delText xml:space="preserve">Sea </w:delText>
        </w:r>
        <w:r w:rsidRPr="00A70B6E" w:rsidDel="004D36DB">
          <w:rPr>
            <w:rFonts w:ascii="Times New Roman" w:hAnsi="Times New Roman" w:cs="Times New Roman"/>
            <w:sz w:val="24"/>
          </w:rPr>
          <w:delText xml:space="preserve">will likely increase. </w:delText>
        </w:r>
      </w:del>
      <w:r w:rsidRPr="00A70B6E">
        <w:rPr>
          <w:rFonts w:ascii="Times New Roman" w:hAnsi="Times New Roman" w:cs="Times New Roman"/>
          <w:sz w:val="24"/>
        </w:rPr>
        <w:t>Future expansions of the Arctic for shipping and oil and gas exploration may le</w:t>
      </w:r>
      <w:r w:rsidR="00D31C66" w:rsidRPr="00A70B6E">
        <w:rPr>
          <w:rFonts w:ascii="Times New Roman" w:hAnsi="Times New Roman" w:cs="Times New Roman"/>
          <w:sz w:val="24"/>
        </w:rPr>
        <w:t xml:space="preserve">ad to continued development of </w:t>
      </w:r>
      <w:r w:rsidRPr="00A70B6E">
        <w:rPr>
          <w:rFonts w:ascii="Times New Roman" w:hAnsi="Times New Roman" w:cs="Times New Roman"/>
          <w:sz w:val="24"/>
        </w:rPr>
        <w:t xml:space="preserve">plans for establishing industrial scale port facilities in northern ports such as Nome, which currently receives little traffic. Our current models emphasize southeastern </w:t>
      </w:r>
      <w:r w:rsidR="001817D4" w:rsidRPr="00A70B6E">
        <w:rPr>
          <w:rFonts w:ascii="Times New Roman" w:hAnsi="Times New Roman" w:cs="Times New Roman"/>
          <w:sz w:val="24"/>
        </w:rPr>
        <w:t>Bering Sea</w:t>
      </w:r>
      <w:r w:rsidRPr="00A70B6E">
        <w:rPr>
          <w:rFonts w:ascii="Times New Roman" w:hAnsi="Times New Roman" w:cs="Times New Roman"/>
          <w:sz w:val="24"/>
        </w:rPr>
        <w:t xml:space="preserve">… </w:t>
      </w:r>
      <w:r w:rsidR="001817D4" w:rsidRPr="00A70B6E">
        <w:rPr>
          <w:rFonts w:ascii="Times New Roman" w:hAnsi="Times New Roman" w:cs="Times New Roman"/>
          <w:sz w:val="24"/>
        </w:rPr>
        <w:t xml:space="preserve">highly suitable temperatures across a large number of taxa.. </w:t>
      </w:r>
      <w:r w:rsidRPr="00A70B6E">
        <w:rPr>
          <w:rFonts w:ascii="Times New Roman" w:hAnsi="Times New Roman" w:cs="Times New Roman"/>
          <w:sz w:val="24"/>
        </w:rPr>
        <w:t>home to largest U.S. fishery port….. and economic driver of Alaska…</w:t>
      </w:r>
      <w:r w:rsidR="00733F1B" w:rsidRPr="00A70B6E">
        <w:rPr>
          <w:rFonts w:ascii="Times New Roman" w:hAnsi="Times New Roman" w:cs="Times New Roman"/>
          <w:sz w:val="24"/>
        </w:rPr>
        <w:t xml:space="preserve"> </w:t>
      </w:r>
      <w:r w:rsidR="00733F1B" w:rsidRPr="00A70B6E">
        <w:rPr>
          <w:rFonts w:ascii="Times New Roman" w:hAnsi="Times New Roman" w:cs="Times New Roman"/>
          <w:sz w:val="24"/>
          <w:szCs w:val="24"/>
        </w:rPr>
        <w:t>Situated at 53.9°N, this port is one of the most southerly ports in the Bering Sea, is ice-free year-round, and experiences relatively warm water temperatures compared to the rest of the Bering Sea.</w:t>
      </w:r>
      <w:r w:rsidR="001817D4" w:rsidRPr="00A70B6E">
        <w:rPr>
          <w:rFonts w:ascii="Times New Roman" w:hAnsi="Times New Roman" w:cs="Times New Roman"/>
          <w:sz w:val="24"/>
          <w:szCs w:val="24"/>
        </w:rPr>
        <w:t xml:space="preserve"> </w:t>
      </w:r>
      <w:r w:rsidR="00F90DE0" w:rsidRPr="00A70B6E">
        <w:t xml:space="preserve">The oceanographic and socioeconomic realities of Arctic marine ecosystems are rapidly changing. At the same time, because these systems are still </w:t>
      </w:r>
      <w:r w:rsidR="00F90DE0" w:rsidRPr="00A70B6E">
        <w:rPr>
          <w:highlight w:val="cyan"/>
        </w:rPr>
        <w:t>uninvaded</w:t>
      </w:r>
      <w:r w:rsidR="00F90DE0" w:rsidRPr="00A70B6E">
        <w:t xml:space="preserve">, they are also excellent candidates for prevention and early detection. </w:t>
      </w:r>
      <w:r w:rsidR="001817D4" w:rsidRPr="00A70B6E">
        <w:rPr>
          <w:rFonts w:ascii="Times New Roman" w:hAnsi="Times New Roman" w:cs="Times New Roman"/>
          <w:sz w:val="24"/>
          <w:szCs w:val="24"/>
          <w:highlight w:val="yellow"/>
        </w:rPr>
        <w:t>Broader implication = monitoring program.</w:t>
      </w:r>
    </w:p>
    <w:p w14:paraId="6F93826D" w14:textId="77777777" w:rsidR="00DB3FD2" w:rsidRPr="00A70B6E" w:rsidRDefault="00DB3FD2" w:rsidP="00DB3FD2">
      <w:pPr>
        <w:spacing w:before="200" w:line="360" w:lineRule="auto"/>
        <w:contextualSpacing/>
        <w:rPr>
          <w:color w:val="FF0000"/>
          <w:highlight w:val="white"/>
          <w:lang w:val="en-US"/>
        </w:rPr>
      </w:pPr>
      <w:bookmarkStart w:id="124" w:name="_j7rjor86myf4" w:colFirst="0" w:colLast="0"/>
      <w:bookmarkStart w:id="125" w:name="_wlyl2isgh4pt" w:colFirst="0" w:colLast="0"/>
      <w:bookmarkStart w:id="126" w:name="_9nos1ewn3on8" w:colFirst="0" w:colLast="0"/>
      <w:bookmarkStart w:id="127" w:name="_6eg1um4qsxm4" w:colFirst="0" w:colLast="0"/>
      <w:bookmarkEnd w:id="124"/>
      <w:bookmarkEnd w:id="125"/>
      <w:bookmarkEnd w:id="126"/>
      <w:bookmarkEnd w:id="127"/>
      <w:r w:rsidRPr="00A70B6E">
        <w:rPr>
          <w:color w:val="FF0000"/>
          <w:highlight w:val="white"/>
          <w:lang w:val="en-US"/>
        </w:rPr>
        <w:t>potential papers to cite:</w:t>
      </w:r>
    </w:p>
    <w:p w14:paraId="08FF7D72" w14:textId="77777777" w:rsidR="00DB3FD2" w:rsidRPr="00A70B6E" w:rsidRDefault="00DB3FD2" w:rsidP="00DB3FD2">
      <w:pPr>
        <w:spacing w:before="200" w:line="360" w:lineRule="auto"/>
        <w:contextualSpacing/>
        <w:rPr>
          <w:lang w:val="en-US"/>
        </w:rPr>
      </w:pPr>
      <w:r w:rsidRPr="00A70B6E">
        <w:rPr>
          <w:color w:val="222222"/>
          <w:shd w:val="clear" w:color="auto" w:fill="F9CB9C"/>
          <w:lang w:val="en-US"/>
        </w:rPr>
        <w:lastRenderedPageBreak/>
        <w:t>The risk of nonindigenous species invasion in Prince William Sound associated with oil tanker traffic and ballast water management : pilot study / presented to Regional Citzens' Advisory Council of Prince William Sound ; presented by Gregory M. Ruiz and Anson H. Hines.</w:t>
      </w:r>
    </w:p>
    <w:p w14:paraId="750D3C8C" w14:textId="77777777" w:rsidR="00DB3FD2" w:rsidRPr="00A70B6E" w:rsidRDefault="00DB3FD2" w:rsidP="00CE457C">
      <w:pPr>
        <w:pStyle w:val="NoSpacing"/>
        <w:spacing w:line="480" w:lineRule="auto"/>
        <w:rPr>
          <w:rFonts w:ascii="Times New Roman" w:hAnsi="Times New Roman" w:cs="Times New Roman"/>
          <w:sz w:val="24"/>
        </w:rPr>
      </w:pPr>
    </w:p>
    <w:p w14:paraId="01895C1B" w14:textId="361577AC" w:rsidR="004D5A7F" w:rsidRPr="00A70B6E" w:rsidRDefault="004D5A7F" w:rsidP="00BB5655">
      <w:pPr>
        <w:pStyle w:val="Heading1"/>
      </w:pPr>
      <w:r w:rsidRPr="00A70B6E">
        <w:t>Acknowledgements</w:t>
      </w:r>
    </w:p>
    <w:p w14:paraId="0D9F2AEA" w14:textId="27F14CA7" w:rsidR="004D5A7F" w:rsidRPr="00A70B6E" w:rsidRDefault="004D5A7F" w:rsidP="004D5A7F">
      <w:pPr>
        <w:spacing w:line="360" w:lineRule="auto"/>
        <w:contextualSpacing/>
        <w:rPr>
          <w:lang w:val="en-US"/>
        </w:rPr>
      </w:pPr>
      <w:r w:rsidRPr="00A70B6E">
        <w:rPr>
          <w:lang w:val="en-US"/>
        </w:rPr>
        <w:t xml:space="preserve">Funding for this project was made available by the North Pacific Research Board (project #1532) and the Aleutian and Bering Sea Islands Landscape Conservation Cooperative. Tracey Gotthardt </w:t>
      </w:r>
      <w:r w:rsidR="00F109AA" w:rsidRPr="00A70B6E">
        <w:rPr>
          <w:highlight w:val="yellow"/>
          <w:lang w:val="en-US"/>
        </w:rPr>
        <w:t>and Aaron Poe</w:t>
      </w:r>
      <w:r w:rsidR="00F109AA" w:rsidRPr="00A70B6E">
        <w:rPr>
          <w:lang w:val="en-US"/>
        </w:rPr>
        <w:t xml:space="preserve"> were</w:t>
      </w:r>
      <w:r w:rsidRPr="00A70B6E">
        <w:rPr>
          <w:lang w:val="en-US"/>
        </w:rPr>
        <w:t xml:space="preserve"> involved with spearheading the project</w:t>
      </w:r>
      <w:r w:rsidR="00304FD5" w:rsidRPr="00A70B6E">
        <w:rPr>
          <w:lang w:val="en-US"/>
        </w:rPr>
        <w:t>.</w:t>
      </w:r>
      <w:r w:rsidRPr="00A70B6E">
        <w:rPr>
          <w:lang w:val="en-US"/>
        </w:rPr>
        <w:t xml:space="preserve"> </w:t>
      </w:r>
      <w:commentRangeStart w:id="128"/>
      <w:r w:rsidRPr="00A70B6E">
        <w:rPr>
          <w:lang w:val="en-US"/>
        </w:rPr>
        <w:t xml:space="preserve">Casey Greenstein, Lindsey Flagstad, </w:t>
      </w:r>
      <w:r w:rsidR="00A41DF2" w:rsidRPr="00A70B6E">
        <w:rPr>
          <w:lang w:val="en-US"/>
        </w:rPr>
        <w:t xml:space="preserve">Bonnie Bernard, </w:t>
      </w:r>
      <w:r w:rsidRPr="00A70B6E">
        <w:rPr>
          <w:lang w:val="en-US"/>
        </w:rPr>
        <w:t xml:space="preserve">Jaime Weltfelt, and Curtis Whisman </w:t>
      </w:r>
      <w:r w:rsidR="00304FD5" w:rsidRPr="00A70B6E">
        <w:rPr>
          <w:lang w:val="en-US"/>
        </w:rPr>
        <w:t>contributed</w:t>
      </w:r>
      <w:r w:rsidRPr="00A70B6E">
        <w:rPr>
          <w:lang w:val="en-US"/>
        </w:rPr>
        <w:t xml:space="preserve"> to the development of the ranking system and the species status reports. </w:t>
      </w:r>
      <w:commentRangeEnd w:id="128"/>
      <w:r w:rsidR="00304FD5" w:rsidRPr="00A70B6E">
        <w:rPr>
          <w:rStyle w:val="CommentReference"/>
          <w:rFonts w:ascii="Arial" w:eastAsia="Arial" w:hAnsi="Arial" w:cs="Arial"/>
          <w:color w:val="000000"/>
          <w:lang w:val="en-US" w:eastAsia="en-US"/>
        </w:rPr>
        <w:commentReference w:id="128"/>
      </w:r>
      <w:r w:rsidR="00F109AA" w:rsidRPr="00A70B6E">
        <w:rPr>
          <w:lang w:val="en-US"/>
        </w:rPr>
        <w:t>Additional thanks goes to Matt Carlson for initial feedback on this manuscript. J.W. thanks</w:t>
      </w:r>
      <w:r w:rsidRPr="00A70B6E">
        <w:rPr>
          <w:lang w:val="en-US"/>
        </w:rPr>
        <w:t xml:space="preserve"> Jen Karnak of Marine Exchange of Alaska, who assis</w:t>
      </w:r>
      <w:r w:rsidR="00F109AA" w:rsidRPr="00A70B6E">
        <w:rPr>
          <w:lang w:val="en-US"/>
        </w:rPr>
        <w:t>ted with vessel identification.</w:t>
      </w:r>
      <w:r w:rsidRPr="00A70B6E">
        <w:rPr>
          <w:lang w:val="en-US"/>
        </w:rPr>
        <w:t xml:space="preserve"> </w:t>
      </w:r>
      <w:r w:rsidR="00F109AA" w:rsidRPr="00A70B6E">
        <w:rPr>
          <w:lang w:val="en-US"/>
        </w:rPr>
        <w:t xml:space="preserve">A.F. thanks </w:t>
      </w:r>
      <w:r w:rsidR="00F109AA" w:rsidRPr="00A70B6E">
        <w:rPr>
          <w:rFonts w:eastAsia="Trebuchet MS"/>
          <w:color w:val="222222"/>
          <w:highlight w:val="white"/>
          <w:lang w:val="en-US"/>
        </w:rPr>
        <w:t xml:space="preserve">Rob Bochenek and Dr. William Koeppen of Axiom Data Science for assistance extracting the ROMS data. </w:t>
      </w:r>
      <w:r w:rsidR="00F109AA" w:rsidRPr="00A70B6E">
        <w:rPr>
          <w:rFonts w:eastAsia="Trebuchet MS"/>
          <w:color w:val="222222"/>
          <w:lang w:val="en-US"/>
        </w:rPr>
        <w:t>A.D. thank</w:t>
      </w:r>
      <w:r w:rsidR="00A364C3" w:rsidRPr="00A70B6E">
        <w:rPr>
          <w:rFonts w:eastAsia="Trebuchet MS"/>
          <w:color w:val="222222"/>
          <w:lang w:val="en-US"/>
        </w:rPr>
        <w:t>s</w:t>
      </w:r>
      <w:r w:rsidR="00F109AA" w:rsidRPr="00A70B6E">
        <w:rPr>
          <w:rFonts w:eastAsia="Trebuchet MS"/>
          <w:color w:val="222222"/>
          <w:lang w:val="en-US"/>
        </w:rPr>
        <w:t xml:space="preserve"> </w:t>
      </w:r>
      <w:r w:rsidR="00A41DF2" w:rsidRPr="00A70B6E">
        <w:rPr>
          <w:lang w:val="en-US"/>
        </w:rPr>
        <w:t xml:space="preserve">Marcus Geist for </w:t>
      </w:r>
      <w:r w:rsidR="00F109AA" w:rsidRPr="00A70B6E">
        <w:rPr>
          <w:lang w:val="en-US"/>
        </w:rPr>
        <w:t>his GIS wizarding, and Al Hermann for insightful conversations about the ROMS.</w:t>
      </w:r>
      <w:r w:rsidRPr="00A70B6E">
        <w:rPr>
          <w:lang w:val="en-US"/>
        </w:rPr>
        <w:t xml:space="preserve"> </w:t>
      </w:r>
    </w:p>
    <w:p w14:paraId="198C9B51" w14:textId="1A9A7850" w:rsidR="00723773" w:rsidRPr="00A70B6E" w:rsidRDefault="00723773" w:rsidP="00DB3FD2">
      <w:pPr>
        <w:spacing w:line="360" w:lineRule="auto"/>
        <w:ind w:firstLine="0"/>
        <w:contextualSpacing/>
        <w:rPr>
          <w:lang w:val="en-US"/>
        </w:rPr>
      </w:pPr>
    </w:p>
    <w:p w14:paraId="01FE44B6" w14:textId="77777777" w:rsidR="00DB3FD2" w:rsidRPr="00A70B6E" w:rsidRDefault="00DB3FD2">
      <w:pPr>
        <w:pBdr>
          <w:top w:val="nil"/>
          <w:left w:val="nil"/>
          <w:bottom w:val="nil"/>
          <w:right w:val="nil"/>
          <w:between w:val="nil"/>
        </w:pBdr>
        <w:spacing w:line="276" w:lineRule="auto"/>
        <w:ind w:firstLine="0"/>
        <w:rPr>
          <w:b/>
          <w:lang w:val="en-US"/>
        </w:rPr>
      </w:pPr>
      <w:bookmarkStart w:id="129" w:name="_6u0eeeycv0oa" w:colFirst="0" w:colLast="0"/>
      <w:bookmarkEnd w:id="129"/>
      <w:r w:rsidRPr="00A70B6E">
        <w:rPr>
          <w:b/>
          <w:lang w:val="en-US"/>
        </w:rPr>
        <w:br w:type="page"/>
      </w:r>
    </w:p>
    <w:p w14:paraId="53B13595" w14:textId="553C365C" w:rsidR="00E719FD" w:rsidRPr="00A70B6E" w:rsidRDefault="00E719FD" w:rsidP="006466BF">
      <w:pPr>
        <w:widowControl w:val="0"/>
        <w:autoSpaceDE w:val="0"/>
        <w:autoSpaceDN w:val="0"/>
        <w:adjustRightInd w:val="0"/>
        <w:ind w:firstLine="0"/>
        <w:rPr>
          <w:b/>
          <w:lang w:val="en-US"/>
        </w:rPr>
      </w:pPr>
      <w:r w:rsidRPr="00A70B6E">
        <w:rPr>
          <w:b/>
          <w:lang w:val="en-US"/>
        </w:rPr>
        <w:lastRenderedPageBreak/>
        <w:t>References</w:t>
      </w:r>
    </w:p>
    <w:p w14:paraId="09035DF5" w14:textId="7AE19B23" w:rsidR="00524D75" w:rsidRPr="00524D75" w:rsidRDefault="004D5A7F" w:rsidP="00524D75">
      <w:pPr>
        <w:widowControl w:val="0"/>
        <w:autoSpaceDE w:val="0"/>
        <w:autoSpaceDN w:val="0"/>
        <w:adjustRightInd w:val="0"/>
        <w:ind w:left="480" w:hanging="480"/>
        <w:rPr>
          <w:noProof/>
          <w:lang w:val="en-US"/>
        </w:rPr>
      </w:pPr>
      <w:r w:rsidRPr="00A70B6E">
        <w:rPr>
          <w:lang w:val="en-US"/>
        </w:rPr>
        <w:fldChar w:fldCharType="begin" w:fldLock="1"/>
      </w:r>
      <w:r w:rsidRPr="00A70B6E">
        <w:rPr>
          <w:lang w:val="en-US"/>
        </w:rPr>
        <w:instrText xml:space="preserve">ADDIN Mendeley Bibliography CSL_BIBLIOGRAPHY </w:instrText>
      </w:r>
      <w:r w:rsidRPr="00A70B6E">
        <w:rPr>
          <w:lang w:val="en-US"/>
        </w:rPr>
        <w:fldChar w:fldCharType="separate"/>
      </w:r>
      <w:r w:rsidR="00524D75" w:rsidRPr="00524D75">
        <w:rPr>
          <w:noProof/>
          <w:lang w:val="en-US"/>
        </w:rPr>
        <w:t>Ashton, G. V., E. I. Riedlecker, and G. M. Ruiz. 2008. First non-native crustacean established in coastal waters of Alaska. Aquatic Biology 3:133–137.</w:t>
      </w:r>
    </w:p>
    <w:p w14:paraId="61383E6B"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Blackburn, T. M., P. Pyšek, S. Bacher, J. T. Carlton, R. P. Duncan, V. Jarošík, J. R. U. Wilson, and D. M. Richardson. 2011. A proposed unified framework for biological invasions. Trends in Ecology and Evolution 26:333–339.</w:t>
      </w:r>
    </w:p>
    <w:p w14:paraId="45BF7479"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Carlton, J. T. 1996. Pattern, process, and prediction in marine invasion ecology. Biological Conservation 78:97–106.</w:t>
      </w:r>
    </w:p>
    <w:p w14:paraId="5CE42B7C"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Chan, F. T., E. Briski, S. A. Bailey, and H. J. MacIsaac. 2014. Richness–abundance relationships for zooplankton in ballast water: temperate versus Arctic comparisons. ICES Journal of Marine Science 71:1876–1884.</w:t>
      </w:r>
    </w:p>
    <w:p w14:paraId="3865129B"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Chan, F. T., H. J. MacIsaac, and S. A. Bailey. 2016. Survival of ship biofouling assemblages during and after voyages to the Canadian Arctic. Marine Biology 163:250.</w:t>
      </w:r>
    </w:p>
    <w:p w14:paraId="1887A6FE"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Chan, F. T., H. J. MacIsaac, S. A. Bailey, and M. Krkošek. 2015. Relative importance of vessel hull fouling and ballast water as transport vectors of nonindigenous species to the Canadian Arctic. Canadian Journal of Fisheries and Aquatic Sciences 72:1230–1242.</w:t>
      </w:r>
    </w:p>
    <w:p w14:paraId="271E1A38"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Colautti, R. I., I. A. Grigorovich, and H. J. MacIsaac. 2006. Propagule pressure: A null model for biological invasions. Biological Invasions 8:1023–1037.</w:t>
      </w:r>
    </w:p>
    <w:p w14:paraId="48E095CF"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Eguíluz, V. M., J. Fernández-Gracia, X. Irigoien, and C. M. Duarte. 2016. A quantitative assessment of Arctic shipping in 2010-2014. Scientific Reports 6:3–8.</w:t>
      </w:r>
    </w:p>
    <w:p w14:paraId="6ADFFA44"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Fetzer, I., and W. Arntz. 2008. Reproductive strategies of benthic invertebrates in the Kara Sea (Russian Arctic): adaptation of reproduction modes to cold water. Marine Ecology Progress Series 356:189–202.</w:t>
      </w:r>
    </w:p>
    <w:p w14:paraId="2D90FB44"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lastRenderedPageBreak/>
        <w:t>Goldsmit, J., P. Archambault, G. Chust, E. Villarino, G. Liu, J. V. Lukovich, D. G. Barber, and K. L. Howland. 2018. Projecting present and future habitat suitability of ship-mediated aquatic invasive species in the Canadian Arctic. Biological Invasions 20:501–517.</w:t>
      </w:r>
    </w:p>
    <w:p w14:paraId="2E041D38"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Grebmeier, J. M., L. W. Cooper, H. M. Feder, and B. I. Sirenko. 2006a. Ecosystem dynamics of the Pacific-influenced Northern Bering and Chukchi Seas in the Amerasian Arctic. Progress in Oceanography 71:331–361.</w:t>
      </w:r>
    </w:p>
    <w:p w14:paraId="6EE1CC0D"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Grebmeier, J. M., J. E. Overland, S. E. Moore, E. V Farley, E. C. Carmack, L. W. Cooper, K. E. Frey, J. H. Helle, F. A. McLaughlin, and S. L. McNutt. 2006b. A major ecosystem shift in the Northern Bering Sea. Science 311:1461–1464.</w:t>
      </w:r>
    </w:p>
    <w:p w14:paraId="675DFF56"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Hermann, A. J., G. A. Gibson, N. A. Bond, E. N. Curchitser, K. Hedstrom, W. Cheng, M. Wang, E. D. Cokelet, P. J. Stabeno, and K. Aydin. 2016. Projected future biophysical states of the Bering Sea. Deep-Sea Research Part II: Topical Studies in Oceanography 134:30–47.</w:t>
      </w:r>
    </w:p>
    <w:p w14:paraId="1C1986BF"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Hermann, A. J., G. A. Gibson, N. A. Bond, E. N. Curchitser, K. Hedstrom, W. Cheng, M. Wang, P. J. Stabeno, L. Eisner, and K. D. Cieciel. 2013. A multivariate analysis of observed and modeled biophysical variability on the Bering Sea shelf: Multidecadal hindcasts (1970-2009) and forecasts (2010-2040). Deep-Sea Research Part II: Topical Studies in Oceanography 94:121–139.</w:t>
      </w:r>
    </w:p>
    <w:p w14:paraId="1A531492"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Huang, X., S. Li, P. Ni, Y. Gao, J. Bei, Z. Zhou, and A. Zhan. 2017. Rapid response to changing environments during biological invasions: DNA methylation perspectives. Molecular Ecology 12:3218–3221.</w:t>
      </w:r>
    </w:p>
    <w:p w14:paraId="0048EDF3"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Kassahn, K. S., R. H. Crozier, H. O. Pörtner, and M. J. Caley. 2009. Animal performance and stress: Responses and tolerance limits at different levels of biological organisation. Biological Reviews 84:277–292.</w:t>
      </w:r>
    </w:p>
    <w:p w14:paraId="08DD2CA4"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lastRenderedPageBreak/>
        <w:t>Kotwicki, S., and R. R. Lauth. 2013. Detecting temporal trends and environmentally-driven changes in the spatial distribution of bottom fishes and crabs on the eastern Bering Sea shelf. Deep-Sea Research Part II: Topical Studies in Oceanography 94:231–243.</w:t>
      </w:r>
    </w:p>
    <w:p w14:paraId="28064D3F"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Ladd, C., and J. E. Overland. 2009. Retrospective analysis of sea surface temperature in the northern Bering and Chukchi seas. NOAA Technical Memorandum OAR PMEL-145. Seattle, WA.</w:t>
      </w:r>
    </w:p>
    <w:p w14:paraId="14CE3E8D"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Lemke, P., J. Ren, R. B. Alley, I. Allison, J. Carrasco, G. Flato, Y. Fujii, G. Kaser, P. Mote, R. H. Thomas, and T. Zhang. 2007. Observations: Changes in snow, ice and frozen ground. Pages 337–383</w:t>
      </w:r>
      <w:r w:rsidRPr="00524D75">
        <w:rPr>
          <w:i/>
          <w:iCs/>
          <w:noProof/>
          <w:lang w:val="en-US"/>
        </w:rPr>
        <w:t>in</w:t>
      </w:r>
      <w:r w:rsidRPr="00524D75">
        <w:rPr>
          <w:noProof/>
          <w:lang w:val="en-US"/>
        </w:rPr>
        <w:t xml:space="preserve"> S. Solomon, D. Qin, M. Manning, Z. Chen, M. Marquis, K. B. Averyt, M. Tignor, and H. L. Miller, editors.Climate Change 2007: The Physical Science Basis. Contribution of Working Group I to the Fourth Assessment Report of the Intergovernmental Panel on Climate Change. Cambridge University Press, Cambridge, UK.</w:t>
      </w:r>
    </w:p>
    <w:p w14:paraId="47425531"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Lord, J. P. 2017. Impact of seawater temperature on growth and recruitment of invasive fouling species at the global scale. Marine Ecology 38:1–10.</w:t>
      </w:r>
    </w:p>
    <w:p w14:paraId="56CB1034"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Mandrak, N. E., and B. Cudmore. 2015. Risk assessment: Cornerstone of an aquatic invasive species program. Aquatic Ecosystem Health and Management 18:312–320.</w:t>
      </w:r>
    </w:p>
    <w:p w14:paraId="4739837E"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Matsuno, K., A. Yamaguchi, T. Hirawake, and I. Imai. 2011. Year-to-year changes of the mesozooplankton community in the Chukchi Sea during summers of 1991, 1992 and 2007, 2008. Polar Biology 34:1349–1360.</w:t>
      </w:r>
    </w:p>
    <w:p w14:paraId="04764222"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McGee, S., R. Piorkowski, and G. Ruiz. 2006. Analysis of recent vessel arrivals and ballast water discharge in Alaska: Toward assessing ship-mediated invasion risk. Marine Pollution Bulletin 52:1634–1645.</w:t>
      </w:r>
    </w:p>
    <w:p w14:paraId="47D3BF29"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 xml:space="preserve">Miller, A. W., and G. M. Ruiz. 2014. Arctic shipping and marine invaders. Nature Climate </w:t>
      </w:r>
      <w:r w:rsidRPr="00524D75">
        <w:rPr>
          <w:noProof/>
          <w:lang w:val="en-US"/>
        </w:rPr>
        <w:lastRenderedPageBreak/>
        <w:t>Change 4:413–416.</w:t>
      </w:r>
    </w:p>
    <w:p w14:paraId="21595333"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Miller, K. B. 2016. Forecasting at the edge of the niche: Didemnum vexillum in Southeast Alaska. Marine Biology 163:1–12.</w:t>
      </w:r>
    </w:p>
    <w:p w14:paraId="7AD9940E"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Molnar, J. L., R. L. Gamboa, C. Revenga, and M. D. Spalding. 2008. Assessing the global threat of invasive species to marine biodiversity. Frontiers in Ecology and the Environment 6:485–492.</w:t>
      </w:r>
    </w:p>
    <w:p w14:paraId="0811D6B3"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Monaco, C. J., and B. Helmuth. 2011. Tipping points, thresholds and the keystone role of physiology in marine climate change research. Page Advances in Marine Biology.</w:t>
      </w:r>
    </w:p>
    <w:p w14:paraId="2F663D03"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Mueter, F. J., and M. A. Litzow. 2008. Sea ice retreat alters the biogeography of the Bering Sea continental shelf. Ecological Applications 18:309–320.</w:t>
      </w:r>
    </w:p>
    <w:p w14:paraId="003F6779"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Nakićenović, N., J. Alcamo, G. Davis, B. de Vries, J. Fenhann, S. Gaffin, and K. Gregory. 2000. IPCC Special Report on Emissions Scenarios: A special report of Working Group III of the Intergovernmental Panel on Climate Change. Page Emissions Scenarios. Cambridge University Press, Cambridge, UK.</w:t>
      </w:r>
    </w:p>
    <w:p w14:paraId="1B713618"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Pörtner, H. O. 2001. Climate change and temperature-dependent biogeography: Oxygen limitation of thermal tolerance in animals. Naturwissenschaften 88:137–146.</w:t>
      </w:r>
    </w:p>
    <w:p w14:paraId="613505D8"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Powers, S. P., M. A. Bishop, J. H. Grabowski, and C. H. Peterson. 2006. Distribution of the invasive bivalve Mya arenaria L. on intertidal flats of southcentral Alaska. Journal of Sea Research 55:207–216.</w:t>
      </w:r>
    </w:p>
    <w:p w14:paraId="4A2E1080"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Reid, P. C., D. G. Johns, M. Edwards, M. Starr, M. Poulin, and P. Snoeijs. 2007. A biological consequence of reducing Arctic ice cover: Arrival of the Pacific diatom Neodenticula seminae in the North Atlantic for the first time in 800000 years. Global Change Biology 13:1910–1921.</w:t>
      </w:r>
    </w:p>
    <w:p w14:paraId="643BE0F4"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lastRenderedPageBreak/>
        <w:t>Renaud, P. E., M. K. Sejr, B. A. Bluhm, B. Sirenko, and I. H. Ellingsen. 2015. The future of Arctic benthos: Expansion, invasion, and biodiversity. Progress in Oceanography 139:244–257.</w:t>
      </w:r>
    </w:p>
    <w:p w14:paraId="6831E467"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de Rivera, C. E., N. G. Hitchcock, S. J. Teck, B. P. Steves, A. H. Hines, and G. M. Ruiz. 2007. Larval development rate predicts range expansion of an introduced crab. Marine Biology 150:1275–1288.</w:t>
      </w:r>
    </w:p>
    <w:p w14:paraId="5D14359B"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de Rivera, C. E., B. P. Steves, P. W. Fofonoff, A. H. Hines, and G. M. Ruiz. 2011. Potential for high-latitude marine invasions along western North America. Diversity and Distributions 17:1198–1209.</w:t>
      </w:r>
    </w:p>
    <w:p w14:paraId="6B59749D"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Ruiz, G. M., J. T. Carlton, E. D. Grosholz, and A. H. Hines. 1997. Global invasions of marine and estuarine habitats by non-indigenous species: Mechanisms, extent, and consequences. American Zoologist 37:621–632.</w:t>
      </w:r>
    </w:p>
    <w:p w14:paraId="61DBAE28"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Ruiz, G. M., P. W. Fofonoff, and J. T. Carlton. 2015. Invasion history and vector dynamics in coastal marine ecosystems: a North American perspective. Aquatic Ecosystem Health &amp; Management 18:299–311.</w:t>
      </w:r>
    </w:p>
    <w:p w14:paraId="43B52FF0"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Ruiz, G. M., P. W. Fofonoff, J. T. Carlton, M. J. Wonham, and A. H. Hines. 2000. Invasion of coastal marine communities in North America: apparent patterns, processes, and biases. Annual Review of Ecology and Systematics 31:481–531.</w:t>
      </w:r>
    </w:p>
    <w:p w14:paraId="18FCEA40"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Ruiz, G. M., and C. L. Hewitt. 2009. Latitudinal patterns of biological invasions in marine ecosystems: a polar perspective. Pages 347–358</w:t>
      </w:r>
      <w:r w:rsidRPr="00524D75">
        <w:rPr>
          <w:i/>
          <w:iCs/>
          <w:noProof/>
          <w:lang w:val="en-US"/>
        </w:rPr>
        <w:t>in</w:t>
      </w:r>
      <w:r w:rsidRPr="00524D75">
        <w:rPr>
          <w:noProof/>
          <w:lang w:val="en-US"/>
        </w:rPr>
        <w:t xml:space="preserve"> I. Krupnik, M. A. Lang, and S. E. Miller, editors.Smithsonian at the Poles: Contributions to International Polar Year Science. Smithsonian Institution Scholarly Press, Washington, DC.</w:t>
      </w:r>
    </w:p>
    <w:p w14:paraId="39B3477B"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 xml:space="preserve">Saunders, M., and A. Metaxas. 2007. Temperature explains settlement patterns of the introduced </w:t>
      </w:r>
      <w:r w:rsidRPr="00524D75">
        <w:rPr>
          <w:noProof/>
          <w:lang w:val="en-US"/>
        </w:rPr>
        <w:lastRenderedPageBreak/>
        <w:t>bryozoan Membranipora membranacea in Nova Scotia, Canada. Marine Ecology Progress Series 344:95–106.</w:t>
      </w:r>
    </w:p>
    <w:p w14:paraId="2DCA164C"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Seebens, H., T. M. Blackburn, E. E. Dyer, P. Genovesi, P. E. Hulme, J. M. Jeschke, S. Pagad, P. Pyšek, M. Winter, M. Arianoutsou, S. Bacher, B. Blasius, G. Brundu, C. Capinha, L. Celesti-Grapow, W. Dawson, S. Dullinger, N. Fuentes, H. Jäger, J. Kartesz, M. Kenis, H. Kreft, I. Kühn, B. Lenzner, A. Liebhold, A. Mosena, D. Moser, M. Nishino, D. Pearman, J. Pergl, W. Rabitsch, J. Rojas-Sandoval, A. Roques, S. Rorke, S. Rossinelli, H. E. Roy, R. Scalera, S. Schindler, K. Štajerová, B. Tokarska-Guzik, M. van Kleunen, K. Walker, P. Weigelt, T. Yamanaka, and F. Essl. 2017. No saturation in the accumulation of alien species worldwide. Nature Communications 8:14435.</w:t>
      </w:r>
    </w:p>
    <w:p w14:paraId="3CC62891"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Sorte, C. J. B. 2014. Synergies between climate change and species invasions: Evidence from marine systems. Invasive Species and Global Climate Change:101–116.</w:t>
      </w:r>
    </w:p>
    <w:p w14:paraId="190F1D0B"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Sorte, C. J. B., S. J. Jones, and L. P. Miller. 2011. Geographic variation in temperature tolerance as an indicator of potential population responses to climate change. Journal of Experimental Marine Biology and Ecology 400:209–217.</w:t>
      </w:r>
    </w:p>
    <w:p w14:paraId="73D9E4B8"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Stabeno, P. J., N. A. Bond, and S. A. Salo. 2007. On the recent warming of the southeastern Bering Sea shelf. Deep-Sea Research Part II: Topical Studies in Oceanography 54:2599–2618.</w:t>
      </w:r>
    </w:p>
    <w:p w14:paraId="092849C1"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Stabeno, P. J., N. B. Kachel, S. E. Moore, J. M. Napp, M. Sigler, A. Yamaguchi, and A. N. Zerbini. 2012. Comparison of warm and cold years on the southeastern Bering Sea shelf and some implications for the ecosystem. Deep-Sea Research Part II: Topical Studies in Oceanography 65:31–45.</w:t>
      </w:r>
    </w:p>
    <w:p w14:paraId="69A21B98"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 xml:space="preserve">Stabeno, P. J., J. D. Schumacher, and K. Ohtani. 1999. The physical oceanography of the Bering </w:t>
      </w:r>
      <w:r w:rsidRPr="00524D75">
        <w:rPr>
          <w:noProof/>
          <w:lang w:val="en-US"/>
        </w:rPr>
        <w:lastRenderedPageBreak/>
        <w:t>Sea. Pages 1–28</w:t>
      </w:r>
      <w:r w:rsidRPr="00524D75">
        <w:rPr>
          <w:i/>
          <w:iCs/>
          <w:noProof/>
          <w:lang w:val="en-US"/>
        </w:rPr>
        <w:t>in</w:t>
      </w:r>
      <w:r w:rsidRPr="00524D75">
        <w:rPr>
          <w:noProof/>
          <w:lang w:val="en-US"/>
        </w:rPr>
        <w:t xml:space="preserve"> T. R. Loughlin and K. Ohtani, editors.Dynamics of the Bering Sea. University of Alaska Sea Grant, Fairbanks, AK.</w:t>
      </w:r>
    </w:p>
    <w:p w14:paraId="0B09960D"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Stachowicz, J. J., J. R. Terwin, R. B. Whitlatch, and R. W. Osman. 2002. Linking climate change and biological invasions: Ocean warming facilitates nonindigenous species invasions. Proceedings of the National Academy of Sciences of the United States of America 99:15497–500.</w:t>
      </w:r>
    </w:p>
    <w:p w14:paraId="09CE1F8E"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Stroeve, J. C., M. C. Serreze, M. M. Holland, J. E. Kay, J. Malanik, and A. P. Barrett. 2012. The Arctic’s rapidly shrinking sea ice cover: A research synthesis. Climatic Change 110:1005–1027.</w:t>
      </w:r>
    </w:p>
    <w:p w14:paraId="439D5238"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Valdizan, A., P. G. Beninger, P. Decottignies, M. Chantrel, and B. Cognie. 2011. Evidence that rising coastal seawater temperatures increase reproductive output of the invasive gastropod Crepidula fornicata. Marine Ecology Progress Series 438:153–165.</w:t>
      </w:r>
    </w:p>
    <w:p w14:paraId="0567FAB3"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Verling, E., G. M. Ruiz, L. D. Smith, B. Galil, A. W. Miller, and K. R. Murphy. 2005. Supply-side invasion ecology: characterizing propagule pressure in coastal ecosystems. Proceedings of the Royal Society B: Biological Sciences 272:1249–1257.</w:t>
      </w:r>
    </w:p>
    <w:p w14:paraId="01095C07"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Verna, D. E., and B. P. Harris. 2016. Review of ballast water management policy and associated implications for Alaska. Marine Policy 70:13–21.</w:t>
      </w:r>
    </w:p>
    <w:p w14:paraId="5F1C3875"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Verna, D., B. Harris, K. Holzer, and M. Minton. 2016. Ballast-borne marine invasive species: exploring the risk to coastal Alaska, USA. Management of Biological Invasions 7:199–211.</w:t>
      </w:r>
    </w:p>
    <w:p w14:paraId="58AEB805"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Wang, M., J. E. Overland, and N. A. Bond. 2010. Climate projections for selected large marine ecosystems. Journal of Marine Systems 79:258–266.</w:t>
      </w:r>
    </w:p>
    <w:p w14:paraId="41D6831D"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 xml:space="preserve">Wang, M., J. E. Overland, and P. Stabeno. 2012. Future climate of the Bering and Chukchi Seas projected by global climate models. Deep-Sea Research Part II: Topical Studies in </w:t>
      </w:r>
      <w:r w:rsidRPr="00524D75">
        <w:rPr>
          <w:noProof/>
          <w:lang w:val="en-US"/>
        </w:rPr>
        <w:lastRenderedPageBreak/>
        <w:t>Oceanography 65–70:46–57.</w:t>
      </w:r>
    </w:p>
    <w:p w14:paraId="5D70CD92"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Ware, C., J. Berge, A. Jelmert, S. M. Olsen, L. Pellissier, M. Wisz, D. Kriticos, G. Semenov, S. Kwaśniewski, and I. G. Alsos. 2016. Biological introduction risks from shipping in a warming Arctic. Journal of Applied Ecology 53:340–349.</w:t>
      </w:r>
    </w:p>
    <w:p w14:paraId="4B8B324E"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Ware, C., J. Berge, J. H. Sundet, J. B. Kirkpatrick, A. D. M. Coutts, A. Jelmert, S. M. Olsen, O. Floerl, M. S. Wisz, and I. G. Alsos. 2014. Climate change, non-indigenous species and shipping: assessing the risk of species introduction to a high-Arctic archipelago. Diversity and Distributions 20:10–19.</w:t>
      </w:r>
    </w:p>
    <w:p w14:paraId="3615B320"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Watson, J. T., and A. C. Haynie. 2016. Using vessel monitoring system data to identify and characterize trips made by fishing vessels in the United States North Pacific. PLoS ONE 11:1–20.</w:t>
      </w:r>
    </w:p>
    <w:p w14:paraId="7985B5D4"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Westerman, E. L., R. Whitlatch, J. A. Dijkstra, and L. G. Harris. 2009. Variation in brooding period masks similarities in response to changing temperatures. Marine Ecology Progress Series 391:13–19.</w:t>
      </w:r>
    </w:p>
    <w:p w14:paraId="199D72BD"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Witte, S., C. Buschbaum, J. E. E. van Beusekom, and K. Reise. 2010. Does climatic warming explain why an introduced barnacle finally takes over after a lag of more than 50 years? Biological Invasions 12:3579–3589.</w:t>
      </w:r>
    </w:p>
    <w:p w14:paraId="484785B7" w14:textId="77777777" w:rsidR="00524D75" w:rsidRPr="00524D75" w:rsidRDefault="00524D75" w:rsidP="00524D75">
      <w:pPr>
        <w:widowControl w:val="0"/>
        <w:autoSpaceDE w:val="0"/>
        <w:autoSpaceDN w:val="0"/>
        <w:adjustRightInd w:val="0"/>
        <w:ind w:left="480" w:hanging="480"/>
        <w:rPr>
          <w:noProof/>
        </w:rPr>
      </w:pPr>
      <w:r w:rsidRPr="00524D75">
        <w:rPr>
          <w:noProof/>
          <w:lang w:val="en-US"/>
        </w:rPr>
        <w:t>Woodin, S. A., T. J. Hilbish, B. Helmuth, S. J. Jones, and D. S. Wethey. 2013. Climate change, species distribution models, and physiological performance metrics: Predicting when biogeographic models are likely to fail. Ecology and Evolution 3:3334–3346.</w:t>
      </w:r>
    </w:p>
    <w:p w14:paraId="54B3EFE2" w14:textId="0A77591B" w:rsidR="004D5A7F" w:rsidRPr="00A70B6E" w:rsidRDefault="004D5A7F" w:rsidP="00524D75">
      <w:pPr>
        <w:widowControl w:val="0"/>
        <w:autoSpaceDE w:val="0"/>
        <w:autoSpaceDN w:val="0"/>
        <w:adjustRightInd w:val="0"/>
        <w:ind w:left="480" w:hanging="480"/>
        <w:rPr>
          <w:lang w:val="en-US"/>
        </w:rPr>
      </w:pPr>
      <w:r w:rsidRPr="00A70B6E">
        <w:rPr>
          <w:lang w:val="en-US"/>
        </w:rPr>
        <w:fldChar w:fldCharType="end"/>
      </w:r>
      <w:r w:rsidRPr="00A70B6E">
        <w:rPr>
          <w:lang w:val="en-US"/>
        </w:rPr>
        <w:br w:type="page"/>
      </w:r>
    </w:p>
    <w:p w14:paraId="24E27AF6" w14:textId="77777777" w:rsidR="004D5A7F" w:rsidRPr="00A70B6E" w:rsidRDefault="004D5A7F">
      <w:pPr>
        <w:rPr>
          <w:b/>
          <w:lang w:val="en-US"/>
        </w:rPr>
      </w:pPr>
    </w:p>
    <w:p w14:paraId="48D8997E" w14:textId="599DD0FC" w:rsidR="00723773" w:rsidRPr="00A70B6E" w:rsidRDefault="004D5A7F" w:rsidP="00BB5655">
      <w:pPr>
        <w:pStyle w:val="Heading1"/>
      </w:pPr>
      <w:r w:rsidRPr="00A70B6E">
        <w:t xml:space="preserve">extra </w:t>
      </w:r>
      <w:r w:rsidR="00874591" w:rsidRPr="00A70B6E">
        <w:t>References</w:t>
      </w:r>
    </w:p>
    <w:p w14:paraId="38855988" w14:textId="77777777" w:rsidR="00723773" w:rsidRPr="00A70B6E" w:rsidRDefault="00874591" w:rsidP="00CA4945">
      <w:pPr>
        <w:spacing w:line="360" w:lineRule="auto"/>
        <w:ind w:left="255" w:hanging="285"/>
        <w:contextualSpacing/>
        <w:rPr>
          <w:lang w:val="en-US"/>
        </w:rPr>
      </w:pPr>
      <w:r w:rsidRPr="00A70B6E">
        <w:rPr>
          <w:lang w:val="en-US"/>
        </w:rPr>
        <w:t>Ashton, G., Davidson, I., and Ruiz, G. [2014]. Transient small boats as a long-distance coastal vector for dispersal of biofouling organisms. Estuaries and Coasts 37(6): 1572–1581. https://doi.org/10.1007/s12237-014-9782-9</w:t>
      </w:r>
    </w:p>
    <w:p w14:paraId="6739FC5E" w14:textId="77777777" w:rsidR="00723773" w:rsidRPr="00A70B6E" w:rsidRDefault="00874591" w:rsidP="00CA4945">
      <w:pPr>
        <w:spacing w:line="360" w:lineRule="auto"/>
        <w:ind w:left="255" w:hanging="285"/>
        <w:contextualSpacing/>
        <w:rPr>
          <w:lang w:val="en-US"/>
        </w:rPr>
      </w:pPr>
      <w:r w:rsidRPr="00A70B6E">
        <w:rPr>
          <w:lang w:val="en-US"/>
        </w:rPr>
        <w:t>Floerl, O., Inglis, G.J., Dey, K., and Smith, A. [2009]. The importance of transport hubs in stepping-stone invasions. Journal of Applied Ecology 46(1): 37–45. https://doi.org/10.1111/j.1365-2664.2008.01540.x</w:t>
      </w:r>
    </w:p>
    <w:p w14:paraId="12519983" w14:textId="2B3AADA1" w:rsidR="00C60A54" w:rsidRPr="00A70B6E" w:rsidRDefault="00C60A54" w:rsidP="00CA4945">
      <w:pPr>
        <w:spacing w:line="360" w:lineRule="auto"/>
        <w:ind w:left="360" w:hanging="360"/>
        <w:contextualSpacing/>
        <w:rPr>
          <w:lang w:val="en-US"/>
        </w:rPr>
      </w:pPr>
      <w:r w:rsidRPr="00A70B6E">
        <w:rPr>
          <w:lang w:val="en-US"/>
        </w:rPr>
        <w:t>Fofonoff, P.W., G.M. Ruiz, B. Steves, C. Simkanin, and J.T. Carlton. 2003. National Exotic Marine and Estuarine Species Information System (NEMESIS). Available online: http://invasions.si.edu/nemesis/</w:t>
      </w:r>
    </w:p>
    <w:p w14:paraId="00657043" w14:textId="12CF5F43" w:rsidR="00C60A54" w:rsidRPr="00A70B6E" w:rsidRDefault="00C60A54" w:rsidP="00CA4945">
      <w:pPr>
        <w:spacing w:line="360" w:lineRule="auto"/>
        <w:ind w:left="360" w:hanging="360"/>
        <w:contextualSpacing/>
        <w:rPr>
          <w:lang w:val="en-US"/>
        </w:rPr>
      </w:pPr>
      <w:r w:rsidRPr="00A70B6E">
        <w:rPr>
          <w:lang w:val="en-US"/>
        </w:rPr>
        <w:t>Fuller, P.F., and A.J. Benson. 2013. Nonindigenous Aquatic Species Database (NAS). Available online:  https://nas.er.usgs.gov/</w:t>
      </w:r>
    </w:p>
    <w:p w14:paraId="59436182" w14:textId="77777777" w:rsidR="00723773" w:rsidRPr="00A70B6E" w:rsidRDefault="00874591" w:rsidP="00CA4945">
      <w:pPr>
        <w:spacing w:line="360" w:lineRule="auto"/>
        <w:ind w:left="255" w:hanging="285"/>
        <w:contextualSpacing/>
        <w:rPr>
          <w:lang w:val="en-US"/>
        </w:rPr>
      </w:pPr>
      <w:r w:rsidRPr="00A70B6E">
        <w:rPr>
          <w:color w:val="333333"/>
          <w:highlight w:val="white"/>
          <w:lang w:val="en-US"/>
        </w:rPr>
        <w:t xml:space="preserve">Gu, Z. (2014) circlize implements and enhances circular visualization in R. Bioinformatics. DOI: </w:t>
      </w:r>
      <w:hyperlink r:id="rId11">
        <w:r w:rsidRPr="00A70B6E">
          <w:rPr>
            <w:color w:val="4183C4"/>
            <w:highlight w:val="white"/>
            <w:u w:val="single"/>
            <w:lang w:val="en-US"/>
          </w:rPr>
          <w:t>10.1093/bioinformatics/btu393</w:t>
        </w:r>
      </w:hyperlink>
    </w:p>
    <w:p w14:paraId="480FC54D" w14:textId="77777777" w:rsidR="00723773" w:rsidRPr="00A70B6E" w:rsidRDefault="00874591" w:rsidP="00CA4945">
      <w:pPr>
        <w:spacing w:line="360" w:lineRule="auto"/>
        <w:ind w:left="255" w:hanging="285"/>
        <w:contextualSpacing/>
        <w:rPr>
          <w:color w:val="222222"/>
          <w:highlight w:val="white"/>
          <w:lang w:val="en-US"/>
        </w:rPr>
      </w:pPr>
      <w:r w:rsidRPr="00A70B6E">
        <w:rPr>
          <w:color w:val="222222"/>
          <w:highlight w:val="white"/>
          <w:lang w:val="en-US"/>
        </w:rPr>
        <w:t>National Ballast Information Clearinghouse 2017. NBIC Online Database. Electronic publication, Smithsonian Environmental Research Center &amp; United States Coast Guard. Available from http://invasions.si.edu/nbic/search.html; searched 27 July 2017.</w:t>
      </w:r>
    </w:p>
    <w:p w14:paraId="46AC2B4E" w14:textId="77777777" w:rsidR="00723773" w:rsidRPr="00A70B6E" w:rsidRDefault="00874591" w:rsidP="00CA4945">
      <w:pPr>
        <w:spacing w:line="360" w:lineRule="auto"/>
        <w:ind w:left="255" w:hanging="285"/>
        <w:contextualSpacing/>
        <w:rPr>
          <w:color w:val="222222"/>
          <w:highlight w:val="white"/>
          <w:lang w:val="en-US"/>
        </w:rPr>
      </w:pPr>
      <w:r w:rsidRPr="00A70B6E">
        <w:rPr>
          <w:highlight w:val="white"/>
          <w:lang w:val="en-US"/>
        </w:rPr>
        <w:t>Pinsky, M. L., and Fogarty, M. (2012) Lagged social-ecological responses to climate and range shifts in fisheries. Climatic Change 115: 883–891.</w:t>
      </w:r>
    </w:p>
    <w:p w14:paraId="5606298C" w14:textId="77777777" w:rsidR="00723773" w:rsidRPr="00A70B6E" w:rsidRDefault="00874591" w:rsidP="00CA4945">
      <w:pPr>
        <w:spacing w:line="360" w:lineRule="auto"/>
        <w:ind w:left="255" w:hanging="285"/>
        <w:contextualSpacing/>
        <w:rPr>
          <w:color w:val="222222"/>
          <w:highlight w:val="white"/>
          <w:lang w:val="en-US"/>
        </w:rPr>
      </w:pPr>
      <w:r w:rsidRPr="00A70B6E">
        <w:rPr>
          <w:color w:val="222222"/>
          <w:highlight w:val="white"/>
          <w:lang w:val="en-US"/>
        </w:rPr>
        <w:t>R Core Team (2016). R: A language and environment for statistical computing. R Foundation for Statistical Computing, Vienna, Austria. URL https://www.R-project.org/.</w:t>
      </w:r>
    </w:p>
    <w:p w14:paraId="3BAA5E7D" w14:textId="77777777" w:rsidR="00723773" w:rsidRPr="00A70B6E" w:rsidRDefault="00874591" w:rsidP="00CA4945">
      <w:pPr>
        <w:spacing w:line="360" w:lineRule="auto"/>
        <w:ind w:left="255" w:hanging="285"/>
        <w:contextualSpacing/>
        <w:rPr>
          <w:color w:val="222222"/>
          <w:highlight w:val="white"/>
          <w:lang w:val="en-US"/>
        </w:rPr>
      </w:pPr>
      <w:r w:rsidRPr="00A70B6E">
        <w:rPr>
          <w:color w:val="222222"/>
          <w:highlight w:val="white"/>
          <w:lang w:val="en-US"/>
        </w:rPr>
        <w:t>Wasson, K., Zabin, C.J., Bedinger, L., Cristina Diaz, M., and Pearse, J.S. [2001]. Biological invasions of estuaries without international shipping: the importance of intraregional transport. Biological Conservation 102(2): 143–153. https://doi.org/10.1016/S0006-3207(01)00098-2</w:t>
      </w:r>
    </w:p>
    <w:p w14:paraId="6664889A" w14:textId="77777777" w:rsidR="00723773" w:rsidRPr="00A70B6E" w:rsidRDefault="00874591" w:rsidP="00CA4945">
      <w:pPr>
        <w:spacing w:line="360" w:lineRule="auto"/>
        <w:ind w:left="255" w:hanging="285"/>
        <w:contextualSpacing/>
        <w:rPr>
          <w:lang w:val="en-US"/>
        </w:rPr>
      </w:pPr>
      <w:r w:rsidRPr="00A70B6E">
        <w:rPr>
          <w:lang w:val="en-US"/>
        </w:rPr>
        <w:t>Whitehouse, A., and S. Zador. (2016). Preliminary assessment of the Alaska Arctic. In: Zador, S., and Siddon, E, eds.. Ecosystem Considerations 2016: Status of the Eastern Bering Sea Marine Ecosystem, Stock Assessment and Fishery Evaluation Report, North Pacific Fishery Management Council, Anchorage, AK.</w:t>
      </w:r>
    </w:p>
    <w:p w14:paraId="6BE1E175" w14:textId="77777777" w:rsidR="00A85C6F" w:rsidRPr="00A70B6E" w:rsidRDefault="00A85C6F" w:rsidP="00A85C6F">
      <w:pPr>
        <w:pBdr>
          <w:top w:val="nil"/>
          <w:left w:val="nil"/>
          <w:bottom w:val="nil"/>
          <w:right w:val="nil"/>
          <w:between w:val="nil"/>
        </w:pBdr>
        <w:spacing w:line="276" w:lineRule="auto"/>
        <w:ind w:firstLine="0"/>
        <w:rPr>
          <w:b/>
          <w:highlight w:val="yellow"/>
          <w:lang w:val="en-US"/>
        </w:rPr>
      </w:pPr>
      <w:bookmarkStart w:id="130" w:name="_91zzxnwcm8d4" w:colFirst="0" w:colLast="0"/>
      <w:bookmarkStart w:id="131" w:name="OLE_LINK1"/>
      <w:bookmarkStart w:id="132" w:name="OLE_LINK2"/>
      <w:bookmarkEnd w:id="130"/>
      <w:r w:rsidRPr="00A70B6E">
        <w:rPr>
          <w:b/>
          <w:highlight w:val="yellow"/>
          <w:lang w:val="en-US"/>
        </w:rPr>
        <w:br w:type="page"/>
      </w:r>
    </w:p>
    <w:p w14:paraId="53932B8E" w14:textId="77777777" w:rsidR="00A85C6F" w:rsidRPr="00A70B6E" w:rsidRDefault="00A85C6F" w:rsidP="00A85C6F">
      <w:pPr>
        <w:pBdr>
          <w:top w:val="nil"/>
          <w:left w:val="nil"/>
          <w:bottom w:val="nil"/>
          <w:right w:val="nil"/>
          <w:between w:val="nil"/>
        </w:pBdr>
        <w:spacing w:line="276" w:lineRule="auto"/>
        <w:ind w:firstLine="0"/>
        <w:rPr>
          <w:lang w:val="en-US"/>
        </w:rPr>
      </w:pPr>
      <w:r w:rsidRPr="00A70B6E">
        <w:rPr>
          <w:lang w:val="en-US"/>
        </w:rPr>
        <w:lastRenderedPageBreak/>
        <w:t xml:space="preserve">Table </w:t>
      </w:r>
      <w:r w:rsidRPr="00A70B6E">
        <w:rPr>
          <w:lang w:val="en-US"/>
        </w:rPr>
        <w:fldChar w:fldCharType="begin"/>
      </w:r>
      <w:r w:rsidRPr="00A70B6E">
        <w:rPr>
          <w:lang w:val="en-US"/>
        </w:rPr>
        <w:instrText xml:space="preserve"> SEQ Table \* ARABIC </w:instrText>
      </w:r>
      <w:r w:rsidRPr="00A70B6E">
        <w:rPr>
          <w:lang w:val="en-US"/>
        </w:rPr>
        <w:fldChar w:fldCharType="separate"/>
      </w:r>
      <w:r w:rsidRPr="00A70B6E">
        <w:rPr>
          <w:lang w:val="en-US"/>
        </w:rPr>
        <w:t>2</w:t>
      </w:r>
      <w:r w:rsidRPr="00A70B6E">
        <w:rPr>
          <w:lang w:val="en-US"/>
        </w:rPr>
        <w:fldChar w:fldCharType="end"/>
      </w:r>
      <w:r w:rsidRPr="00A70B6E">
        <w:rPr>
          <w:lang w:val="en-US"/>
        </w:rPr>
        <w:t xml:space="preserve">. </w:t>
      </w:r>
      <w:r w:rsidRPr="00A70B6E">
        <w:rPr>
          <w:shd w:val="clear" w:color="auto" w:fill="FFFFFF"/>
          <w:lang w:val="en-US"/>
        </w:rPr>
        <w:t xml:space="preserve">Average number of weeks </w:t>
      </w:r>
      <w:r w:rsidRPr="00A70B6E">
        <w:rPr>
          <w:lang w:val="en-US"/>
        </w:rPr>
        <w:t>of consecutive reproductive habitat for the three ROMS models and two study periods. We assessed suitable habitat for 29 species using species-specific, published temperature and salinity thresholds required for growth and reproduction. Prior to calculations, we excluded species that could not reproduce in our study area (number of weeks = 0) and two “outliers” that were able to reproduce nearly year-round (number of weeks ≥ 49). Maximum projected temperature values for the Bering Sea, up to 40m depth, are listed.</w:t>
      </w:r>
    </w:p>
    <w:p w14:paraId="4FFACFB6" w14:textId="77777777" w:rsidR="00A85C6F" w:rsidRPr="00A70B6E" w:rsidRDefault="00A85C6F" w:rsidP="00A85C6F">
      <w:pPr>
        <w:pBdr>
          <w:top w:val="nil"/>
          <w:left w:val="nil"/>
          <w:bottom w:val="nil"/>
          <w:right w:val="nil"/>
          <w:between w:val="nil"/>
        </w:pBdr>
        <w:spacing w:line="276" w:lineRule="auto"/>
        <w:ind w:firstLine="0"/>
        <w:rPr>
          <w:lang w:val="en-US"/>
        </w:rPr>
      </w:pPr>
    </w:p>
    <w:tbl>
      <w:tblPr>
        <w:tblW w:w="0" w:type="auto"/>
        <w:tblBorders>
          <w:top w:val="single" w:sz="4" w:space="0" w:color="auto"/>
          <w:bottom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871"/>
        <w:gridCol w:w="1546"/>
        <w:gridCol w:w="2196"/>
        <w:gridCol w:w="1871"/>
        <w:gridCol w:w="1871"/>
      </w:tblGrid>
      <w:tr w:rsidR="00A85C6F" w:rsidRPr="00A70B6E" w14:paraId="20D28267" w14:textId="77777777" w:rsidTr="000B0DC8">
        <w:trPr>
          <w:trHeight w:val="337"/>
        </w:trPr>
        <w:tc>
          <w:tcPr>
            <w:tcW w:w="1871" w:type="dxa"/>
            <w:tcBorders>
              <w:top w:val="single" w:sz="4" w:space="0" w:color="auto"/>
              <w:bottom w:val="single" w:sz="4" w:space="0" w:color="auto"/>
            </w:tcBorders>
          </w:tcPr>
          <w:p w14:paraId="63FF4CE3" w14:textId="77777777" w:rsidR="00A85C6F" w:rsidRPr="00A70B6E" w:rsidRDefault="00A85C6F" w:rsidP="000B0DC8">
            <w:pPr>
              <w:pStyle w:val="NormalWeb"/>
              <w:spacing w:before="0" w:beforeAutospacing="0" w:after="0" w:afterAutospacing="0" w:line="360" w:lineRule="auto"/>
              <w:ind w:left="75" w:firstLine="0"/>
              <w:contextualSpacing/>
              <w:rPr>
                <w:b/>
                <w:color w:val="000000"/>
              </w:rPr>
            </w:pPr>
            <w:r w:rsidRPr="00A70B6E">
              <w:rPr>
                <w:b/>
                <w:color w:val="000000"/>
              </w:rPr>
              <w:t>Study Period</w:t>
            </w:r>
          </w:p>
        </w:tc>
        <w:tc>
          <w:tcPr>
            <w:tcW w:w="1546" w:type="dxa"/>
            <w:tcBorders>
              <w:top w:val="single" w:sz="4" w:space="0" w:color="auto"/>
              <w:bottom w:val="single" w:sz="4" w:space="0" w:color="auto"/>
            </w:tcBorders>
            <w:tcMar>
              <w:top w:w="100" w:type="dxa"/>
              <w:left w:w="100" w:type="dxa"/>
              <w:bottom w:w="100" w:type="dxa"/>
              <w:right w:w="100" w:type="dxa"/>
            </w:tcMar>
            <w:hideMark/>
          </w:tcPr>
          <w:p w14:paraId="54357D26" w14:textId="77777777" w:rsidR="00A85C6F" w:rsidRPr="00A70B6E" w:rsidRDefault="00A85C6F" w:rsidP="000B0DC8">
            <w:pPr>
              <w:pStyle w:val="NormalWeb"/>
              <w:spacing w:before="0" w:beforeAutospacing="0" w:after="0" w:afterAutospacing="0" w:line="360" w:lineRule="auto"/>
              <w:ind w:firstLine="0"/>
              <w:contextualSpacing/>
              <w:rPr>
                <w:b/>
              </w:rPr>
            </w:pPr>
            <w:r w:rsidRPr="00A70B6E">
              <w:rPr>
                <w:b/>
                <w:color w:val="000000"/>
              </w:rPr>
              <w:t>Model</w:t>
            </w:r>
          </w:p>
        </w:tc>
        <w:tc>
          <w:tcPr>
            <w:tcW w:w="2196" w:type="dxa"/>
            <w:tcBorders>
              <w:top w:val="single" w:sz="4" w:space="0" w:color="auto"/>
              <w:bottom w:val="single" w:sz="4" w:space="0" w:color="auto"/>
            </w:tcBorders>
            <w:tcMar>
              <w:top w:w="100" w:type="dxa"/>
              <w:left w:w="100" w:type="dxa"/>
              <w:bottom w:w="100" w:type="dxa"/>
              <w:right w:w="100" w:type="dxa"/>
            </w:tcMar>
            <w:hideMark/>
          </w:tcPr>
          <w:p w14:paraId="230F0F18" w14:textId="77777777" w:rsidR="00A85C6F" w:rsidRPr="00A70B6E" w:rsidRDefault="00A85C6F" w:rsidP="000B0DC8">
            <w:pPr>
              <w:pStyle w:val="NormalWeb"/>
              <w:spacing w:before="0" w:beforeAutospacing="0" w:after="0" w:afterAutospacing="0" w:line="360" w:lineRule="auto"/>
              <w:ind w:firstLine="0"/>
              <w:contextualSpacing/>
              <w:rPr>
                <w:b/>
              </w:rPr>
            </w:pPr>
            <w:r w:rsidRPr="00A70B6E">
              <w:rPr>
                <w:b/>
                <w:color w:val="000000"/>
              </w:rPr>
              <w:t xml:space="preserve">Consecutive weeks </w:t>
            </w:r>
            <w:r w:rsidRPr="00A70B6E">
              <w:rPr>
                <w:color w:val="000000"/>
              </w:rPr>
              <w:t>(mean ± SD)</w:t>
            </w:r>
          </w:p>
        </w:tc>
        <w:tc>
          <w:tcPr>
            <w:tcW w:w="1871" w:type="dxa"/>
            <w:tcBorders>
              <w:top w:val="single" w:sz="4" w:space="0" w:color="auto"/>
              <w:bottom w:val="single" w:sz="4" w:space="0" w:color="auto"/>
            </w:tcBorders>
            <w:tcMar>
              <w:top w:w="100" w:type="dxa"/>
              <w:left w:w="100" w:type="dxa"/>
              <w:bottom w:w="100" w:type="dxa"/>
              <w:right w:w="100" w:type="dxa"/>
            </w:tcMar>
            <w:hideMark/>
          </w:tcPr>
          <w:p w14:paraId="13C2E1F7" w14:textId="77777777" w:rsidR="00A85C6F" w:rsidRPr="00A70B6E" w:rsidRDefault="00A85C6F" w:rsidP="000B0DC8">
            <w:pPr>
              <w:pStyle w:val="NormalWeb"/>
              <w:spacing w:before="0" w:beforeAutospacing="0" w:after="0" w:afterAutospacing="0" w:line="360" w:lineRule="auto"/>
              <w:ind w:firstLine="0"/>
              <w:contextualSpacing/>
              <w:rPr>
                <w:b/>
              </w:rPr>
            </w:pPr>
            <w:r w:rsidRPr="00A70B6E">
              <w:rPr>
                <w:b/>
                <w:color w:val="000000"/>
              </w:rPr>
              <w:t>Number of species</w:t>
            </w:r>
          </w:p>
        </w:tc>
        <w:tc>
          <w:tcPr>
            <w:tcW w:w="1871" w:type="dxa"/>
            <w:tcBorders>
              <w:top w:val="single" w:sz="4" w:space="0" w:color="auto"/>
              <w:bottom w:val="single" w:sz="4" w:space="0" w:color="auto"/>
            </w:tcBorders>
          </w:tcPr>
          <w:p w14:paraId="366376D4" w14:textId="77777777" w:rsidR="00A85C6F" w:rsidRPr="00A70B6E" w:rsidRDefault="00A85C6F" w:rsidP="000B0DC8">
            <w:pPr>
              <w:pStyle w:val="NormalWeb"/>
              <w:spacing w:before="0" w:beforeAutospacing="0" w:after="0" w:afterAutospacing="0" w:line="360" w:lineRule="auto"/>
              <w:ind w:firstLine="0"/>
              <w:contextualSpacing/>
              <w:rPr>
                <w:b/>
                <w:color w:val="000000"/>
              </w:rPr>
            </w:pPr>
            <w:r w:rsidRPr="00A70B6E">
              <w:rPr>
                <w:b/>
                <w:color w:val="000000"/>
              </w:rPr>
              <w:t xml:space="preserve">Maximum temperature </w:t>
            </w:r>
            <w:r w:rsidRPr="00A70B6E">
              <w:rPr>
                <w:color w:val="000000"/>
              </w:rPr>
              <w:t>(°C)</w:t>
            </w:r>
          </w:p>
        </w:tc>
      </w:tr>
      <w:tr w:rsidR="00A85C6F" w:rsidRPr="00A70B6E" w14:paraId="32C3FCAE" w14:textId="77777777" w:rsidTr="000B0DC8">
        <w:trPr>
          <w:trHeight w:val="250"/>
        </w:trPr>
        <w:tc>
          <w:tcPr>
            <w:tcW w:w="1871" w:type="dxa"/>
            <w:vMerge w:val="restart"/>
            <w:tcBorders>
              <w:top w:val="single" w:sz="4" w:space="0" w:color="auto"/>
              <w:bottom w:val="nil"/>
            </w:tcBorders>
            <w:shd w:val="clear" w:color="auto" w:fill="auto"/>
          </w:tcPr>
          <w:p w14:paraId="46E165A9" w14:textId="77777777" w:rsidR="00A85C6F" w:rsidRPr="00A70B6E" w:rsidRDefault="00A85C6F" w:rsidP="000B0DC8">
            <w:pPr>
              <w:pStyle w:val="NormalWeb"/>
              <w:spacing w:before="0" w:beforeAutospacing="0" w:after="0" w:afterAutospacing="0" w:line="360" w:lineRule="auto"/>
              <w:ind w:firstLine="0"/>
              <w:contextualSpacing/>
              <w:rPr>
                <w:color w:val="000000"/>
              </w:rPr>
            </w:pPr>
            <w:r w:rsidRPr="00A70B6E">
              <w:rPr>
                <w:color w:val="000000"/>
              </w:rPr>
              <w:t>Current</w:t>
            </w:r>
          </w:p>
          <w:p w14:paraId="5005DFBB" w14:textId="77777777" w:rsidR="00A85C6F" w:rsidRPr="00A70B6E" w:rsidRDefault="00A85C6F" w:rsidP="000B0DC8">
            <w:pPr>
              <w:pStyle w:val="NormalWeb"/>
              <w:spacing w:before="0" w:beforeAutospacing="0" w:after="0" w:afterAutospacing="0" w:line="360" w:lineRule="auto"/>
              <w:ind w:firstLine="0"/>
              <w:contextualSpacing/>
              <w:rPr>
                <w:color w:val="000000"/>
              </w:rPr>
            </w:pPr>
            <w:r w:rsidRPr="00A70B6E">
              <w:rPr>
                <w:color w:val="000000"/>
              </w:rPr>
              <w:t>(2003-2013)</w:t>
            </w:r>
          </w:p>
        </w:tc>
        <w:tc>
          <w:tcPr>
            <w:tcW w:w="1546"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0C64F2E3"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CGCM3-t47</w:t>
            </w:r>
          </w:p>
        </w:tc>
        <w:tc>
          <w:tcPr>
            <w:tcW w:w="2196"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17C69BCD"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9.19 ± 8.19</w:t>
            </w:r>
          </w:p>
        </w:tc>
        <w:tc>
          <w:tcPr>
            <w:tcW w:w="1871"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3953B6D4"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21</w:t>
            </w:r>
          </w:p>
        </w:tc>
        <w:tc>
          <w:tcPr>
            <w:tcW w:w="1871" w:type="dxa"/>
            <w:tcBorders>
              <w:top w:val="single" w:sz="4" w:space="0" w:color="auto"/>
              <w:bottom w:val="nil"/>
            </w:tcBorders>
            <w:shd w:val="clear" w:color="auto" w:fill="F2F2F2" w:themeFill="background1" w:themeFillShade="F2"/>
          </w:tcPr>
          <w:p w14:paraId="5B99B510" w14:textId="77777777" w:rsidR="00A85C6F" w:rsidRPr="00A70B6E" w:rsidRDefault="00A85C6F" w:rsidP="000B0DC8">
            <w:pPr>
              <w:pStyle w:val="NormalWeb"/>
              <w:spacing w:before="0" w:beforeAutospacing="0" w:after="0" w:afterAutospacing="0" w:line="360" w:lineRule="auto"/>
              <w:ind w:firstLine="0"/>
              <w:contextualSpacing/>
              <w:rPr>
                <w:color w:val="000000"/>
              </w:rPr>
            </w:pPr>
            <w:r w:rsidRPr="00A70B6E">
              <w:rPr>
                <w:color w:val="000000"/>
              </w:rPr>
              <w:t>16.26</w:t>
            </w:r>
          </w:p>
        </w:tc>
      </w:tr>
      <w:tr w:rsidR="00A85C6F" w:rsidRPr="00A70B6E" w14:paraId="50F6005E" w14:textId="77777777" w:rsidTr="000B0DC8">
        <w:trPr>
          <w:trHeight w:val="233"/>
        </w:trPr>
        <w:tc>
          <w:tcPr>
            <w:tcW w:w="1871" w:type="dxa"/>
            <w:vMerge/>
            <w:tcBorders>
              <w:top w:val="nil"/>
              <w:bottom w:val="nil"/>
            </w:tcBorders>
            <w:shd w:val="clear" w:color="auto" w:fill="auto"/>
          </w:tcPr>
          <w:p w14:paraId="23C17F32" w14:textId="77777777" w:rsidR="00A85C6F" w:rsidRPr="00A70B6E" w:rsidRDefault="00A85C6F" w:rsidP="000B0DC8">
            <w:pPr>
              <w:pStyle w:val="NormalWeb"/>
              <w:spacing w:before="0" w:beforeAutospacing="0" w:after="0" w:afterAutospacing="0" w:line="360" w:lineRule="auto"/>
              <w:contextualSpacing/>
              <w:jc w:val="center"/>
              <w:rPr>
                <w:color w:val="000000"/>
              </w:rPr>
            </w:pPr>
          </w:p>
        </w:tc>
        <w:tc>
          <w:tcPr>
            <w:tcW w:w="1546" w:type="dxa"/>
            <w:tcBorders>
              <w:top w:val="nil"/>
              <w:bottom w:val="nil"/>
            </w:tcBorders>
            <w:tcMar>
              <w:top w:w="100" w:type="dxa"/>
              <w:left w:w="100" w:type="dxa"/>
              <w:bottom w:w="100" w:type="dxa"/>
              <w:right w:w="100" w:type="dxa"/>
            </w:tcMar>
            <w:hideMark/>
          </w:tcPr>
          <w:p w14:paraId="51396ECA"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ECHO-G</w:t>
            </w:r>
          </w:p>
        </w:tc>
        <w:tc>
          <w:tcPr>
            <w:tcW w:w="2196" w:type="dxa"/>
            <w:tcBorders>
              <w:top w:val="nil"/>
              <w:bottom w:val="nil"/>
            </w:tcBorders>
            <w:tcMar>
              <w:top w:w="100" w:type="dxa"/>
              <w:left w:w="100" w:type="dxa"/>
              <w:bottom w:w="100" w:type="dxa"/>
              <w:right w:w="100" w:type="dxa"/>
            </w:tcMar>
            <w:hideMark/>
          </w:tcPr>
          <w:p w14:paraId="235C1C1E"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5.60 ± 6.90</w:t>
            </w:r>
          </w:p>
        </w:tc>
        <w:tc>
          <w:tcPr>
            <w:tcW w:w="1871" w:type="dxa"/>
            <w:tcBorders>
              <w:top w:val="nil"/>
              <w:bottom w:val="nil"/>
            </w:tcBorders>
            <w:tcMar>
              <w:top w:w="100" w:type="dxa"/>
              <w:left w:w="100" w:type="dxa"/>
              <w:bottom w:w="100" w:type="dxa"/>
              <w:right w:w="100" w:type="dxa"/>
            </w:tcMar>
            <w:hideMark/>
          </w:tcPr>
          <w:p w14:paraId="1FAF717C"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22</w:t>
            </w:r>
          </w:p>
        </w:tc>
        <w:tc>
          <w:tcPr>
            <w:tcW w:w="1871" w:type="dxa"/>
            <w:tcBorders>
              <w:top w:val="nil"/>
              <w:bottom w:val="nil"/>
            </w:tcBorders>
          </w:tcPr>
          <w:p w14:paraId="28A15992" w14:textId="77777777" w:rsidR="00A85C6F" w:rsidRPr="00A70B6E" w:rsidRDefault="00A85C6F" w:rsidP="000B0DC8">
            <w:pPr>
              <w:pStyle w:val="NormalWeb"/>
              <w:spacing w:before="0" w:beforeAutospacing="0" w:after="0" w:afterAutospacing="0" w:line="360" w:lineRule="auto"/>
              <w:ind w:firstLine="0"/>
              <w:contextualSpacing/>
              <w:rPr>
                <w:color w:val="000000"/>
              </w:rPr>
            </w:pPr>
            <w:r w:rsidRPr="00A70B6E">
              <w:rPr>
                <w:color w:val="000000"/>
              </w:rPr>
              <w:t>16.95</w:t>
            </w:r>
          </w:p>
        </w:tc>
      </w:tr>
      <w:tr w:rsidR="00A85C6F" w:rsidRPr="00A70B6E" w14:paraId="06DF0540" w14:textId="77777777" w:rsidTr="000B0DC8">
        <w:trPr>
          <w:trHeight w:val="215"/>
        </w:trPr>
        <w:tc>
          <w:tcPr>
            <w:tcW w:w="1871" w:type="dxa"/>
            <w:vMerge/>
            <w:tcBorders>
              <w:top w:val="nil"/>
              <w:bottom w:val="single" w:sz="4" w:space="0" w:color="auto"/>
            </w:tcBorders>
            <w:shd w:val="clear" w:color="auto" w:fill="auto"/>
          </w:tcPr>
          <w:p w14:paraId="0878F72F" w14:textId="77777777" w:rsidR="00A85C6F" w:rsidRPr="00A70B6E" w:rsidRDefault="00A85C6F" w:rsidP="000B0DC8">
            <w:pPr>
              <w:pStyle w:val="NormalWeb"/>
              <w:spacing w:before="0" w:beforeAutospacing="0" w:after="0" w:afterAutospacing="0" w:line="360" w:lineRule="auto"/>
              <w:contextualSpacing/>
              <w:jc w:val="center"/>
              <w:rPr>
                <w:color w:val="000000"/>
              </w:rPr>
            </w:pPr>
          </w:p>
        </w:tc>
        <w:tc>
          <w:tcPr>
            <w:tcW w:w="1546"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23AF822B"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MIROC3.2</w:t>
            </w:r>
          </w:p>
        </w:tc>
        <w:tc>
          <w:tcPr>
            <w:tcW w:w="2196"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1F217906"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6.72 ± 6.36</w:t>
            </w:r>
          </w:p>
        </w:tc>
        <w:tc>
          <w:tcPr>
            <w:tcW w:w="1871"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622CA701"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20</w:t>
            </w:r>
          </w:p>
        </w:tc>
        <w:tc>
          <w:tcPr>
            <w:tcW w:w="1871" w:type="dxa"/>
            <w:tcBorders>
              <w:top w:val="nil"/>
              <w:bottom w:val="single" w:sz="4" w:space="0" w:color="auto"/>
            </w:tcBorders>
            <w:shd w:val="clear" w:color="auto" w:fill="F2F2F2" w:themeFill="background1" w:themeFillShade="F2"/>
          </w:tcPr>
          <w:p w14:paraId="660FCAAC" w14:textId="77777777" w:rsidR="00A85C6F" w:rsidRPr="00A70B6E" w:rsidRDefault="00A85C6F" w:rsidP="000B0DC8">
            <w:pPr>
              <w:pStyle w:val="NormalWeb"/>
              <w:spacing w:before="0" w:beforeAutospacing="0" w:after="0" w:afterAutospacing="0" w:line="360" w:lineRule="auto"/>
              <w:ind w:firstLine="0"/>
              <w:contextualSpacing/>
              <w:rPr>
                <w:color w:val="000000"/>
              </w:rPr>
            </w:pPr>
            <w:r w:rsidRPr="00A70B6E">
              <w:rPr>
                <w:color w:val="000000"/>
              </w:rPr>
              <w:t>16.28</w:t>
            </w:r>
          </w:p>
        </w:tc>
      </w:tr>
      <w:tr w:rsidR="00A85C6F" w:rsidRPr="00A70B6E" w14:paraId="218F8F5E" w14:textId="77777777" w:rsidTr="000B0DC8">
        <w:trPr>
          <w:trHeight w:val="277"/>
        </w:trPr>
        <w:tc>
          <w:tcPr>
            <w:tcW w:w="1871" w:type="dxa"/>
            <w:vMerge w:val="restart"/>
            <w:tcBorders>
              <w:top w:val="single" w:sz="4" w:space="0" w:color="auto"/>
              <w:bottom w:val="nil"/>
            </w:tcBorders>
          </w:tcPr>
          <w:p w14:paraId="34D916C8" w14:textId="77777777" w:rsidR="00A85C6F" w:rsidRPr="00A70B6E" w:rsidRDefault="00A85C6F" w:rsidP="000B0DC8">
            <w:pPr>
              <w:pStyle w:val="NormalWeb"/>
              <w:spacing w:before="0" w:beforeAutospacing="0" w:after="0" w:afterAutospacing="0" w:line="360" w:lineRule="auto"/>
              <w:ind w:firstLine="0"/>
              <w:contextualSpacing/>
              <w:rPr>
                <w:color w:val="000000"/>
              </w:rPr>
            </w:pPr>
            <w:r w:rsidRPr="00A70B6E">
              <w:rPr>
                <w:color w:val="000000"/>
              </w:rPr>
              <w:t>Future</w:t>
            </w:r>
          </w:p>
          <w:p w14:paraId="074BC8C8"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2030-2039)</w:t>
            </w:r>
          </w:p>
        </w:tc>
        <w:tc>
          <w:tcPr>
            <w:tcW w:w="1546" w:type="dxa"/>
            <w:tcBorders>
              <w:top w:val="single" w:sz="4" w:space="0" w:color="auto"/>
              <w:bottom w:val="nil"/>
            </w:tcBorders>
            <w:tcMar>
              <w:top w:w="100" w:type="dxa"/>
              <w:left w:w="100" w:type="dxa"/>
              <w:bottom w:w="100" w:type="dxa"/>
              <w:right w:w="100" w:type="dxa"/>
            </w:tcMar>
            <w:hideMark/>
          </w:tcPr>
          <w:p w14:paraId="01625722"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CGCM3-t47</w:t>
            </w:r>
          </w:p>
        </w:tc>
        <w:tc>
          <w:tcPr>
            <w:tcW w:w="2196" w:type="dxa"/>
            <w:tcBorders>
              <w:top w:val="single" w:sz="4" w:space="0" w:color="auto"/>
              <w:bottom w:val="nil"/>
            </w:tcBorders>
            <w:tcMar>
              <w:top w:w="100" w:type="dxa"/>
              <w:left w:w="100" w:type="dxa"/>
              <w:bottom w:w="100" w:type="dxa"/>
              <w:right w:w="100" w:type="dxa"/>
            </w:tcMar>
            <w:hideMark/>
          </w:tcPr>
          <w:p w14:paraId="34B568DA"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9.40 ± 9.31</w:t>
            </w:r>
          </w:p>
        </w:tc>
        <w:tc>
          <w:tcPr>
            <w:tcW w:w="1871" w:type="dxa"/>
            <w:tcBorders>
              <w:top w:val="single" w:sz="4" w:space="0" w:color="auto"/>
              <w:bottom w:val="nil"/>
            </w:tcBorders>
            <w:tcMar>
              <w:top w:w="100" w:type="dxa"/>
              <w:left w:w="100" w:type="dxa"/>
              <w:bottom w:w="100" w:type="dxa"/>
              <w:right w:w="100" w:type="dxa"/>
            </w:tcMar>
            <w:hideMark/>
          </w:tcPr>
          <w:p w14:paraId="2E844133"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23</w:t>
            </w:r>
          </w:p>
        </w:tc>
        <w:tc>
          <w:tcPr>
            <w:tcW w:w="1871" w:type="dxa"/>
            <w:tcBorders>
              <w:top w:val="single" w:sz="4" w:space="0" w:color="auto"/>
              <w:bottom w:val="nil"/>
            </w:tcBorders>
          </w:tcPr>
          <w:p w14:paraId="22C603E1" w14:textId="77777777" w:rsidR="00A85C6F" w:rsidRPr="00A70B6E" w:rsidRDefault="00A85C6F" w:rsidP="000B0DC8">
            <w:pPr>
              <w:pStyle w:val="NormalWeb"/>
              <w:spacing w:before="0" w:beforeAutospacing="0" w:after="0" w:afterAutospacing="0" w:line="360" w:lineRule="auto"/>
              <w:ind w:firstLine="0"/>
              <w:contextualSpacing/>
              <w:rPr>
                <w:color w:val="000000"/>
              </w:rPr>
            </w:pPr>
            <w:r w:rsidRPr="00A70B6E">
              <w:rPr>
                <w:color w:val="000000"/>
              </w:rPr>
              <w:t>16.64</w:t>
            </w:r>
          </w:p>
        </w:tc>
      </w:tr>
      <w:tr w:rsidR="00A85C6F" w:rsidRPr="00A70B6E" w14:paraId="1F135FAC" w14:textId="77777777" w:rsidTr="000B0DC8">
        <w:trPr>
          <w:trHeight w:val="242"/>
        </w:trPr>
        <w:tc>
          <w:tcPr>
            <w:tcW w:w="1871" w:type="dxa"/>
            <w:vMerge/>
            <w:tcBorders>
              <w:top w:val="nil"/>
              <w:bottom w:val="nil"/>
            </w:tcBorders>
          </w:tcPr>
          <w:p w14:paraId="1B7BC2F5" w14:textId="77777777" w:rsidR="00A85C6F" w:rsidRPr="00A70B6E" w:rsidRDefault="00A85C6F" w:rsidP="000B0DC8">
            <w:pPr>
              <w:pStyle w:val="NormalWeb"/>
              <w:spacing w:before="0" w:beforeAutospacing="0" w:after="0" w:afterAutospacing="0" w:line="360" w:lineRule="auto"/>
              <w:contextualSpacing/>
              <w:rPr>
                <w:color w:val="000000"/>
              </w:rPr>
            </w:pPr>
          </w:p>
        </w:tc>
        <w:tc>
          <w:tcPr>
            <w:tcW w:w="1546" w:type="dxa"/>
            <w:tcBorders>
              <w:top w:val="nil"/>
              <w:bottom w:val="nil"/>
            </w:tcBorders>
            <w:shd w:val="clear" w:color="auto" w:fill="F2F2F2" w:themeFill="background1" w:themeFillShade="F2"/>
            <w:tcMar>
              <w:top w:w="100" w:type="dxa"/>
              <w:left w:w="100" w:type="dxa"/>
              <w:bottom w:w="100" w:type="dxa"/>
              <w:right w:w="100" w:type="dxa"/>
            </w:tcMar>
            <w:hideMark/>
          </w:tcPr>
          <w:p w14:paraId="75F2FCDE"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ECHO-G</w:t>
            </w:r>
          </w:p>
        </w:tc>
        <w:tc>
          <w:tcPr>
            <w:tcW w:w="2196" w:type="dxa"/>
            <w:tcBorders>
              <w:top w:val="nil"/>
              <w:bottom w:val="nil"/>
            </w:tcBorders>
            <w:shd w:val="clear" w:color="auto" w:fill="F2F2F2" w:themeFill="background1" w:themeFillShade="F2"/>
            <w:tcMar>
              <w:top w:w="100" w:type="dxa"/>
              <w:left w:w="100" w:type="dxa"/>
              <w:bottom w:w="100" w:type="dxa"/>
              <w:right w:w="100" w:type="dxa"/>
            </w:tcMar>
            <w:hideMark/>
          </w:tcPr>
          <w:p w14:paraId="05DBBA44"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6.21 ± 7.02</w:t>
            </w:r>
          </w:p>
        </w:tc>
        <w:tc>
          <w:tcPr>
            <w:tcW w:w="1871" w:type="dxa"/>
            <w:tcBorders>
              <w:top w:val="nil"/>
              <w:bottom w:val="nil"/>
            </w:tcBorders>
            <w:shd w:val="clear" w:color="auto" w:fill="F2F2F2" w:themeFill="background1" w:themeFillShade="F2"/>
            <w:tcMar>
              <w:top w:w="100" w:type="dxa"/>
              <w:left w:w="100" w:type="dxa"/>
              <w:bottom w:w="100" w:type="dxa"/>
              <w:right w:w="100" w:type="dxa"/>
            </w:tcMar>
            <w:hideMark/>
          </w:tcPr>
          <w:p w14:paraId="598563E5"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22</w:t>
            </w:r>
          </w:p>
        </w:tc>
        <w:tc>
          <w:tcPr>
            <w:tcW w:w="1871" w:type="dxa"/>
            <w:tcBorders>
              <w:top w:val="nil"/>
              <w:bottom w:val="nil"/>
            </w:tcBorders>
            <w:shd w:val="clear" w:color="auto" w:fill="F2F2F2" w:themeFill="background1" w:themeFillShade="F2"/>
          </w:tcPr>
          <w:p w14:paraId="6D5633F0" w14:textId="77777777" w:rsidR="00A85C6F" w:rsidRPr="00A70B6E" w:rsidRDefault="00A85C6F" w:rsidP="000B0DC8">
            <w:pPr>
              <w:pStyle w:val="NormalWeb"/>
              <w:spacing w:before="0" w:beforeAutospacing="0" w:after="0" w:afterAutospacing="0" w:line="360" w:lineRule="auto"/>
              <w:ind w:firstLine="0"/>
              <w:contextualSpacing/>
              <w:rPr>
                <w:color w:val="000000"/>
              </w:rPr>
            </w:pPr>
            <w:r w:rsidRPr="00A70B6E">
              <w:rPr>
                <w:color w:val="000000"/>
              </w:rPr>
              <w:t>17.15</w:t>
            </w:r>
          </w:p>
        </w:tc>
      </w:tr>
      <w:tr w:rsidR="00A85C6F" w:rsidRPr="00A70B6E" w14:paraId="0E8A2398" w14:textId="77777777" w:rsidTr="000B0DC8">
        <w:trPr>
          <w:trHeight w:val="143"/>
        </w:trPr>
        <w:tc>
          <w:tcPr>
            <w:tcW w:w="1871" w:type="dxa"/>
            <w:vMerge/>
            <w:tcBorders>
              <w:top w:val="nil"/>
              <w:bottom w:val="single" w:sz="4" w:space="0" w:color="auto"/>
            </w:tcBorders>
          </w:tcPr>
          <w:p w14:paraId="454A0919" w14:textId="77777777" w:rsidR="00A85C6F" w:rsidRPr="00A70B6E" w:rsidRDefault="00A85C6F" w:rsidP="000B0DC8">
            <w:pPr>
              <w:pStyle w:val="NormalWeb"/>
              <w:spacing w:before="0" w:beforeAutospacing="0" w:after="0" w:afterAutospacing="0" w:line="360" w:lineRule="auto"/>
              <w:contextualSpacing/>
              <w:rPr>
                <w:color w:val="000000"/>
              </w:rPr>
            </w:pPr>
          </w:p>
        </w:tc>
        <w:tc>
          <w:tcPr>
            <w:tcW w:w="1546" w:type="dxa"/>
            <w:tcBorders>
              <w:top w:val="nil"/>
              <w:bottom w:val="single" w:sz="4" w:space="0" w:color="auto"/>
            </w:tcBorders>
            <w:tcMar>
              <w:top w:w="100" w:type="dxa"/>
              <w:left w:w="100" w:type="dxa"/>
              <w:bottom w:w="100" w:type="dxa"/>
              <w:right w:w="100" w:type="dxa"/>
            </w:tcMar>
            <w:hideMark/>
          </w:tcPr>
          <w:p w14:paraId="444BE617"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MIROC3.2</w:t>
            </w:r>
          </w:p>
        </w:tc>
        <w:tc>
          <w:tcPr>
            <w:tcW w:w="2196" w:type="dxa"/>
            <w:tcBorders>
              <w:top w:val="nil"/>
              <w:bottom w:val="single" w:sz="4" w:space="0" w:color="auto"/>
            </w:tcBorders>
            <w:tcMar>
              <w:top w:w="100" w:type="dxa"/>
              <w:left w:w="100" w:type="dxa"/>
              <w:bottom w:w="100" w:type="dxa"/>
              <w:right w:w="100" w:type="dxa"/>
            </w:tcMar>
            <w:hideMark/>
          </w:tcPr>
          <w:p w14:paraId="2EC6CA50"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8.53 ± 6.94</w:t>
            </w:r>
          </w:p>
        </w:tc>
        <w:tc>
          <w:tcPr>
            <w:tcW w:w="1871" w:type="dxa"/>
            <w:tcBorders>
              <w:top w:val="nil"/>
              <w:bottom w:val="single" w:sz="4" w:space="0" w:color="auto"/>
            </w:tcBorders>
            <w:tcMar>
              <w:top w:w="100" w:type="dxa"/>
              <w:left w:w="100" w:type="dxa"/>
              <w:bottom w:w="100" w:type="dxa"/>
              <w:right w:w="100" w:type="dxa"/>
            </w:tcMar>
            <w:hideMark/>
          </w:tcPr>
          <w:p w14:paraId="1B4C1D41"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24</w:t>
            </w:r>
          </w:p>
        </w:tc>
        <w:tc>
          <w:tcPr>
            <w:tcW w:w="1871" w:type="dxa"/>
            <w:tcBorders>
              <w:top w:val="nil"/>
              <w:bottom w:val="single" w:sz="4" w:space="0" w:color="auto"/>
            </w:tcBorders>
          </w:tcPr>
          <w:p w14:paraId="520B174F" w14:textId="77777777" w:rsidR="00A85C6F" w:rsidRPr="00A70B6E" w:rsidRDefault="00A85C6F" w:rsidP="000B0DC8">
            <w:pPr>
              <w:pStyle w:val="NormalWeb"/>
              <w:spacing w:before="0" w:beforeAutospacing="0" w:after="0" w:afterAutospacing="0" w:line="360" w:lineRule="auto"/>
              <w:ind w:firstLine="0"/>
              <w:contextualSpacing/>
              <w:rPr>
                <w:color w:val="000000"/>
              </w:rPr>
            </w:pPr>
            <w:r w:rsidRPr="00A70B6E">
              <w:rPr>
                <w:color w:val="000000"/>
              </w:rPr>
              <w:t>18.62</w:t>
            </w:r>
          </w:p>
        </w:tc>
      </w:tr>
    </w:tbl>
    <w:p w14:paraId="6484354A" w14:textId="77777777" w:rsidR="00A85C6F" w:rsidRPr="00A70B6E" w:rsidRDefault="00A85C6F" w:rsidP="00A85C6F">
      <w:pPr>
        <w:pBdr>
          <w:top w:val="nil"/>
          <w:left w:val="nil"/>
          <w:bottom w:val="nil"/>
          <w:right w:val="nil"/>
          <w:between w:val="nil"/>
        </w:pBdr>
        <w:spacing w:line="276" w:lineRule="auto"/>
        <w:ind w:firstLine="0"/>
        <w:rPr>
          <w:b/>
          <w:highlight w:val="yellow"/>
          <w:lang w:val="en-US"/>
        </w:rPr>
      </w:pPr>
      <w:r w:rsidRPr="00A70B6E">
        <w:rPr>
          <w:b/>
          <w:highlight w:val="yellow"/>
          <w:lang w:val="en-US"/>
        </w:rPr>
        <w:br w:type="page"/>
      </w:r>
    </w:p>
    <w:p w14:paraId="3EFD4521" w14:textId="77777777" w:rsidR="00A85C6F" w:rsidRPr="00A70B6E" w:rsidRDefault="00A85C6F" w:rsidP="00A85C6F">
      <w:pPr>
        <w:spacing w:before="200" w:line="360" w:lineRule="auto"/>
        <w:ind w:firstLine="0"/>
        <w:contextualSpacing/>
        <w:rPr>
          <w:b/>
          <w:lang w:val="en-US"/>
        </w:rPr>
      </w:pPr>
      <w:r w:rsidRPr="00A70B6E">
        <w:rPr>
          <w:b/>
          <w:lang w:val="en-US"/>
        </w:rPr>
        <w:lastRenderedPageBreak/>
        <w:t>Figures</w:t>
      </w:r>
    </w:p>
    <w:p w14:paraId="1551D663" w14:textId="77777777" w:rsidR="00A85C6F" w:rsidRPr="00A70B6E" w:rsidRDefault="00A85C6F" w:rsidP="00A85C6F">
      <w:pPr>
        <w:spacing w:line="360" w:lineRule="auto"/>
        <w:contextualSpacing/>
        <w:rPr>
          <w:color w:val="38761D"/>
          <w:highlight w:val="white"/>
          <w:lang w:val="en-US"/>
        </w:rPr>
      </w:pPr>
      <w:r w:rsidRPr="00A70B6E">
        <w:rPr>
          <w:lang w:val="en-US"/>
        </w:rPr>
        <w:t>Note: Figures 1 and 2 should have all (or some?) Bering Sea ports on the maps to help readers place the network plot results from Jordan’s figure. If it’s too cluttered, we can create a simple reference map to go along with the network plots.</w:t>
      </w:r>
    </w:p>
    <w:p w14:paraId="7F9A4DCE" w14:textId="77777777" w:rsidR="00A85C6F" w:rsidRPr="00A70B6E" w:rsidRDefault="00A85C6F" w:rsidP="00A85C6F">
      <w:pPr>
        <w:spacing w:before="200" w:line="360" w:lineRule="auto"/>
        <w:contextualSpacing/>
        <w:rPr>
          <w:color w:val="222222"/>
          <w:highlight w:val="white"/>
          <w:lang w:val="en-US"/>
        </w:rPr>
      </w:pPr>
    </w:p>
    <w:p w14:paraId="5DA7E0BA" w14:textId="77777777" w:rsidR="00A85C6F" w:rsidRPr="00A70B6E" w:rsidRDefault="00A85C6F" w:rsidP="00A85C6F">
      <w:pPr>
        <w:spacing w:before="200" w:line="360" w:lineRule="auto"/>
        <w:ind w:firstLine="0"/>
        <w:contextualSpacing/>
        <w:rPr>
          <w:color w:val="222222"/>
          <w:highlight w:val="white"/>
          <w:lang w:val="en-US"/>
        </w:rPr>
      </w:pPr>
      <w:r w:rsidRPr="00A70B6E">
        <w:rPr>
          <w:color w:val="222222"/>
          <w:highlight w:val="white"/>
          <w:lang w:val="en-US"/>
        </w:rPr>
        <w:t xml:space="preserve">Figure 1: Study area map with all place names and U.S. ports. </w:t>
      </w:r>
    </w:p>
    <w:p w14:paraId="0C653A62" w14:textId="77777777" w:rsidR="00A85C6F" w:rsidRPr="00A70B6E" w:rsidRDefault="00A85C6F" w:rsidP="00A85C6F">
      <w:pPr>
        <w:spacing w:before="200" w:line="360" w:lineRule="auto"/>
        <w:contextualSpacing/>
        <w:rPr>
          <w:color w:val="222222"/>
          <w:highlight w:val="white"/>
          <w:lang w:val="en-US"/>
        </w:rPr>
      </w:pPr>
    </w:p>
    <w:p w14:paraId="227D69EA" w14:textId="101FE71E" w:rsidR="00A85C6F" w:rsidRPr="00A70B6E" w:rsidRDefault="00A85C6F" w:rsidP="00A85C6F">
      <w:pPr>
        <w:spacing w:before="200" w:line="360" w:lineRule="auto"/>
        <w:ind w:firstLine="0"/>
        <w:contextualSpacing/>
        <w:rPr>
          <w:color w:val="222222"/>
          <w:highlight w:val="white"/>
          <w:lang w:val="en-US"/>
        </w:rPr>
      </w:pPr>
      <w:r w:rsidRPr="00A70B6E">
        <w:rPr>
          <w:color w:val="222222"/>
          <w:highlight w:val="white"/>
          <w:lang w:val="en-US"/>
        </w:rPr>
        <w:t xml:space="preserve">Figure 2. </w:t>
      </w:r>
      <w:r w:rsidRPr="00A70B6E">
        <w:rPr>
          <w:b/>
          <w:color w:val="222222"/>
          <w:highlight w:val="white"/>
          <w:lang w:val="en-US"/>
        </w:rPr>
        <w:t xml:space="preserve">Ensemble mean for year-round survival. </w:t>
      </w:r>
      <w:r w:rsidRPr="00A70B6E">
        <w:rPr>
          <w:color w:val="222222"/>
          <w:highlight w:val="white"/>
          <w:lang w:val="en-US"/>
        </w:rPr>
        <w:t xml:space="preserve">Number of species with year-round habitat suitability under </w:t>
      </w:r>
      <w:r w:rsidR="00DB3FD2" w:rsidRPr="00A70B6E">
        <w:rPr>
          <w:color w:val="222222"/>
          <w:highlight w:val="white"/>
          <w:lang w:val="en-US"/>
        </w:rPr>
        <w:t xml:space="preserve">a) current (2003-2012) and b) </w:t>
      </w:r>
      <w:r w:rsidRPr="00A70B6E">
        <w:rPr>
          <w:color w:val="222222"/>
          <w:highlight w:val="white"/>
          <w:lang w:val="en-US"/>
        </w:rPr>
        <w:t xml:space="preserve">future (2030-2039) climate conditions, </w:t>
      </w:r>
      <w:r w:rsidR="00DB3FD2" w:rsidRPr="00A70B6E">
        <w:rPr>
          <w:color w:val="222222"/>
          <w:highlight w:val="white"/>
          <w:lang w:val="en-US"/>
        </w:rPr>
        <w:t>averaged across the</w:t>
      </w:r>
      <w:r w:rsidRPr="00A70B6E">
        <w:rPr>
          <w:color w:val="222222"/>
          <w:highlight w:val="white"/>
          <w:lang w:val="en-US"/>
        </w:rPr>
        <w:t xml:space="preserve"> 3 ROMS we analysed (CGCM3-t47, ECHO-G, and MIROC 3.2). </w:t>
      </w:r>
    </w:p>
    <w:p w14:paraId="40550535" w14:textId="77777777" w:rsidR="00A85C6F" w:rsidRPr="00A70B6E" w:rsidRDefault="00A85C6F" w:rsidP="00A85C6F">
      <w:pPr>
        <w:spacing w:before="200" w:line="360" w:lineRule="auto"/>
        <w:ind w:firstLine="0"/>
        <w:contextualSpacing/>
        <w:rPr>
          <w:color w:val="222222"/>
          <w:highlight w:val="white"/>
          <w:lang w:val="en-US"/>
        </w:rPr>
      </w:pPr>
    </w:p>
    <w:p w14:paraId="18B59BDF" w14:textId="2062765F" w:rsidR="00A85C6F" w:rsidRPr="00A70B6E" w:rsidRDefault="00A85C6F" w:rsidP="00A85C6F">
      <w:pPr>
        <w:spacing w:before="200" w:line="360" w:lineRule="auto"/>
        <w:ind w:firstLine="0"/>
        <w:contextualSpacing/>
        <w:rPr>
          <w:color w:val="000000" w:themeColor="text1"/>
          <w:highlight w:val="white"/>
          <w:lang w:val="en-US"/>
        </w:rPr>
      </w:pPr>
      <w:r w:rsidRPr="00A70B6E">
        <w:rPr>
          <w:color w:val="000000" w:themeColor="text1"/>
          <w:highlight w:val="white"/>
          <w:lang w:val="en-US"/>
        </w:rPr>
        <w:t xml:space="preserve">Figure 3. </w:t>
      </w:r>
      <w:r w:rsidR="00DB3FD2" w:rsidRPr="00A70B6E">
        <w:rPr>
          <w:b/>
          <w:color w:val="000000" w:themeColor="text1"/>
          <w:highlight w:val="white"/>
          <w:lang w:val="en-US"/>
        </w:rPr>
        <w:t>Number of taxa with survival</w:t>
      </w:r>
      <w:r w:rsidRPr="00A70B6E">
        <w:rPr>
          <w:b/>
          <w:color w:val="000000" w:themeColor="text1"/>
          <w:highlight w:val="white"/>
          <w:lang w:val="en-US"/>
        </w:rPr>
        <w:t xml:space="preserve"> as a function of latitude</w:t>
      </w:r>
      <w:r w:rsidR="00DB3FD2" w:rsidRPr="00A70B6E">
        <w:rPr>
          <w:b/>
          <w:color w:val="000000" w:themeColor="text1"/>
          <w:highlight w:val="white"/>
          <w:lang w:val="en-US"/>
        </w:rPr>
        <w:t xml:space="preserve"> + weeks (heat map)</w:t>
      </w:r>
      <w:r w:rsidRPr="00A70B6E">
        <w:rPr>
          <w:b/>
          <w:color w:val="000000" w:themeColor="text1"/>
          <w:highlight w:val="white"/>
          <w:lang w:val="en-US"/>
        </w:rPr>
        <w:t>.</w:t>
      </w:r>
    </w:p>
    <w:p w14:paraId="718F1775" w14:textId="7C63D627" w:rsidR="00A85C6F" w:rsidRPr="00A70B6E" w:rsidRDefault="00A85C6F" w:rsidP="00A85C6F">
      <w:pPr>
        <w:spacing w:before="200" w:line="360" w:lineRule="auto"/>
        <w:ind w:firstLine="0"/>
        <w:contextualSpacing/>
        <w:rPr>
          <w:color w:val="222222"/>
          <w:highlight w:val="white"/>
          <w:lang w:val="en-US"/>
        </w:rPr>
      </w:pPr>
    </w:p>
    <w:p w14:paraId="1983E043" w14:textId="620C9C1F" w:rsidR="00A85C6F" w:rsidRPr="00A70B6E" w:rsidRDefault="00DB3FD2" w:rsidP="00A85C6F">
      <w:pPr>
        <w:spacing w:before="200" w:line="360" w:lineRule="auto"/>
        <w:ind w:firstLine="0"/>
        <w:contextualSpacing/>
        <w:rPr>
          <w:color w:val="222222"/>
          <w:highlight w:val="white"/>
          <w:lang w:val="en-US"/>
        </w:rPr>
      </w:pPr>
      <w:r w:rsidRPr="00A70B6E">
        <w:rPr>
          <w:color w:val="222222"/>
          <w:highlight w:val="white"/>
          <w:lang w:val="en-US"/>
        </w:rPr>
        <w:t>Figure 4</w:t>
      </w:r>
      <w:r w:rsidR="00A85C6F" w:rsidRPr="00A70B6E">
        <w:rPr>
          <w:color w:val="222222"/>
          <w:highlight w:val="white"/>
          <w:lang w:val="en-US"/>
        </w:rPr>
        <w:t xml:space="preserve">. </w:t>
      </w:r>
      <w:r w:rsidR="00A85C6F" w:rsidRPr="00A70B6E">
        <w:rPr>
          <w:b/>
          <w:color w:val="222222"/>
          <w:highlight w:val="white"/>
          <w:lang w:val="en-US"/>
        </w:rPr>
        <w:t>Average number of consecutive weeks of reproduction by temperature threshold</w:t>
      </w:r>
      <w:r w:rsidR="00A85C6F" w:rsidRPr="00A70B6E">
        <w:rPr>
          <w:color w:val="222222"/>
          <w:highlight w:val="white"/>
          <w:lang w:val="en-US"/>
        </w:rPr>
        <w:t>. Based on taxa tolerances</w:t>
      </w:r>
      <w:r w:rsidRPr="00A70B6E">
        <w:rPr>
          <w:color w:val="222222"/>
          <w:highlight w:val="white"/>
          <w:lang w:val="en-US"/>
        </w:rPr>
        <w:t>,</w:t>
      </w:r>
      <w:r w:rsidR="00A85C6F" w:rsidRPr="00A70B6E">
        <w:rPr>
          <w:color w:val="222222"/>
          <w:highlight w:val="white"/>
          <w:lang w:val="en-US"/>
        </w:rPr>
        <w:t xml:space="preserve"> average</w:t>
      </w:r>
      <w:r w:rsidRPr="00A70B6E">
        <w:rPr>
          <w:color w:val="222222"/>
          <w:highlight w:val="white"/>
          <w:lang w:val="en-US"/>
        </w:rPr>
        <w:t>d</w:t>
      </w:r>
      <w:r w:rsidR="00A85C6F" w:rsidRPr="00A70B6E">
        <w:rPr>
          <w:color w:val="222222"/>
          <w:highlight w:val="white"/>
          <w:lang w:val="en-US"/>
        </w:rPr>
        <w:t xml:space="preserve"> across models or separate out? Current is probably most interesting &amp; I don’t think things change drastically?? With future but should double-check. See below for an example.</w:t>
      </w:r>
    </w:p>
    <w:p w14:paraId="733F2E72" w14:textId="77777777" w:rsidR="00A85C6F" w:rsidRPr="00A70B6E" w:rsidRDefault="00A85C6F" w:rsidP="00A85C6F">
      <w:pPr>
        <w:spacing w:before="200" w:line="360" w:lineRule="auto"/>
        <w:ind w:firstLine="0"/>
        <w:contextualSpacing/>
        <w:rPr>
          <w:color w:val="000000" w:themeColor="text1"/>
          <w:highlight w:val="white"/>
          <w:lang w:val="en-US"/>
        </w:rPr>
      </w:pPr>
    </w:p>
    <w:p w14:paraId="59E5CFE3" w14:textId="77777777" w:rsidR="00A85C6F" w:rsidRPr="00A70B6E" w:rsidRDefault="00A85C6F" w:rsidP="00A85C6F">
      <w:pPr>
        <w:spacing w:before="200" w:line="360" w:lineRule="auto"/>
        <w:ind w:firstLine="0"/>
        <w:contextualSpacing/>
        <w:rPr>
          <w:color w:val="000000" w:themeColor="text1"/>
          <w:highlight w:val="white"/>
          <w:lang w:val="en-US"/>
        </w:rPr>
      </w:pPr>
      <w:r w:rsidRPr="00A70B6E">
        <w:rPr>
          <w:color w:val="000000" w:themeColor="text1"/>
          <w:highlight w:val="white"/>
          <w:lang w:val="en-US"/>
        </w:rPr>
        <w:t>Figure 6. Commercial + fishing vessel chord diagrams (2 figures).</w:t>
      </w:r>
    </w:p>
    <w:p w14:paraId="606516B2" w14:textId="77777777" w:rsidR="00A85C6F" w:rsidRPr="00A70B6E" w:rsidRDefault="00A85C6F" w:rsidP="00A85C6F">
      <w:pPr>
        <w:spacing w:before="200" w:line="360" w:lineRule="auto"/>
        <w:ind w:firstLine="0"/>
        <w:contextualSpacing/>
        <w:rPr>
          <w:color w:val="000000" w:themeColor="text1"/>
          <w:highlight w:val="white"/>
          <w:lang w:val="en-US"/>
        </w:rPr>
      </w:pPr>
    </w:p>
    <w:p w14:paraId="2124A5B3" w14:textId="77777777" w:rsidR="00A85C6F" w:rsidRPr="00A70B6E" w:rsidRDefault="00A85C6F" w:rsidP="00A85C6F">
      <w:pPr>
        <w:spacing w:before="200" w:line="360" w:lineRule="auto"/>
        <w:ind w:firstLine="0"/>
        <w:contextualSpacing/>
        <w:rPr>
          <w:color w:val="000000" w:themeColor="text1"/>
          <w:highlight w:val="white"/>
          <w:lang w:val="en-US"/>
        </w:rPr>
      </w:pPr>
      <w:r w:rsidRPr="00A70B6E">
        <w:rPr>
          <w:color w:val="000000" w:themeColor="text1"/>
          <w:highlight w:val="white"/>
          <w:lang w:val="en-US"/>
        </w:rPr>
        <w:t>Supplementary:</w:t>
      </w:r>
    </w:p>
    <w:p w14:paraId="4169137B" w14:textId="33BA5E6B" w:rsidR="00A85C6F" w:rsidRPr="00A70B6E" w:rsidRDefault="00A85C6F" w:rsidP="00A85C6F">
      <w:pPr>
        <w:spacing w:before="200" w:line="360" w:lineRule="auto"/>
        <w:ind w:firstLine="0"/>
        <w:contextualSpacing/>
        <w:rPr>
          <w:color w:val="000000" w:themeColor="text1"/>
          <w:highlight w:val="white"/>
          <w:lang w:val="en-US"/>
        </w:rPr>
      </w:pPr>
      <w:r w:rsidRPr="00A70B6E">
        <w:rPr>
          <w:color w:val="000000" w:themeColor="text1"/>
          <w:highlight w:val="white"/>
          <w:lang w:val="en-US"/>
        </w:rPr>
        <w:t>-ballast water discharge</w:t>
      </w:r>
    </w:p>
    <w:p w14:paraId="771D2421" w14:textId="61DE5FAB" w:rsidR="00A85C6F" w:rsidRPr="00A70B6E" w:rsidRDefault="00A85C6F" w:rsidP="00A85C6F">
      <w:pPr>
        <w:pBdr>
          <w:top w:val="nil"/>
          <w:left w:val="nil"/>
          <w:bottom w:val="nil"/>
          <w:right w:val="nil"/>
          <w:between w:val="nil"/>
        </w:pBdr>
        <w:spacing w:line="276" w:lineRule="auto"/>
        <w:ind w:firstLine="0"/>
        <w:rPr>
          <w:color w:val="38761D"/>
          <w:highlight w:val="white"/>
          <w:lang w:val="en-US"/>
        </w:rPr>
      </w:pPr>
      <w:r w:rsidRPr="00A70B6E">
        <w:rPr>
          <w:color w:val="222222"/>
          <w:highlight w:val="white"/>
          <w:lang w:val="en-US"/>
        </w:rPr>
        <w:br w:type="page"/>
      </w:r>
    </w:p>
    <w:p w14:paraId="0D6BFA10" w14:textId="75F4F4F5" w:rsidR="00AB1A7E" w:rsidRPr="00A70B6E" w:rsidRDefault="00AB1A7E" w:rsidP="00A85C6F">
      <w:pPr>
        <w:ind w:firstLine="0"/>
        <w:rPr>
          <w:color w:val="222222"/>
          <w:highlight w:val="white"/>
          <w:lang w:val="en-US"/>
        </w:rPr>
      </w:pPr>
      <w:r w:rsidRPr="00A70B6E">
        <w:rPr>
          <w:noProof/>
          <w:lang w:val="en-US" w:eastAsia="en-US"/>
        </w:rPr>
        <w:lastRenderedPageBreak/>
        <w:drawing>
          <wp:inline distT="0" distB="0" distL="0" distR="0" wp14:anchorId="516662A0" wp14:editId="538301E7">
            <wp:extent cx="5943600" cy="38538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853815"/>
                    </a:xfrm>
                    <a:prstGeom prst="rect">
                      <a:avLst/>
                    </a:prstGeom>
                  </pic:spPr>
                </pic:pic>
              </a:graphicData>
            </a:graphic>
          </wp:inline>
        </w:drawing>
      </w:r>
    </w:p>
    <w:p w14:paraId="34000D03" w14:textId="0FC82CD1" w:rsidR="00AB1A7E" w:rsidRPr="00A70B6E" w:rsidRDefault="00A85C6F" w:rsidP="00A85C6F">
      <w:pPr>
        <w:ind w:firstLine="0"/>
        <w:rPr>
          <w:color w:val="222222"/>
          <w:highlight w:val="white"/>
          <w:lang w:val="en-US"/>
        </w:rPr>
      </w:pPr>
      <w:r w:rsidRPr="00A70B6E">
        <w:rPr>
          <w:color w:val="222222"/>
          <w:highlight w:val="white"/>
          <w:lang w:val="en-US"/>
        </w:rPr>
        <w:t xml:space="preserve">Figure 5. </w:t>
      </w:r>
      <w:r w:rsidRPr="00A70B6E">
        <w:rPr>
          <w:b/>
          <w:color w:val="222222"/>
          <w:highlight w:val="white"/>
          <w:lang w:val="en-US"/>
        </w:rPr>
        <w:t>Average number of consecutive weeks of reproduction by temperature threshold</w:t>
      </w:r>
      <w:r w:rsidRPr="00A70B6E">
        <w:rPr>
          <w:color w:val="222222"/>
          <w:highlight w:val="white"/>
          <w:lang w:val="en-US"/>
        </w:rPr>
        <w:t>.</w:t>
      </w:r>
    </w:p>
    <w:p w14:paraId="7563C6A2" w14:textId="77777777" w:rsidR="00AB1A7E" w:rsidRPr="00A70B6E" w:rsidRDefault="00AB1A7E">
      <w:pPr>
        <w:pBdr>
          <w:top w:val="nil"/>
          <w:left w:val="nil"/>
          <w:bottom w:val="nil"/>
          <w:right w:val="nil"/>
          <w:between w:val="nil"/>
        </w:pBdr>
        <w:spacing w:line="276" w:lineRule="auto"/>
        <w:ind w:firstLine="0"/>
        <w:rPr>
          <w:color w:val="222222"/>
          <w:highlight w:val="white"/>
          <w:lang w:val="en-US"/>
        </w:rPr>
      </w:pPr>
      <w:r w:rsidRPr="00A70B6E">
        <w:rPr>
          <w:color w:val="222222"/>
          <w:highlight w:val="white"/>
          <w:lang w:val="en-US"/>
        </w:rPr>
        <w:br w:type="page"/>
      </w:r>
    </w:p>
    <w:p w14:paraId="17DC617E" w14:textId="77777777" w:rsidR="00A85C6F" w:rsidRPr="00A70B6E" w:rsidRDefault="00A85C6F" w:rsidP="00A85C6F">
      <w:pPr>
        <w:ind w:firstLine="0"/>
        <w:rPr>
          <w:color w:val="222222"/>
          <w:highlight w:val="white"/>
          <w:lang w:val="en-US"/>
        </w:rPr>
      </w:pPr>
    </w:p>
    <w:p w14:paraId="00FFEBDC" w14:textId="77777777" w:rsidR="00A85C6F" w:rsidRPr="00A70B6E" w:rsidRDefault="00A85C6F" w:rsidP="00A85C6F">
      <w:pPr>
        <w:tabs>
          <w:tab w:val="left" w:pos="1041"/>
        </w:tabs>
        <w:spacing w:before="200" w:line="360" w:lineRule="auto"/>
        <w:ind w:firstLine="0"/>
        <w:contextualSpacing/>
        <w:rPr>
          <w:color w:val="38761D"/>
          <w:highlight w:val="white"/>
          <w:lang w:val="en-US"/>
        </w:rPr>
      </w:pPr>
    </w:p>
    <w:p w14:paraId="7507FA23" w14:textId="77777777" w:rsidR="00A85C6F" w:rsidRPr="00A70B6E" w:rsidRDefault="00A85C6F" w:rsidP="00A85C6F">
      <w:pPr>
        <w:spacing w:before="200" w:line="360" w:lineRule="auto"/>
        <w:ind w:firstLine="0"/>
        <w:contextualSpacing/>
        <w:rPr>
          <w:color w:val="222222"/>
          <w:highlight w:val="white"/>
          <w:lang w:val="en-US"/>
        </w:rPr>
      </w:pPr>
    </w:p>
    <w:p w14:paraId="4E13F8CA" w14:textId="77777777" w:rsidR="00A85C6F" w:rsidRPr="00A70B6E" w:rsidRDefault="00A85C6F" w:rsidP="00A85C6F">
      <w:pPr>
        <w:spacing w:before="200" w:line="360" w:lineRule="auto"/>
        <w:contextualSpacing/>
        <w:rPr>
          <w:color w:val="222222"/>
          <w:highlight w:val="white"/>
          <w:lang w:val="en-US"/>
        </w:rPr>
      </w:pPr>
      <w:r w:rsidRPr="00A70B6E">
        <w:rPr>
          <w:noProof/>
          <w:color w:val="222222"/>
          <w:highlight w:val="white"/>
          <w:lang w:val="en-US" w:eastAsia="en-US"/>
        </w:rPr>
        <w:drawing>
          <wp:inline distT="114300" distB="114300" distL="114300" distR="114300" wp14:anchorId="224E7A42" wp14:editId="37B4EB54">
            <wp:extent cx="4770237" cy="6716713"/>
            <wp:effectExtent l="0" t="0" r="0" b="0"/>
            <wp:docPr id="6"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3"/>
                    <a:srcRect/>
                    <a:stretch>
                      <a:fillRect/>
                    </a:stretch>
                  </pic:blipFill>
                  <pic:spPr>
                    <a:xfrm>
                      <a:off x="0" y="0"/>
                      <a:ext cx="4770237" cy="6716713"/>
                    </a:xfrm>
                    <a:prstGeom prst="rect">
                      <a:avLst/>
                    </a:prstGeom>
                    <a:ln/>
                  </pic:spPr>
                </pic:pic>
              </a:graphicData>
            </a:graphic>
          </wp:inline>
        </w:drawing>
      </w:r>
    </w:p>
    <w:p w14:paraId="6F3C4E4C" w14:textId="77777777" w:rsidR="00A85C6F" w:rsidRPr="00A70B6E" w:rsidRDefault="00A85C6F" w:rsidP="00A85C6F">
      <w:pPr>
        <w:spacing w:before="200" w:line="360" w:lineRule="auto"/>
        <w:contextualSpacing/>
        <w:rPr>
          <w:color w:val="222222"/>
          <w:highlight w:val="white"/>
          <w:lang w:val="en-US"/>
        </w:rPr>
      </w:pPr>
      <w:r w:rsidRPr="00A70B6E">
        <w:rPr>
          <w:rFonts w:eastAsia="Arial Unicode MS"/>
          <w:color w:val="222222"/>
          <w:highlight w:val="white"/>
          <w:lang w:val="en-US"/>
        </w:rPr>
        <w:t xml:space="preserve">Figure newX2. Illustration of vessel transit origins (below dashed line) outside of the Bering Sea and their Bering Sea destination (bold text, above dashed line), 2014 - 2016. </w:t>
      </w:r>
      <w:r w:rsidRPr="00A70B6E">
        <w:rPr>
          <w:rFonts w:eastAsia="Arial Unicode MS"/>
          <w:color w:val="222222"/>
          <w:highlight w:val="white"/>
          <w:lang w:val="en-US"/>
        </w:rPr>
        <w:lastRenderedPageBreak/>
        <w:t xml:space="preserve">Numbers in parentheses indicate numbers of records for a given port. (Top) Data from arrival records in the National Ballast Information Clearinghouse. “Other” includes ports with ≤ 5 transits. (Bottom) Fishing vessel data from vessel monitoring systems. Connections with fewer than three vessels have been excluded to retain confidentiality. </w:t>
      </w:r>
    </w:p>
    <w:p w14:paraId="7794AF8B" w14:textId="77777777" w:rsidR="00A85C6F" w:rsidRPr="00A70B6E" w:rsidRDefault="00A85C6F" w:rsidP="00A85C6F">
      <w:pPr>
        <w:spacing w:before="200" w:line="360" w:lineRule="auto"/>
        <w:contextualSpacing/>
        <w:rPr>
          <w:color w:val="222222"/>
          <w:highlight w:val="white"/>
          <w:lang w:val="en-US"/>
        </w:rPr>
      </w:pPr>
      <w:r w:rsidRPr="00A70B6E">
        <w:rPr>
          <w:noProof/>
          <w:color w:val="222222"/>
          <w:highlight w:val="white"/>
          <w:lang w:val="en-US" w:eastAsia="en-US"/>
        </w:rPr>
        <w:drawing>
          <wp:inline distT="114300" distB="114300" distL="114300" distR="114300" wp14:anchorId="32B4B595" wp14:editId="59A6D438">
            <wp:extent cx="5943600" cy="4711700"/>
            <wp:effectExtent l="0" t="0" r="0" b="0"/>
            <wp:docPr id="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4"/>
                    <a:srcRect/>
                    <a:stretch>
                      <a:fillRect/>
                    </a:stretch>
                  </pic:blipFill>
                  <pic:spPr>
                    <a:xfrm>
                      <a:off x="0" y="0"/>
                      <a:ext cx="5943600" cy="4711700"/>
                    </a:xfrm>
                    <a:prstGeom prst="rect">
                      <a:avLst/>
                    </a:prstGeom>
                    <a:ln/>
                  </pic:spPr>
                </pic:pic>
              </a:graphicData>
            </a:graphic>
          </wp:inline>
        </w:drawing>
      </w:r>
    </w:p>
    <w:p w14:paraId="1E1F641B" w14:textId="77777777" w:rsidR="00A85C6F" w:rsidRPr="00A70B6E" w:rsidRDefault="00A85C6F" w:rsidP="00A85C6F">
      <w:pPr>
        <w:spacing w:before="200" w:line="360" w:lineRule="auto"/>
        <w:contextualSpacing/>
        <w:rPr>
          <w:color w:val="222222"/>
          <w:highlight w:val="white"/>
          <w:lang w:val="en-US"/>
        </w:rPr>
      </w:pPr>
      <w:commentRangeStart w:id="133"/>
      <w:r w:rsidRPr="00A70B6E">
        <w:rPr>
          <w:color w:val="222222"/>
          <w:highlight w:val="white"/>
          <w:lang w:val="en-US"/>
        </w:rPr>
        <w:t xml:space="preserve">Figure XXBallast. Amounts of ballast water (mt) transported to the Bering Sea (bolded ports, above dashed line) and their regions of origin (unbolded text, below dashed line). Numbers in parentheses show total volumes per region. Figure excludes ballast water exchanges not reported by a specific port / country (e.g., open ocean exchanges), totaling ~80% of reported ballast water exchange. Data from the National Ballast Information Clearinghouse.  </w:t>
      </w:r>
      <w:commentRangeEnd w:id="133"/>
      <w:r w:rsidRPr="00A70B6E">
        <w:rPr>
          <w:lang w:val="en-US"/>
        </w:rPr>
        <w:commentReference w:id="133"/>
      </w:r>
      <w:bookmarkEnd w:id="131"/>
      <w:bookmarkEnd w:id="132"/>
    </w:p>
    <w:p w14:paraId="77F37D91" w14:textId="77777777" w:rsidR="00723773" w:rsidRPr="00A70B6E" w:rsidRDefault="00723773" w:rsidP="00A85C6F">
      <w:pPr>
        <w:spacing w:before="200" w:line="360" w:lineRule="auto"/>
        <w:ind w:firstLine="0"/>
        <w:contextualSpacing/>
        <w:rPr>
          <w:b/>
          <w:color w:val="222222"/>
          <w:highlight w:val="white"/>
          <w:lang w:val="en-US"/>
        </w:rPr>
      </w:pPr>
    </w:p>
    <w:p w14:paraId="53252693" w14:textId="05A0AEFA" w:rsidR="00723773" w:rsidRPr="00A70B6E" w:rsidRDefault="00723773" w:rsidP="00CA4945">
      <w:pPr>
        <w:spacing w:before="200" w:line="360" w:lineRule="auto"/>
        <w:contextualSpacing/>
        <w:rPr>
          <w:b/>
          <w:color w:val="222222"/>
          <w:highlight w:val="white"/>
          <w:lang w:val="en-US"/>
        </w:rPr>
      </w:pPr>
    </w:p>
    <w:sectPr w:rsidR="00723773" w:rsidRPr="00A70B6E">
      <w:headerReference w:type="even" r:id="rId15"/>
      <w:headerReference w:type="default" r:id="rId16"/>
      <w:footerReference w:type="even" r:id="rId17"/>
      <w:footerReference w:type="default" r:id="rId18"/>
      <w:headerReference w:type="first" r:id="rId19"/>
      <w:footerReference w:type="first" r:id="rId20"/>
      <w:pgSz w:w="12240" w:h="15840"/>
      <w:pgMar w:top="1440" w:right="1440" w:bottom="1440" w:left="1440" w:header="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8" w:author="Amanda Droghini" w:date="2018-03-21T07:42:00Z" w:initials="AD">
    <w:p w14:paraId="37676222" w14:textId="3D54A7E8" w:rsidR="00E31CFA" w:rsidRDefault="00E31CFA">
      <w:pPr>
        <w:pStyle w:val="CommentText"/>
      </w:pPr>
      <w:r>
        <w:rPr>
          <w:rStyle w:val="CommentReference"/>
        </w:rPr>
        <w:annotationRef/>
      </w:r>
      <w:r>
        <w:t>Lengthy title… Across a strong latitudinal gradient?</w:t>
      </w:r>
    </w:p>
  </w:comment>
  <w:comment w:id="9" w:author="Amanda Droghini" w:date="2017-10-19T16:50:00Z" w:initials="">
    <w:p w14:paraId="4B7A938A" w14:textId="01E65100" w:rsidR="00E31CFA" w:rsidRDefault="00E31CFA">
      <w:pPr>
        <w:widowControl w:val="0"/>
      </w:pPr>
      <w:r>
        <w:t>Author order?</w:t>
      </w:r>
    </w:p>
  </w:comment>
  <w:comment w:id="10" w:author="Amanda Droghini" w:date="2018-03-16T09:17:00Z" w:initials="AD">
    <w:p w14:paraId="12C77586" w14:textId="5C8BCC2E" w:rsidR="00E31CFA" w:rsidRDefault="00E31CFA">
      <w:pPr>
        <w:pStyle w:val="CommentText"/>
      </w:pPr>
      <w:r>
        <w:rPr>
          <w:rStyle w:val="CommentReference"/>
        </w:rPr>
        <w:annotationRef/>
      </w:r>
      <w:r>
        <w:t>ASF: Can we fill out a formal contributions section as is done in JWM or PLOS?</w:t>
      </w:r>
    </w:p>
  </w:comment>
  <w:comment w:id="15" w:author="Amanda Droghini" w:date="2018-02-10T09:27:00Z" w:initials="AD">
    <w:p w14:paraId="40E74B83" w14:textId="29550941" w:rsidR="00E31CFA" w:rsidRDefault="00E31CFA">
      <w:pPr>
        <w:pStyle w:val="CommentText"/>
      </w:pPr>
      <w:r>
        <w:rPr>
          <w:rStyle w:val="CommentReference"/>
        </w:rPr>
        <w:annotationRef/>
      </w:r>
      <w:r w:rsidR="00F266D4">
        <w:t>Word count: 316</w:t>
      </w:r>
    </w:p>
  </w:comment>
  <w:comment w:id="18" w:author="Amanda Droghini" w:date="2018-03-17T18:36:00Z" w:initials="AD">
    <w:p w14:paraId="690DF08D" w14:textId="5A67B1E3" w:rsidR="00E31CFA" w:rsidRDefault="00E31CFA">
      <w:pPr>
        <w:pStyle w:val="CommentText"/>
      </w:pPr>
      <w:r>
        <w:rPr>
          <w:rStyle w:val="CommentReference"/>
        </w:rPr>
        <w:annotationRef/>
      </w:r>
      <w:r>
        <w:t>Standardize entire text to read “NIS”</w:t>
      </w:r>
    </w:p>
  </w:comment>
  <w:comment w:id="21" w:author="Amanda Droghini" w:date="2018-04-06T09:27:00Z" w:initials="AD">
    <w:p w14:paraId="731AA7ED" w14:textId="30AD33D4" w:rsidR="00E31CFA" w:rsidRDefault="00E31CFA">
      <w:pPr>
        <w:pStyle w:val="CommentText"/>
      </w:pPr>
      <w:r>
        <w:rPr>
          <w:rStyle w:val="CommentReference"/>
        </w:rPr>
        <w:annotationRef/>
      </w:r>
      <w:r>
        <w:t>Probably change to Monaco &amp; Helmuth?</w:t>
      </w:r>
    </w:p>
  </w:comment>
  <w:comment w:id="29" w:author="Amanda Droghini" w:date="2018-04-24T09:12:00Z" w:initials="AD">
    <w:p w14:paraId="3C92D99E" w14:textId="15758402" w:rsidR="0024210F" w:rsidRDefault="0024210F">
      <w:pPr>
        <w:pStyle w:val="CommentText"/>
      </w:pPr>
      <w:r>
        <w:rPr>
          <w:rStyle w:val="CommentReference"/>
        </w:rPr>
        <w:annotationRef/>
      </w:r>
      <w:r>
        <w:t>State of the fisheries report</w:t>
      </w:r>
    </w:p>
  </w:comment>
  <w:comment w:id="30" w:author="Amanda Droghini" w:date="2018-04-24T09:12:00Z" w:initials="AD">
    <w:p w14:paraId="5855F3C0" w14:textId="0FF5F86F" w:rsidR="0024210F" w:rsidRDefault="0024210F">
      <w:pPr>
        <w:pStyle w:val="CommentText"/>
      </w:pPr>
      <w:r>
        <w:rPr>
          <w:rStyle w:val="CommentReference"/>
        </w:rPr>
        <w:annotationRef/>
      </w:r>
      <w:r>
        <w:t>May have cited this in final report</w:t>
      </w:r>
    </w:p>
  </w:comment>
  <w:comment w:id="33" w:author="Amanda Droghini" w:date="2018-03-21T22:19:00Z" w:initials="AD">
    <w:p w14:paraId="2851A639" w14:textId="77777777" w:rsidR="00E31CFA" w:rsidRDefault="00E31CFA" w:rsidP="003C5649">
      <w:pPr>
        <w:pStyle w:val="CommentText"/>
      </w:pPr>
      <w:r>
        <w:rPr>
          <w:rStyle w:val="CommentReference"/>
        </w:rPr>
        <w:annotationRef/>
      </w:r>
      <w:r>
        <w:t>Create citation</w:t>
      </w:r>
    </w:p>
  </w:comment>
  <w:comment w:id="34" w:author="Amanda Droghini" w:date="2018-03-24T07:49:00Z" w:initials="AD">
    <w:p w14:paraId="6E6903C5" w14:textId="03B635CC" w:rsidR="00E31CFA" w:rsidRDefault="00E31CFA">
      <w:pPr>
        <w:pStyle w:val="CommentText"/>
      </w:pPr>
      <w:r>
        <w:rPr>
          <w:rStyle w:val="CommentReference"/>
        </w:rPr>
        <w:annotationRef/>
      </w:r>
      <w:r>
        <w:t>Need to be consistent – reproduction versus establishment</w:t>
      </w:r>
    </w:p>
  </w:comment>
  <w:comment w:id="36" w:author="Amanda Droghini" w:date="2018-01-31T07:24:00Z" w:initials="AD">
    <w:p w14:paraId="614C0580" w14:textId="4DACE629" w:rsidR="00E31CFA" w:rsidRDefault="00E31CFA" w:rsidP="001C4E41">
      <w:pPr>
        <w:pStyle w:val="CommentText"/>
      </w:pPr>
      <w:r>
        <w:rPr>
          <w:rStyle w:val="CommentReference"/>
        </w:rPr>
        <w:annotationRef/>
      </w:r>
      <w:r>
        <w:t>Tony do you prefer “mid-century”? I don't think I’ve been consistent with this either.</w:t>
      </w:r>
    </w:p>
  </w:comment>
  <w:comment w:id="39" w:author="Amanda Droghini" w:date="2018-02-17T08:32:00Z" w:initials="AD">
    <w:p w14:paraId="383BDECE" w14:textId="178ACACB" w:rsidR="00E31CFA" w:rsidRDefault="00E31CFA">
      <w:pPr>
        <w:pStyle w:val="CommentText"/>
      </w:pPr>
      <w:r>
        <w:rPr>
          <w:rStyle w:val="CommentReference"/>
        </w:rPr>
        <w:annotationRef/>
      </w:r>
      <w:r>
        <w:t>explain reasoning behind these analyses e.g. if can’t live year-round, can they live for at least 1 week? reproduction on a weekly timescale. (weekly being minimum model resolution).</w:t>
      </w:r>
    </w:p>
  </w:comment>
  <w:comment w:id="42" w:author="Amanda Droghini" w:date="2018-01-31T07:34:00Z" w:initials="AD">
    <w:p w14:paraId="7C871970" w14:textId="3D1B072D" w:rsidR="00E31CFA" w:rsidRDefault="00E31CFA">
      <w:pPr>
        <w:pStyle w:val="CommentText"/>
      </w:pPr>
      <w:r>
        <w:rPr>
          <w:rStyle w:val="CommentReference"/>
        </w:rPr>
        <w:annotationRef/>
      </w:r>
      <w:r>
        <w:t>Whether to include this sentence + the next ones depends on what figures we are included in final MS. Should we use an ensemble approach?</w:t>
      </w:r>
    </w:p>
  </w:comment>
  <w:comment w:id="43" w:author="Amanda Droghini" w:date="2018-04-01T14:32:00Z" w:initials="AD">
    <w:p w14:paraId="494BE397" w14:textId="587248B0" w:rsidR="00E31CFA" w:rsidRDefault="00E31CFA">
      <w:pPr>
        <w:pStyle w:val="CommentText"/>
      </w:pPr>
      <w:r>
        <w:rPr>
          <w:rStyle w:val="CommentReference"/>
        </w:rPr>
        <w:annotationRef/>
      </w:r>
      <w:r>
        <w:t>Need to fix how I’m explaining this….</w:t>
      </w:r>
    </w:p>
  </w:comment>
  <w:comment w:id="49" w:author="Amanda Droghini" w:date="2018-02-08T21:45:00Z" w:initials="AD">
    <w:p w14:paraId="6A6279A6" w14:textId="77777777" w:rsidR="00E31CFA" w:rsidRDefault="00E31CFA" w:rsidP="00AC39F9">
      <w:pPr>
        <w:pStyle w:val="CommentText"/>
      </w:pPr>
      <w:r>
        <w:rPr>
          <w:rStyle w:val="CommentReference"/>
        </w:rPr>
        <w:annotationRef/>
      </w:r>
      <w:r>
        <w:t>Not sure where ??? to put this (maybe even methods?? if not important??) thankfully our data is pretty evenly split with about 1/3 of taxa having minimum survival tolerances of 0, 1/3 &lt; 0, 1/3 &gt; 0</w:t>
      </w:r>
    </w:p>
  </w:comment>
  <w:comment w:id="55" w:author="Amanda Droghini" w:date="2018-03-19T12:47:00Z" w:initials="AD">
    <w:p w14:paraId="74A39A1C" w14:textId="77777777" w:rsidR="00E31CFA" w:rsidRDefault="00E31CFA" w:rsidP="00415C24">
      <w:pPr>
        <w:pStyle w:val="CommentText"/>
      </w:pPr>
      <w:r>
        <w:rPr>
          <w:rStyle w:val="CommentReference"/>
        </w:rPr>
        <w:annotationRef/>
      </w:r>
      <w:r>
        <w:t>Need to double check this</w:t>
      </w:r>
    </w:p>
  </w:comment>
  <w:comment w:id="56" w:author="Amanda Droghini" w:date="2018-03-19T12:37:00Z" w:initials="AD">
    <w:p w14:paraId="7389DDCD" w14:textId="77777777" w:rsidR="00E31CFA" w:rsidRDefault="00E31CFA" w:rsidP="00415C24">
      <w:pPr>
        <w:pStyle w:val="CommentText"/>
      </w:pPr>
      <w:r>
        <w:rPr>
          <w:rStyle w:val="CommentReference"/>
        </w:rPr>
        <w:annotationRef/>
      </w:r>
      <w:r>
        <w:t>ASF: Where does this belong?  Do we want to state this, indicating how many of the 42 NIS considered are classified as having a low salt tolerance?</w:t>
      </w:r>
    </w:p>
  </w:comment>
  <w:comment w:id="60" w:author="Amanda Droghini" w:date="2018-02-17T09:01:00Z" w:initials="AD">
    <w:p w14:paraId="7D70480F" w14:textId="77777777" w:rsidR="00E31CFA" w:rsidRDefault="00E31CFA" w:rsidP="00E05BC2">
      <w:pPr>
        <w:pStyle w:val="CommentText"/>
      </w:pPr>
      <w:r>
        <w:rPr>
          <w:rStyle w:val="CommentReference"/>
        </w:rPr>
        <w:annotationRef/>
      </w:r>
      <w:r>
        <w:t>Out of curiosity is it easy to describe this in terms of % ballast water discharged? To say “most ballast water came from tankers (XX%) followed by bulkers”</w:t>
      </w:r>
    </w:p>
  </w:comment>
  <w:comment w:id="61" w:author="Amanda Droghini" w:date="2017-11-12T22:20:00Z" w:initials="">
    <w:p w14:paraId="4605BA59" w14:textId="77777777" w:rsidR="00E31CFA" w:rsidRDefault="00E31CFA" w:rsidP="0034065B">
      <w:pPr>
        <w:widowControl w:val="0"/>
      </w:pPr>
      <w:r>
        <w:t>Assuming I interpreted this right?</w:t>
      </w:r>
    </w:p>
  </w:comment>
  <w:comment w:id="71" w:author="Amanda Droghini" w:date="2018-03-23T07:54:00Z" w:initials="AD">
    <w:p w14:paraId="0352A055" w14:textId="77777777" w:rsidR="00E31CFA" w:rsidRDefault="00E31CFA" w:rsidP="00896AF4">
      <w:pPr>
        <w:pStyle w:val="CommentText"/>
      </w:pPr>
      <w:r>
        <w:rPr>
          <w:rStyle w:val="CommentReference"/>
        </w:rPr>
        <w:annotationRef/>
      </w:r>
      <w:r>
        <w:t xml:space="preserve">For context – what is the resolution used by models in the other Arctic studies? </w:t>
      </w:r>
      <w:r w:rsidRPr="00186DB4">
        <w:t xml:space="preserve">    DOI10.1002/aqc.2764</w:t>
      </w:r>
    </w:p>
  </w:comment>
  <w:comment w:id="75" w:author="Amanda Droghini" w:date="2018-03-07T08:30:00Z" w:initials="AD">
    <w:p w14:paraId="13DD95D4" w14:textId="77777777" w:rsidR="00E31CFA" w:rsidRDefault="00E31CFA" w:rsidP="00896AF4">
      <w:pPr>
        <w:pStyle w:val="CommentText"/>
      </w:pPr>
      <w:r>
        <w:rPr>
          <w:rStyle w:val="CommentReference"/>
        </w:rPr>
        <w:annotationRef/>
      </w:r>
      <w:r>
        <w:t xml:space="preserve">as high as 19C on MODIS (2017) </w:t>
      </w:r>
      <w:r w:rsidRPr="009D2B00">
        <w:t>https://neo.sci.gsfc.nasa.gov/analysis/index.php</w:t>
      </w:r>
    </w:p>
  </w:comment>
  <w:comment w:id="76" w:author="Amanda Droghini" w:date="2018-03-07T08:20:00Z" w:initials="AD">
    <w:p w14:paraId="36C9B24A" w14:textId="77777777" w:rsidR="00E31CFA" w:rsidRDefault="00E31CFA" w:rsidP="00896AF4">
      <w:pPr>
        <w:pStyle w:val="CommentText"/>
      </w:pPr>
      <w:r>
        <w:rPr>
          <w:rStyle w:val="CommentReference"/>
        </w:rPr>
        <w:annotationRef/>
      </w:r>
      <w:r>
        <w:t>Need to actually read Fetzer paper</w:t>
      </w:r>
    </w:p>
  </w:comment>
  <w:comment w:id="83" w:author="Amanda Droghini" w:date="2018-03-12T08:23:00Z" w:initials="AD">
    <w:p w14:paraId="7C1DAED8" w14:textId="44CFBCF3" w:rsidR="00E31CFA" w:rsidRDefault="00E31CFA">
      <w:pPr>
        <w:pStyle w:val="CommentText"/>
      </w:pPr>
      <w:r>
        <w:rPr>
          <w:rStyle w:val="CommentReference"/>
        </w:rPr>
        <w:annotationRef/>
      </w:r>
      <w:r>
        <w:t xml:space="preserve">Cite Floerl et al. 2009 </w:t>
      </w:r>
      <w:r w:rsidRPr="00CA4945">
        <w:t>The importance of transport hubs in stepping-stone invasions</w:t>
      </w:r>
    </w:p>
    <w:p w14:paraId="70908626" w14:textId="1AD73EF8" w:rsidR="00E31CFA" w:rsidRDefault="00E31CFA">
      <w:pPr>
        <w:pStyle w:val="CommentText"/>
      </w:pPr>
      <w:r>
        <w:t>Cite Wasson et a. 2001 Biological invasions of estuaries without international shipping: the importance of intraregional transport</w:t>
      </w:r>
    </w:p>
  </w:comment>
  <w:comment w:id="97" w:author="Amanda Droghini" w:date="2018-02-06T05:47:00Z" w:initials="AD">
    <w:p w14:paraId="1AEE5B5C" w14:textId="77777777" w:rsidR="00E31CFA" w:rsidRDefault="00E31CFA" w:rsidP="006A7E99">
      <w:pPr>
        <w:pStyle w:val="CommentText"/>
      </w:pPr>
      <w:r>
        <w:rPr>
          <w:rStyle w:val="CommentReference"/>
        </w:rPr>
        <w:annotationRef/>
      </w:r>
      <w:r>
        <w:t>More references needed + check that these say what you want them to say. L-R is for fouling species</w:t>
      </w:r>
    </w:p>
  </w:comment>
  <w:comment w:id="116" w:author="Amanda Droghini" w:date="2018-02-06T12:55:00Z" w:initials="AD">
    <w:p w14:paraId="57CE005C" w14:textId="77777777" w:rsidR="00E31CFA" w:rsidRDefault="00E31CFA" w:rsidP="00B31FD6">
      <w:pPr>
        <w:pStyle w:val="CommentText"/>
      </w:pPr>
      <w:r>
        <w:rPr>
          <w:rStyle w:val="CommentReference"/>
        </w:rPr>
        <w:annotationRef/>
      </w:r>
      <w:r>
        <w:t>Thieltges et al 2004 ++ see who cites them!</w:t>
      </w:r>
    </w:p>
    <w:p w14:paraId="14F0A1EA" w14:textId="77777777" w:rsidR="00E31CFA" w:rsidRDefault="00E31CFA" w:rsidP="00B31FD6">
      <w:pPr>
        <w:pStyle w:val="CommentText"/>
      </w:pPr>
    </w:p>
    <w:p w14:paraId="6E805556" w14:textId="77777777" w:rsidR="00E31CFA" w:rsidRDefault="00E31CFA" w:rsidP="00B31FD6">
      <w:pPr>
        <w:pStyle w:val="CommentText"/>
      </w:pPr>
      <w:r>
        <w:rPr>
          <w:rFonts w:ascii="Times New Roman" w:hAnsi="Times New Roman" w:cs="Times New Roman"/>
          <w:color w:val="FF0000"/>
        </w:rPr>
        <w:t xml:space="preserve">2017 paper by Jenn Dijkstra: </w:t>
      </w:r>
      <w:r w:rsidRPr="00573D3C">
        <w:rPr>
          <w:b/>
          <w:bCs/>
          <w:color w:val="FF0000"/>
        </w:rPr>
        <w:t>Elevated seasonal temperatures eliminate thermal barriers of reproduction of a dominant invasive species: A community state change for northern communities?</w:t>
      </w:r>
    </w:p>
    <w:p w14:paraId="4C56C172" w14:textId="77777777" w:rsidR="00E31CFA" w:rsidRDefault="00E31CFA" w:rsidP="00B31FD6">
      <w:pPr>
        <w:pStyle w:val="CommentText"/>
      </w:pPr>
    </w:p>
    <w:p w14:paraId="37482056" w14:textId="77777777" w:rsidR="00E31CFA" w:rsidRPr="00453DA1" w:rsidRDefault="00E31CFA" w:rsidP="00B31FD6">
      <w:r>
        <w:t xml:space="preserve">Nehls et al. </w:t>
      </w:r>
      <w:r w:rsidRPr="00453DA1">
        <w:rPr>
          <w:b/>
          <w:bCs/>
          <w:color w:val="333333"/>
          <w:sz w:val="30"/>
          <w:szCs w:val="30"/>
          <w:shd w:val="clear" w:color="auto" w:fill="F8F8F8"/>
        </w:rPr>
        <w:t>Wadden Sea mussel beds invaded by oysters and slipper limpets: competition or climate control?</w:t>
      </w:r>
    </w:p>
    <w:p w14:paraId="650D48A0" w14:textId="77777777" w:rsidR="00E31CFA" w:rsidRDefault="00E31CFA" w:rsidP="00B31FD6">
      <w:pPr>
        <w:pStyle w:val="CommentText"/>
      </w:pPr>
    </w:p>
    <w:p w14:paraId="49A8039B" w14:textId="77777777" w:rsidR="00E31CFA" w:rsidRPr="00453DA1" w:rsidRDefault="00E31CFA" w:rsidP="00B31FD6">
      <w:r>
        <w:t xml:space="preserve">Witte et al. </w:t>
      </w:r>
      <w:r w:rsidRPr="00453DA1">
        <w:rPr>
          <w:b/>
          <w:bCs/>
          <w:color w:val="333333"/>
          <w:sz w:val="30"/>
          <w:szCs w:val="30"/>
          <w:shd w:val="clear" w:color="auto" w:fill="F8F8F8"/>
        </w:rPr>
        <w:t>Does climatic warming explain why an introduced barnacle finally takes over after a lag of more than 50 years?</w:t>
      </w:r>
    </w:p>
    <w:p w14:paraId="4D9F3736" w14:textId="77777777" w:rsidR="00E31CFA" w:rsidRDefault="00E31CFA" w:rsidP="00B31FD6">
      <w:pPr>
        <w:pStyle w:val="CommentText"/>
      </w:pPr>
    </w:p>
    <w:p w14:paraId="7015EDA7" w14:textId="77777777" w:rsidR="00E31CFA" w:rsidRPr="00DF1768" w:rsidRDefault="00E31CFA" w:rsidP="00B31FD6">
      <w:r>
        <w:t xml:space="preserve">Hinz et al </w:t>
      </w:r>
      <w:r w:rsidRPr="00DF1768">
        <w:rPr>
          <w:b/>
          <w:bCs/>
          <w:color w:val="333333"/>
          <w:sz w:val="30"/>
          <w:szCs w:val="30"/>
          <w:shd w:val="clear" w:color="auto" w:fill="F8F8F8"/>
        </w:rPr>
        <w:t>Temporal differences across a bio-geographical boundary reveal slow response of sub-littoral benthos to climate change</w:t>
      </w:r>
    </w:p>
    <w:p w14:paraId="144B141C" w14:textId="77777777" w:rsidR="00E31CFA" w:rsidRDefault="00E31CFA" w:rsidP="00B31FD6">
      <w:pPr>
        <w:pStyle w:val="CommentText"/>
      </w:pPr>
    </w:p>
    <w:p w14:paraId="1F4F3424" w14:textId="77777777" w:rsidR="00E31CFA" w:rsidRPr="00DF1768" w:rsidRDefault="00E31CFA" w:rsidP="00B31FD6">
      <w:r>
        <w:t xml:space="preserve">Valdizan et al </w:t>
      </w:r>
      <w:r w:rsidRPr="00DF1768">
        <w:rPr>
          <w:b/>
          <w:bCs/>
          <w:color w:val="333333"/>
          <w:sz w:val="30"/>
          <w:szCs w:val="30"/>
          <w:shd w:val="clear" w:color="auto" w:fill="F8F8F8"/>
        </w:rPr>
        <w:t>Evidence that rising coastal seawater temperatures increase reproductive output of the invasive gastropod Crepidula fornicata</w:t>
      </w:r>
    </w:p>
    <w:p w14:paraId="3C9004DF" w14:textId="77777777" w:rsidR="00E31CFA" w:rsidRDefault="00E31CFA" w:rsidP="00B31FD6">
      <w:pPr>
        <w:pStyle w:val="CommentText"/>
      </w:pPr>
    </w:p>
  </w:comment>
  <w:comment w:id="128" w:author="Amanda Droghini" w:date="2018-03-12T08:26:00Z" w:initials="AD">
    <w:p w14:paraId="326093C0" w14:textId="07DC7638" w:rsidR="00E31CFA" w:rsidRDefault="00E31CFA">
      <w:pPr>
        <w:pStyle w:val="CommentText"/>
      </w:pPr>
      <w:r>
        <w:rPr>
          <w:rStyle w:val="CommentReference"/>
        </w:rPr>
        <w:annotationRef/>
      </w:r>
      <w:r>
        <w:t>Reword to omit ranking system?</w:t>
      </w:r>
    </w:p>
  </w:comment>
  <w:comment w:id="133" w:author="Jordan Watson - NOAA Federal" w:date="2017-10-02T17:35:00Z" w:initials="">
    <w:p w14:paraId="70283FEF" w14:textId="77777777" w:rsidR="00E31CFA" w:rsidRDefault="00E31CFA" w:rsidP="00A85C6F">
      <w:pPr>
        <w:widowControl w:val="0"/>
      </w:pPr>
      <w:r>
        <w:t>I threw this in here so we have it but by no means do we need to include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7676222" w15:done="0"/>
  <w15:commentEx w15:paraId="4B7A938A" w15:done="0"/>
  <w15:commentEx w15:paraId="12C77586" w15:paraIdParent="4B7A938A" w15:done="0"/>
  <w15:commentEx w15:paraId="40E74B83" w15:done="0"/>
  <w15:commentEx w15:paraId="690DF08D" w15:done="0"/>
  <w15:commentEx w15:paraId="731AA7ED" w15:done="0"/>
  <w15:commentEx w15:paraId="3C92D99E" w15:done="0"/>
  <w15:commentEx w15:paraId="5855F3C0" w15:done="0"/>
  <w15:commentEx w15:paraId="2851A639" w15:done="0"/>
  <w15:commentEx w15:paraId="6E6903C5" w15:done="0"/>
  <w15:commentEx w15:paraId="614C0580" w15:done="0"/>
  <w15:commentEx w15:paraId="383BDECE" w15:done="0"/>
  <w15:commentEx w15:paraId="7C871970" w15:done="0"/>
  <w15:commentEx w15:paraId="494BE397" w15:done="0"/>
  <w15:commentEx w15:paraId="6A6279A6" w15:done="0"/>
  <w15:commentEx w15:paraId="74A39A1C" w15:done="0"/>
  <w15:commentEx w15:paraId="7389DDCD" w15:done="0"/>
  <w15:commentEx w15:paraId="7D70480F" w15:done="0"/>
  <w15:commentEx w15:paraId="4605BA59" w15:done="0"/>
  <w15:commentEx w15:paraId="0352A055" w15:done="0"/>
  <w15:commentEx w15:paraId="13DD95D4" w15:done="0"/>
  <w15:commentEx w15:paraId="36C9B24A" w15:done="0"/>
  <w15:commentEx w15:paraId="70908626" w15:done="0"/>
  <w15:commentEx w15:paraId="1AEE5B5C" w15:done="0"/>
  <w15:commentEx w15:paraId="3C9004DF" w15:done="0"/>
  <w15:commentEx w15:paraId="326093C0" w15:done="0"/>
  <w15:commentEx w15:paraId="70283FE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7676222" w16cid:durableId="1E5C8B7C"/>
  <w16cid:commentId w16cid:paraId="4B7A938A" w16cid:durableId="1E364EA8"/>
  <w16cid:commentId w16cid:paraId="12C77586" w16cid:durableId="1E560A11"/>
  <w16cid:commentId w16cid:paraId="40E74B83" w16cid:durableId="1E364EA9"/>
  <w16cid:commentId w16cid:paraId="690DF08D" w16cid:durableId="1E57DEB0"/>
  <w16cid:commentId w16cid:paraId="731AA7ED" w16cid:durableId="1E71BBE4"/>
  <w16cid:commentId w16cid:paraId="3C92D99E" w16cid:durableId="1E89737C"/>
  <w16cid:commentId w16cid:paraId="5855F3C0" w16cid:durableId="1E897382"/>
  <w16cid:commentId w16cid:paraId="2851A639" w16cid:durableId="1E5D58DA"/>
  <w16cid:commentId w16cid:paraId="6E6903C5" w16cid:durableId="1E60818E"/>
  <w16cid:commentId w16cid:paraId="614C0580" w16cid:durableId="1E364EB5"/>
  <w16cid:commentId w16cid:paraId="383BDECE" w16cid:durableId="1E364EB6"/>
  <w16cid:commentId w16cid:paraId="7C871970" w16cid:durableId="1E364EB7"/>
  <w16cid:commentId w16cid:paraId="494BE397" w16cid:durableId="1E6B6C12"/>
  <w16cid:commentId w16cid:paraId="6A6279A6" w16cid:durableId="1E364EBA"/>
  <w16cid:commentId w16cid:paraId="74A39A1C" w16cid:durableId="1E5C8864"/>
  <w16cid:commentId w16cid:paraId="7389DDCD" w16cid:durableId="1E5C8862"/>
  <w16cid:commentId w16cid:paraId="7D70480F" w16cid:durableId="1E364EC7"/>
  <w16cid:commentId w16cid:paraId="4605BA59" w16cid:durableId="1E364EC5"/>
  <w16cid:commentId w16cid:paraId="0352A055" w16cid:durableId="1E5F3156"/>
  <w16cid:commentId w16cid:paraId="13DD95D4" w16cid:durableId="1E4A21B2"/>
  <w16cid:commentId w16cid:paraId="36C9B24A" w16cid:durableId="1E4A1F36"/>
  <w16cid:commentId w16cid:paraId="70908626" w16cid:durableId="1E50B79C"/>
  <w16cid:commentId w16cid:paraId="1AEE5B5C" w16cid:durableId="1E364ECA"/>
  <w16cid:commentId w16cid:paraId="3C9004DF" w16cid:durableId="1E364EC8"/>
  <w16cid:commentId w16cid:paraId="326093C0" w16cid:durableId="1E50B83C"/>
  <w16cid:commentId w16cid:paraId="70283FEF" w16cid:durableId="1E54A89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2B6A0C" w14:textId="77777777" w:rsidR="00222D3D" w:rsidRDefault="00222D3D">
      <w:r>
        <w:separator/>
      </w:r>
    </w:p>
  </w:endnote>
  <w:endnote w:type="continuationSeparator" w:id="0">
    <w:p w14:paraId="1FAFC13C" w14:textId="77777777" w:rsidR="00222D3D" w:rsidRDefault="00222D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2AB976" w14:textId="77777777" w:rsidR="00E31CFA" w:rsidRDefault="00E31CF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0B34DE" w14:textId="77777777" w:rsidR="00E31CFA" w:rsidRDefault="00E31CF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B4BE8D" w14:textId="77777777" w:rsidR="00E31CFA" w:rsidRDefault="00E31CF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AB26B9" w14:textId="77777777" w:rsidR="00222D3D" w:rsidRDefault="00222D3D">
      <w:r>
        <w:separator/>
      </w:r>
    </w:p>
  </w:footnote>
  <w:footnote w:type="continuationSeparator" w:id="0">
    <w:p w14:paraId="663E9261" w14:textId="77777777" w:rsidR="00222D3D" w:rsidRDefault="00222D3D">
      <w:r>
        <w:continuationSeparator/>
      </w:r>
    </w:p>
  </w:footnote>
  <w:footnote w:id="1">
    <w:p w14:paraId="074BAA2A" w14:textId="27B1433F" w:rsidR="00E31CFA" w:rsidRPr="00E32670" w:rsidRDefault="00E31CFA" w:rsidP="00E32670">
      <w:pPr>
        <w:ind w:firstLine="0"/>
        <w:rPr>
          <w:rFonts w:eastAsia="Calibri"/>
          <w:sz w:val="20"/>
          <w:szCs w:val="20"/>
          <w:highlight w:val="white"/>
        </w:rPr>
      </w:pPr>
      <w:r w:rsidRPr="00E32670">
        <w:rPr>
          <w:vertAlign w:val="superscript"/>
        </w:rPr>
        <w:footnoteRef/>
      </w:r>
      <w:r w:rsidRPr="00E32670">
        <w:rPr>
          <w:sz w:val="20"/>
          <w:szCs w:val="20"/>
        </w:rPr>
        <w:t xml:space="preserve"> </w:t>
      </w:r>
      <w:r w:rsidRPr="00E32670">
        <w:rPr>
          <w:rFonts w:eastAsia="Calibri"/>
          <w:sz w:val="20"/>
          <w:szCs w:val="20"/>
          <w:highlight w:val="white"/>
        </w:rPr>
        <w:t>Discharge reports that did not include valid source locations were omitted from the analys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A07B98" w14:textId="77777777" w:rsidR="00E31CFA" w:rsidRDefault="00E31CF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E6D369" w14:textId="77777777" w:rsidR="00E31CFA" w:rsidRDefault="00E31CF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E3D0DB" w14:textId="77777777" w:rsidR="00E31CFA" w:rsidRDefault="00E31CF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0F018C"/>
    <w:multiLevelType w:val="multilevel"/>
    <w:tmpl w:val="21A07A3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BD51666"/>
    <w:multiLevelType w:val="hybridMultilevel"/>
    <w:tmpl w:val="18FA89E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3DBE71FB"/>
    <w:multiLevelType w:val="hybridMultilevel"/>
    <w:tmpl w:val="31FAD1D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3E32C89"/>
    <w:multiLevelType w:val="hybridMultilevel"/>
    <w:tmpl w:val="065EAABE"/>
    <w:lvl w:ilvl="0" w:tplc="AAD64F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49881B03"/>
    <w:multiLevelType w:val="multilevel"/>
    <w:tmpl w:val="D9EA9DB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num w:numId="1">
    <w:abstractNumId w:val="4"/>
  </w:num>
  <w:num w:numId="2">
    <w:abstractNumId w:val="0"/>
  </w:num>
  <w:num w:numId="3">
    <w:abstractNumId w:val="3"/>
  </w:num>
  <w:num w:numId="4">
    <w:abstractNumId w:val="2"/>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manda Droghini">
    <w15:presenceInfo w15:providerId="None" w15:userId="Amanda Droghin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rsids>
    <w:rsidRoot w:val="00723773"/>
    <w:rsid w:val="000003CA"/>
    <w:rsid w:val="00000FAA"/>
    <w:rsid w:val="000011D7"/>
    <w:rsid w:val="00001DF8"/>
    <w:rsid w:val="0000414F"/>
    <w:rsid w:val="0000633C"/>
    <w:rsid w:val="0001526D"/>
    <w:rsid w:val="000200CF"/>
    <w:rsid w:val="00021CE3"/>
    <w:rsid w:val="00023EA2"/>
    <w:rsid w:val="000240A4"/>
    <w:rsid w:val="00025CF5"/>
    <w:rsid w:val="00027E97"/>
    <w:rsid w:val="000309C9"/>
    <w:rsid w:val="000328D6"/>
    <w:rsid w:val="00041351"/>
    <w:rsid w:val="000434AA"/>
    <w:rsid w:val="000436EB"/>
    <w:rsid w:val="0004764D"/>
    <w:rsid w:val="00050A9A"/>
    <w:rsid w:val="00051D9C"/>
    <w:rsid w:val="000539BA"/>
    <w:rsid w:val="00055A58"/>
    <w:rsid w:val="00056D9D"/>
    <w:rsid w:val="00063D00"/>
    <w:rsid w:val="00064B8D"/>
    <w:rsid w:val="00070654"/>
    <w:rsid w:val="00072121"/>
    <w:rsid w:val="00072C07"/>
    <w:rsid w:val="00073FE7"/>
    <w:rsid w:val="00085CD3"/>
    <w:rsid w:val="00087EE3"/>
    <w:rsid w:val="000926F1"/>
    <w:rsid w:val="000937EC"/>
    <w:rsid w:val="0009596A"/>
    <w:rsid w:val="000A2F1F"/>
    <w:rsid w:val="000A44EE"/>
    <w:rsid w:val="000A4DAA"/>
    <w:rsid w:val="000A60D9"/>
    <w:rsid w:val="000B0DC8"/>
    <w:rsid w:val="000B2DA9"/>
    <w:rsid w:val="000C13E2"/>
    <w:rsid w:val="000C2CEA"/>
    <w:rsid w:val="000C2EA8"/>
    <w:rsid w:val="000C6C1D"/>
    <w:rsid w:val="000D3E78"/>
    <w:rsid w:val="000D4F0C"/>
    <w:rsid w:val="000E0809"/>
    <w:rsid w:val="000E137A"/>
    <w:rsid w:val="000F4B9F"/>
    <w:rsid w:val="00104A53"/>
    <w:rsid w:val="00105CD5"/>
    <w:rsid w:val="00114E82"/>
    <w:rsid w:val="001171B3"/>
    <w:rsid w:val="00117F07"/>
    <w:rsid w:val="00121754"/>
    <w:rsid w:val="001220E6"/>
    <w:rsid w:val="00122499"/>
    <w:rsid w:val="00125B66"/>
    <w:rsid w:val="0013288A"/>
    <w:rsid w:val="00136228"/>
    <w:rsid w:val="001364A9"/>
    <w:rsid w:val="001404CD"/>
    <w:rsid w:val="00145144"/>
    <w:rsid w:val="00146481"/>
    <w:rsid w:val="0015147A"/>
    <w:rsid w:val="001532D3"/>
    <w:rsid w:val="001564A4"/>
    <w:rsid w:val="00157A7E"/>
    <w:rsid w:val="00161A9A"/>
    <w:rsid w:val="00164C65"/>
    <w:rsid w:val="00177A13"/>
    <w:rsid w:val="001817D4"/>
    <w:rsid w:val="0018334C"/>
    <w:rsid w:val="00186DB4"/>
    <w:rsid w:val="00187CB4"/>
    <w:rsid w:val="0019053F"/>
    <w:rsid w:val="001927F5"/>
    <w:rsid w:val="0019502F"/>
    <w:rsid w:val="00195255"/>
    <w:rsid w:val="00196A25"/>
    <w:rsid w:val="001A349A"/>
    <w:rsid w:val="001A5234"/>
    <w:rsid w:val="001A77BE"/>
    <w:rsid w:val="001A7D7E"/>
    <w:rsid w:val="001B0CB7"/>
    <w:rsid w:val="001C0A2F"/>
    <w:rsid w:val="001C0CBC"/>
    <w:rsid w:val="001C4E41"/>
    <w:rsid w:val="001C6748"/>
    <w:rsid w:val="001D152E"/>
    <w:rsid w:val="001D23FF"/>
    <w:rsid w:val="001D47D2"/>
    <w:rsid w:val="001D6B6C"/>
    <w:rsid w:val="001E7EE1"/>
    <w:rsid w:val="001F21DA"/>
    <w:rsid w:val="001F21DC"/>
    <w:rsid w:val="001F394D"/>
    <w:rsid w:val="001F4B8E"/>
    <w:rsid w:val="001F50C0"/>
    <w:rsid w:val="001F7D29"/>
    <w:rsid w:val="00205792"/>
    <w:rsid w:val="00205E38"/>
    <w:rsid w:val="002066AD"/>
    <w:rsid w:val="002079A6"/>
    <w:rsid w:val="0021164D"/>
    <w:rsid w:val="00215963"/>
    <w:rsid w:val="00216F05"/>
    <w:rsid w:val="00217C95"/>
    <w:rsid w:val="00222672"/>
    <w:rsid w:val="00222D3D"/>
    <w:rsid w:val="00226FE9"/>
    <w:rsid w:val="002413AD"/>
    <w:rsid w:val="00242009"/>
    <w:rsid w:val="0024210F"/>
    <w:rsid w:val="002440E1"/>
    <w:rsid w:val="00251CA4"/>
    <w:rsid w:val="00253F3D"/>
    <w:rsid w:val="00254473"/>
    <w:rsid w:val="002556C6"/>
    <w:rsid w:val="00260AD2"/>
    <w:rsid w:val="00261718"/>
    <w:rsid w:val="00262221"/>
    <w:rsid w:val="00262868"/>
    <w:rsid w:val="0026340C"/>
    <w:rsid w:val="00263700"/>
    <w:rsid w:val="00266E19"/>
    <w:rsid w:val="002674FC"/>
    <w:rsid w:val="00270CA4"/>
    <w:rsid w:val="00270DAF"/>
    <w:rsid w:val="00272FA6"/>
    <w:rsid w:val="0027427F"/>
    <w:rsid w:val="00274537"/>
    <w:rsid w:val="002752A4"/>
    <w:rsid w:val="00277666"/>
    <w:rsid w:val="002779B7"/>
    <w:rsid w:val="00281664"/>
    <w:rsid w:val="002828A8"/>
    <w:rsid w:val="00286504"/>
    <w:rsid w:val="00290135"/>
    <w:rsid w:val="002914CD"/>
    <w:rsid w:val="00293856"/>
    <w:rsid w:val="002960CC"/>
    <w:rsid w:val="002970F2"/>
    <w:rsid w:val="002A0BDF"/>
    <w:rsid w:val="002A2406"/>
    <w:rsid w:val="002A27DE"/>
    <w:rsid w:val="002A54CF"/>
    <w:rsid w:val="002A668A"/>
    <w:rsid w:val="002A7CF1"/>
    <w:rsid w:val="002B0BC1"/>
    <w:rsid w:val="002B2B80"/>
    <w:rsid w:val="002C0847"/>
    <w:rsid w:val="002C0D16"/>
    <w:rsid w:val="002C22E2"/>
    <w:rsid w:val="002C5B97"/>
    <w:rsid w:val="002C63BF"/>
    <w:rsid w:val="002C6B2A"/>
    <w:rsid w:val="002C6F48"/>
    <w:rsid w:val="002D198B"/>
    <w:rsid w:val="002D6E7F"/>
    <w:rsid w:val="002D79CA"/>
    <w:rsid w:val="002E266D"/>
    <w:rsid w:val="002E3D84"/>
    <w:rsid w:val="002E4709"/>
    <w:rsid w:val="002F13A8"/>
    <w:rsid w:val="002F224B"/>
    <w:rsid w:val="00302228"/>
    <w:rsid w:val="00304FD5"/>
    <w:rsid w:val="003052F6"/>
    <w:rsid w:val="00312316"/>
    <w:rsid w:val="00313287"/>
    <w:rsid w:val="003152F8"/>
    <w:rsid w:val="00321C48"/>
    <w:rsid w:val="0032208A"/>
    <w:rsid w:val="00327327"/>
    <w:rsid w:val="00330E88"/>
    <w:rsid w:val="00331B0C"/>
    <w:rsid w:val="0033218A"/>
    <w:rsid w:val="00333477"/>
    <w:rsid w:val="00334627"/>
    <w:rsid w:val="003346C6"/>
    <w:rsid w:val="003359FF"/>
    <w:rsid w:val="0033610D"/>
    <w:rsid w:val="0034065B"/>
    <w:rsid w:val="00346BFB"/>
    <w:rsid w:val="00352CE0"/>
    <w:rsid w:val="00367046"/>
    <w:rsid w:val="0037699F"/>
    <w:rsid w:val="00382668"/>
    <w:rsid w:val="00394AEB"/>
    <w:rsid w:val="003A2D28"/>
    <w:rsid w:val="003A7196"/>
    <w:rsid w:val="003B1120"/>
    <w:rsid w:val="003C502A"/>
    <w:rsid w:val="003C5649"/>
    <w:rsid w:val="003D4812"/>
    <w:rsid w:val="003D7A91"/>
    <w:rsid w:val="003E257A"/>
    <w:rsid w:val="003E2B38"/>
    <w:rsid w:val="003E3EA5"/>
    <w:rsid w:val="003E4928"/>
    <w:rsid w:val="003E6B44"/>
    <w:rsid w:val="003F3F63"/>
    <w:rsid w:val="003F406F"/>
    <w:rsid w:val="003F4971"/>
    <w:rsid w:val="003F73D7"/>
    <w:rsid w:val="003F748B"/>
    <w:rsid w:val="003F76B3"/>
    <w:rsid w:val="00403F47"/>
    <w:rsid w:val="004043B8"/>
    <w:rsid w:val="00411758"/>
    <w:rsid w:val="00411BB5"/>
    <w:rsid w:val="00412EE5"/>
    <w:rsid w:val="00415C24"/>
    <w:rsid w:val="00417A0C"/>
    <w:rsid w:val="00420358"/>
    <w:rsid w:val="00421111"/>
    <w:rsid w:val="00424288"/>
    <w:rsid w:val="004261C9"/>
    <w:rsid w:val="00426251"/>
    <w:rsid w:val="00432C42"/>
    <w:rsid w:val="00433E19"/>
    <w:rsid w:val="004342F6"/>
    <w:rsid w:val="0043774D"/>
    <w:rsid w:val="004403F9"/>
    <w:rsid w:val="0044538A"/>
    <w:rsid w:val="00453DA1"/>
    <w:rsid w:val="00453E8A"/>
    <w:rsid w:val="004550D2"/>
    <w:rsid w:val="00455296"/>
    <w:rsid w:val="004567AE"/>
    <w:rsid w:val="00463580"/>
    <w:rsid w:val="00465026"/>
    <w:rsid w:val="0046506E"/>
    <w:rsid w:val="004677DF"/>
    <w:rsid w:val="00474F40"/>
    <w:rsid w:val="00475A9D"/>
    <w:rsid w:val="00477824"/>
    <w:rsid w:val="00481725"/>
    <w:rsid w:val="00485DAF"/>
    <w:rsid w:val="00486F74"/>
    <w:rsid w:val="0049214D"/>
    <w:rsid w:val="00493AC7"/>
    <w:rsid w:val="00494297"/>
    <w:rsid w:val="004958C4"/>
    <w:rsid w:val="00497619"/>
    <w:rsid w:val="0049781C"/>
    <w:rsid w:val="004A259C"/>
    <w:rsid w:val="004A49E0"/>
    <w:rsid w:val="004A54A8"/>
    <w:rsid w:val="004A5892"/>
    <w:rsid w:val="004B1228"/>
    <w:rsid w:val="004B1A2D"/>
    <w:rsid w:val="004B585F"/>
    <w:rsid w:val="004B5D5A"/>
    <w:rsid w:val="004B7925"/>
    <w:rsid w:val="004C0817"/>
    <w:rsid w:val="004C4732"/>
    <w:rsid w:val="004C6542"/>
    <w:rsid w:val="004D0D7C"/>
    <w:rsid w:val="004D0EA5"/>
    <w:rsid w:val="004D36DB"/>
    <w:rsid w:val="004D442F"/>
    <w:rsid w:val="004D5A7F"/>
    <w:rsid w:val="004D68B2"/>
    <w:rsid w:val="004E13B4"/>
    <w:rsid w:val="004E1D0A"/>
    <w:rsid w:val="004E5AE9"/>
    <w:rsid w:val="004E6C5F"/>
    <w:rsid w:val="004F3ACF"/>
    <w:rsid w:val="004F5005"/>
    <w:rsid w:val="004F6FD9"/>
    <w:rsid w:val="00511752"/>
    <w:rsid w:val="00513CC1"/>
    <w:rsid w:val="00514A02"/>
    <w:rsid w:val="00515D8C"/>
    <w:rsid w:val="005174C1"/>
    <w:rsid w:val="005213A8"/>
    <w:rsid w:val="00523C49"/>
    <w:rsid w:val="00524D75"/>
    <w:rsid w:val="00530190"/>
    <w:rsid w:val="00533AAB"/>
    <w:rsid w:val="00533C35"/>
    <w:rsid w:val="00535E2F"/>
    <w:rsid w:val="00536169"/>
    <w:rsid w:val="00536FE6"/>
    <w:rsid w:val="00541F5A"/>
    <w:rsid w:val="005515DE"/>
    <w:rsid w:val="00552912"/>
    <w:rsid w:val="00552F17"/>
    <w:rsid w:val="0055678F"/>
    <w:rsid w:val="00560419"/>
    <w:rsid w:val="00560C84"/>
    <w:rsid w:val="00571CAF"/>
    <w:rsid w:val="00573D3C"/>
    <w:rsid w:val="0057401D"/>
    <w:rsid w:val="005767A4"/>
    <w:rsid w:val="005803B1"/>
    <w:rsid w:val="005810E2"/>
    <w:rsid w:val="00582D22"/>
    <w:rsid w:val="0058344F"/>
    <w:rsid w:val="00583530"/>
    <w:rsid w:val="005859D3"/>
    <w:rsid w:val="00590D8C"/>
    <w:rsid w:val="00593EEE"/>
    <w:rsid w:val="00594BED"/>
    <w:rsid w:val="005B5C48"/>
    <w:rsid w:val="005B7D82"/>
    <w:rsid w:val="005C0F38"/>
    <w:rsid w:val="005C0F8E"/>
    <w:rsid w:val="005C6D70"/>
    <w:rsid w:val="005D39C3"/>
    <w:rsid w:val="005D4867"/>
    <w:rsid w:val="005D58EC"/>
    <w:rsid w:val="005D5F3A"/>
    <w:rsid w:val="005D68E8"/>
    <w:rsid w:val="005E25F6"/>
    <w:rsid w:val="005E3B17"/>
    <w:rsid w:val="005F155E"/>
    <w:rsid w:val="00605DD9"/>
    <w:rsid w:val="00607F03"/>
    <w:rsid w:val="00613E53"/>
    <w:rsid w:val="00614515"/>
    <w:rsid w:val="00616D82"/>
    <w:rsid w:val="006173A1"/>
    <w:rsid w:val="0062084E"/>
    <w:rsid w:val="00621AF8"/>
    <w:rsid w:val="006244EA"/>
    <w:rsid w:val="00630A01"/>
    <w:rsid w:val="00631367"/>
    <w:rsid w:val="006344A4"/>
    <w:rsid w:val="00636605"/>
    <w:rsid w:val="00640B2B"/>
    <w:rsid w:val="00641ABE"/>
    <w:rsid w:val="0064363B"/>
    <w:rsid w:val="00643DE0"/>
    <w:rsid w:val="0064468A"/>
    <w:rsid w:val="00646038"/>
    <w:rsid w:val="006466BF"/>
    <w:rsid w:val="006506EF"/>
    <w:rsid w:val="00652AE1"/>
    <w:rsid w:val="00653028"/>
    <w:rsid w:val="006635C9"/>
    <w:rsid w:val="00664006"/>
    <w:rsid w:val="00665095"/>
    <w:rsid w:val="006660B7"/>
    <w:rsid w:val="00666D29"/>
    <w:rsid w:val="00670AC1"/>
    <w:rsid w:val="0067135B"/>
    <w:rsid w:val="0067231A"/>
    <w:rsid w:val="0067391E"/>
    <w:rsid w:val="00673D74"/>
    <w:rsid w:val="006754BE"/>
    <w:rsid w:val="006754F0"/>
    <w:rsid w:val="00684C61"/>
    <w:rsid w:val="0069134C"/>
    <w:rsid w:val="006914F3"/>
    <w:rsid w:val="00695373"/>
    <w:rsid w:val="0069782D"/>
    <w:rsid w:val="006A7E99"/>
    <w:rsid w:val="006A7F55"/>
    <w:rsid w:val="006B471D"/>
    <w:rsid w:val="006B5E37"/>
    <w:rsid w:val="006B605B"/>
    <w:rsid w:val="006D2536"/>
    <w:rsid w:val="006D2906"/>
    <w:rsid w:val="006D7BAA"/>
    <w:rsid w:val="006E034B"/>
    <w:rsid w:val="006E05A7"/>
    <w:rsid w:val="006E50BB"/>
    <w:rsid w:val="006E5328"/>
    <w:rsid w:val="006F69AD"/>
    <w:rsid w:val="00700446"/>
    <w:rsid w:val="00715B75"/>
    <w:rsid w:val="007218A0"/>
    <w:rsid w:val="00723773"/>
    <w:rsid w:val="007336FD"/>
    <w:rsid w:val="00733F1B"/>
    <w:rsid w:val="00735B12"/>
    <w:rsid w:val="00740874"/>
    <w:rsid w:val="00742A0C"/>
    <w:rsid w:val="007437AB"/>
    <w:rsid w:val="00752FCF"/>
    <w:rsid w:val="007535BA"/>
    <w:rsid w:val="00754182"/>
    <w:rsid w:val="00754A93"/>
    <w:rsid w:val="00755D12"/>
    <w:rsid w:val="00756904"/>
    <w:rsid w:val="00757DB6"/>
    <w:rsid w:val="007652B7"/>
    <w:rsid w:val="00766AB0"/>
    <w:rsid w:val="00767A1D"/>
    <w:rsid w:val="00772381"/>
    <w:rsid w:val="0077242A"/>
    <w:rsid w:val="00774480"/>
    <w:rsid w:val="00775293"/>
    <w:rsid w:val="007766F9"/>
    <w:rsid w:val="0077738C"/>
    <w:rsid w:val="007809B2"/>
    <w:rsid w:val="00781DE5"/>
    <w:rsid w:val="00782669"/>
    <w:rsid w:val="00782C85"/>
    <w:rsid w:val="0078321A"/>
    <w:rsid w:val="00784D3F"/>
    <w:rsid w:val="00786E0A"/>
    <w:rsid w:val="00787DC1"/>
    <w:rsid w:val="007909FD"/>
    <w:rsid w:val="00790F30"/>
    <w:rsid w:val="00794004"/>
    <w:rsid w:val="00794A46"/>
    <w:rsid w:val="007B1D53"/>
    <w:rsid w:val="007B2C89"/>
    <w:rsid w:val="007B3F75"/>
    <w:rsid w:val="007B4533"/>
    <w:rsid w:val="007B56BF"/>
    <w:rsid w:val="007C7BB9"/>
    <w:rsid w:val="007C7CAD"/>
    <w:rsid w:val="007D01E0"/>
    <w:rsid w:val="007D06A2"/>
    <w:rsid w:val="007E07D5"/>
    <w:rsid w:val="007E29FE"/>
    <w:rsid w:val="007E4A99"/>
    <w:rsid w:val="007F1753"/>
    <w:rsid w:val="007F6227"/>
    <w:rsid w:val="007F6F26"/>
    <w:rsid w:val="008000A1"/>
    <w:rsid w:val="00801098"/>
    <w:rsid w:val="00807F98"/>
    <w:rsid w:val="008151A5"/>
    <w:rsid w:val="00815811"/>
    <w:rsid w:val="00816CE9"/>
    <w:rsid w:val="00816E00"/>
    <w:rsid w:val="0082239D"/>
    <w:rsid w:val="008265CB"/>
    <w:rsid w:val="00830F64"/>
    <w:rsid w:val="00832D93"/>
    <w:rsid w:val="00833FB3"/>
    <w:rsid w:val="00834120"/>
    <w:rsid w:val="00841C8D"/>
    <w:rsid w:val="00854D23"/>
    <w:rsid w:val="00860024"/>
    <w:rsid w:val="00860C2B"/>
    <w:rsid w:val="00860FA2"/>
    <w:rsid w:val="00861123"/>
    <w:rsid w:val="0086791D"/>
    <w:rsid w:val="00870B02"/>
    <w:rsid w:val="008733BC"/>
    <w:rsid w:val="00874591"/>
    <w:rsid w:val="00882E74"/>
    <w:rsid w:val="0088341A"/>
    <w:rsid w:val="00884B5E"/>
    <w:rsid w:val="008876C2"/>
    <w:rsid w:val="00893CA2"/>
    <w:rsid w:val="00895F4F"/>
    <w:rsid w:val="00896AF4"/>
    <w:rsid w:val="008A4770"/>
    <w:rsid w:val="008A5823"/>
    <w:rsid w:val="008A6F2B"/>
    <w:rsid w:val="008A7393"/>
    <w:rsid w:val="008B4029"/>
    <w:rsid w:val="008B55CA"/>
    <w:rsid w:val="008B7E7F"/>
    <w:rsid w:val="008C2D70"/>
    <w:rsid w:val="008C40EA"/>
    <w:rsid w:val="008C5BFA"/>
    <w:rsid w:val="008C61BC"/>
    <w:rsid w:val="008C7427"/>
    <w:rsid w:val="008D10E9"/>
    <w:rsid w:val="008D1449"/>
    <w:rsid w:val="008D29CF"/>
    <w:rsid w:val="008D41D7"/>
    <w:rsid w:val="008D7766"/>
    <w:rsid w:val="008E0ACC"/>
    <w:rsid w:val="008E48CA"/>
    <w:rsid w:val="008E791A"/>
    <w:rsid w:val="008F4E33"/>
    <w:rsid w:val="008F5B16"/>
    <w:rsid w:val="008F6374"/>
    <w:rsid w:val="008F7758"/>
    <w:rsid w:val="00901DE3"/>
    <w:rsid w:val="00912DDB"/>
    <w:rsid w:val="00920813"/>
    <w:rsid w:val="00921400"/>
    <w:rsid w:val="009239F2"/>
    <w:rsid w:val="00932482"/>
    <w:rsid w:val="0094196D"/>
    <w:rsid w:val="00941B01"/>
    <w:rsid w:val="00953490"/>
    <w:rsid w:val="00954D9A"/>
    <w:rsid w:val="0095669A"/>
    <w:rsid w:val="00963934"/>
    <w:rsid w:val="00965299"/>
    <w:rsid w:val="009656FF"/>
    <w:rsid w:val="00967DEB"/>
    <w:rsid w:val="0097269F"/>
    <w:rsid w:val="00972864"/>
    <w:rsid w:val="00973EA1"/>
    <w:rsid w:val="00975398"/>
    <w:rsid w:val="00977402"/>
    <w:rsid w:val="00980720"/>
    <w:rsid w:val="009819BF"/>
    <w:rsid w:val="009833D1"/>
    <w:rsid w:val="0098580B"/>
    <w:rsid w:val="0098675B"/>
    <w:rsid w:val="00990C86"/>
    <w:rsid w:val="00991C54"/>
    <w:rsid w:val="009A16DF"/>
    <w:rsid w:val="009A3C6C"/>
    <w:rsid w:val="009A4A26"/>
    <w:rsid w:val="009A7F3D"/>
    <w:rsid w:val="009B1665"/>
    <w:rsid w:val="009B4D52"/>
    <w:rsid w:val="009C5838"/>
    <w:rsid w:val="009C74B1"/>
    <w:rsid w:val="009C7A97"/>
    <w:rsid w:val="009D26F6"/>
    <w:rsid w:val="009D2B00"/>
    <w:rsid w:val="009D352C"/>
    <w:rsid w:val="009E18C9"/>
    <w:rsid w:val="009E26BA"/>
    <w:rsid w:val="009E27C5"/>
    <w:rsid w:val="009E6A03"/>
    <w:rsid w:val="009F557F"/>
    <w:rsid w:val="009F5605"/>
    <w:rsid w:val="009F5EEB"/>
    <w:rsid w:val="009F6C39"/>
    <w:rsid w:val="009F7627"/>
    <w:rsid w:val="00A037D0"/>
    <w:rsid w:val="00A05012"/>
    <w:rsid w:val="00A05603"/>
    <w:rsid w:val="00A108C1"/>
    <w:rsid w:val="00A11168"/>
    <w:rsid w:val="00A2125D"/>
    <w:rsid w:val="00A22224"/>
    <w:rsid w:val="00A24D6D"/>
    <w:rsid w:val="00A24DA3"/>
    <w:rsid w:val="00A25227"/>
    <w:rsid w:val="00A26D46"/>
    <w:rsid w:val="00A27824"/>
    <w:rsid w:val="00A312E7"/>
    <w:rsid w:val="00A330AA"/>
    <w:rsid w:val="00A35BB6"/>
    <w:rsid w:val="00A35F41"/>
    <w:rsid w:val="00A364C3"/>
    <w:rsid w:val="00A379A4"/>
    <w:rsid w:val="00A37E02"/>
    <w:rsid w:val="00A41DF2"/>
    <w:rsid w:val="00A41FC7"/>
    <w:rsid w:val="00A42D8B"/>
    <w:rsid w:val="00A42F5D"/>
    <w:rsid w:val="00A430E8"/>
    <w:rsid w:val="00A430F8"/>
    <w:rsid w:val="00A431FA"/>
    <w:rsid w:val="00A44B6F"/>
    <w:rsid w:val="00A51E49"/>
    <w:rsid w:val="00A53CE0"/>
    <w:rsid w:val="00A60002"/>
    <w:rsid w:val="00A605D0"/>
    <w:rsid w:val="00A64CFB"/>
    <w:rsid w:val="00A70B6E"/>
    <w:rsid w:val="00A76D27"/>
    <w:rsid w:val="00A84A54"/>
    <w:rsid w:val="00A85C6F"/>
    <w:rsid w:val="00A86D06"/>
    <w:rsid w:val="00A86F2C"/>
    <w:rsid w:val="00A93919"/>
    <w:rsid w:val="00A94BAC"/>
    <w:rsid w:val="00A9669C"/>
    <w:rsid w:val="00A96D50"/>
    <w:rsid w:val="00AB1A7E"/>
    <w:rsid w:val="00AB3956"/>
    <w:rsid w:val="00AC2995"/>
    <w:rsid w:val="00AC39F9"/>
    <w:rsid w:val="00AD0B6C"/>
    <w:rsid w:val="00AD2293"/>
    <w:rsid w:val="00AD2E98"/>
    <w:rsid w:val="00AD715F"/>
    <w:rsid w:val="00AE0872"/>
    <w:rsid w:val="00AE4D8E"/>
    <w:rsid w:val="00AE625C"/>
    <w:rsid w:val="00AF06DF"/>
    <w:rsid w:val="00AF36F2"/>
    <w:rsid w:val="00AF3FE2"/>
    <w:rsid w:val="00AF4943"/>
    <w:rsid w:val="00AF567E"/>
    <w:rsid w:val="00AF591D"/>
    <w:rsid w:val="00AF6CA0"/>
    <w:rsid w:val="00B0182C"/>
    <w:rsid w:val="00B07903"/>
    <w:rsid w:val="00B2015D"/>
    <w:rsid w:val="00B203F9"/>
    <w:rsid w:val="00B21D33"/>
    <w:rsid w:val="00B21DA0"/>
    <w:rsid w:val="00B31FD6"/>
    <w:rsid w:val="00B332A4"/>
    <w:rsid w:val="00B33DF7"/>
    <w:rsid w:val="00B34C45"/>
    <w:rsid w:val="00B37649"/>
    <w:rsid w:val="00B40540"/>
    <w:rsid w:val="00B41AA4"/>
    <w:rsid w:val="00B42957"/>
    <w:rsid w:val="00B44CA6"/>
    <w:rsid w:val="00B51985"/>
    <w:rsid w:val="00B52610"/>
    <w:rsid w:val="00B54634"/>
    <w:rsid w:val="00B56207"/>
    <w:rsid w:val="00B70E62"/>
    <w:rsid w:val="00B75A0A"/>
    <w:rsid w:val="00B76A2B"/>
    <w:rsid w:val="00B80665"/>
    <w:rsid w:val="00B83BC6"/>
    <w:rsid w:val="00B85D7F"/>
    <w:rsid w:val="00B8672C"/>
    <w:rsid w:val="00B905A3"/>
    <w:rsid w:val="00B936D3"/>
    <w:rsid w:val="00B9410D"/>
    <w:rsid w:val="00B97148"/>
    <w:rsid w:val="00B971EB"/>
    <w:rsid w:val="00BA54CA"/>
    <w:rsid w:val="00BB5655"/>
    <w:rsid w:val="00BB6526"/>
    <w:rsid w:val="00BB71F3"/>
    <w:rsid w:val="00BC1DC4"/>
    <w:rsid w:val="00BC306E"/>
    <w:rsid w:val="00BD0880"/>
    <w:rsid w:val="00BD0C30"/>
    <w:rsid w:val="00BD23E0"/>
    <w:rsid w:val="00BD35F9"/>
    <w:rsid w:val="00BD6803"/>
    <w:rsid w:val="00BE3CD8"/>
    <w:rsid w:val="00BE3D56"/>
    <w:rsid w:val="00BE71C8"/>
    <w:rsid w:val="00BE78F9"/>
    <w:rsid w:val="00BF0591"/>
    <w:rsid w:val="00BF1ED0"/>
    <w:rsid w:val="00BF2E14"/>
    <w:rsid w:val="00BF5CA0"/>
    <w:rsid w:val="00BF6778"/>
    <w:rsid w:val="00C003EC"/>
    <w:rsid w:val="00C02769"/>
    <w:rsid w:val="00C06175"/>
    <w:rsid w:val="00C10FD1"/>
    <w:rsid w:val="00C14DB2"/>
    <w:rsid w:val="00C167D4"/>
    <w:rsid w:val="00C219FB"/>
    <w:rsid w:val="00C27ED9"/>
    <w:rsid w:val="00C36454"/>
    <w:rsid w:val="00C365E6"/>
    <w:rsid w:val="00C4144A"/>
    <w:rsid w:val="00C46202"/>
    <w:rsid w:val="00C5378F"/>
    <w:rsid w:val="00C547A1"/>
    <w:rsid w:val="00C55379"/>
    <w:rsid w:val="00C60A54"/>
    <w:rsid w:val="00C63F4C"/>
    <w:rsid w:val="00C64054"/>
    <w:rsid w:val="00C72753"/>
    <w:rsid w:val="00C72BF0"/>
    <w:rsid w:val="00C73D93"/>
    <w:rsid w:val="00C767F9"/>
    <w:rsid w:val="00C76A33"/>
    <w:rsid w:val="00C85BB3"/>
    <w:rsid w:val="00C86802"/>
    <w:rsid w:val="00C90B04"/>
    <w:rsid w:val="00C93C6C"/>
    <w:rsid w:val="00C94737"/>
    <w:rsid w:val="00CA2894"/>
    <w:rsid w:val="00CA4945"/>
    <w:rsid w:val="00CA7A4E"/>
    <w:rsid w:val="00CB2DA7"/>
    <w:rsid w:val="00CB32EA"/>
    <w:rsid w:val="00CB43A8"/>
    <w:rsid w:val="00CC2A23"/>
    <w:rsid w:val="00CD0C6B"/>
    <w:rsid w:val="00CD3939"/>
    <w:rsid w:val="00CD46F7"/>
    <w:rsid w:val="00CD4B25"/>
    <w:rsid w:val="00CE13E2"/>
    <w:rsid w:val="00CE457C"/>
    <w:rsid w:val="00CE4D21"/>
    <w:rsid w:val="00CE54A0"/>
    <w:rsid w:val="00D01EB5"/>
    <w:rsid w:val="00D02E89"/>
    <w:rsid w:val="00D040ED"/>
    <w:rsid w:val="00D077BE"/>
    <w:rsid w:val="00D10BCD"/>
    <w:rsid w:val="00D1665D"/>
    <w:rsid w:val="00D173FF"/>
    <w:rsid w:val="00D20E3F"/>
    <w:rsid w:val="00D216F8"/>
    <w:rsid w:val="00D22B78"/>
    <w:rsid w:val="00D31C66"/>
    <w:rsid w:val="00D33467"/>
    <w:rsid w:val="00D34348"/>
    <w:rsid w:val="00D363FA"/>
    <w:rsid w:val="00D4041F"/>
    <w:rsid w:val="00D41A5D"/>
    <w:rsid w:val="00D422CC"/>
    <w:rsid w:val="00D45CBB"/>
    <w:rsid w:val="00D53F77"/>
    <w:rsid w:val="00D54469"/>
    <w:rsid w:val="00D55E42"/>
    <w:rsid w:val="00D56125"/>
    <w:rsid w:val="00D578B2"/>
    <w:rsid w:val="00D6089C"/>
    <w:rsid w:val="00D63B8D"/>
    <w:rsid w:val="00D63D8F"/>
    <w:rsid w:val="00D653F8"/>
    <w:rsid w:val="00D655FC"/>
    <w:rsid w:val="00D6773C"/>
    <w:rsid w:val="00D70AAA"/>
    <w:rsid w:val="00D75529"/>
    <w:rsid w:val="00D8384C"/>
    <w:rsid w:val="00D87C60"/>
    <w:rsid w:val="00D93C22"/>
    <w:rsid w:val="00D95A52"/>
    <w:rsid w:val="00D96044"/>
    <w:rsid w:val="00D9788D"/>
    <w:rsid w:val="00DA0128"/>
    <w:rsid w:val="00DA017D"/>
    <w:rsid w:val="00DA3713"/>
    <w:rsid w:val="00DA38DE"/>
    <w:rsid w:val="00DA3A4A"/>
    <w:rsid w:val="00DA4A1A"/>
    <w:rsid w:val="00DA6BD5"/>
    <w:rsid w:val="00DB1341"/>
    <w:rsid w:val="00DB1BC2"/>
    <w:rsid w:val="00DB2412"/>
    <w:rsid w:val="00DB339D"/>
    <w:rsid w:val="00DB39E2"/>
    <w:rsid w:val="00DB3FD2"/>
    <w:rsid w:val="00DB745F"/>
    <w:rsid w:val="00DC7539"/>
    <w:rsid w:val="00DC7E4C"/>
    <w:rsid w:val="00DD1D1C"/>
    <w:rsid w:val="00DD3EDE"/>
    <w:rsid w:val="00DD53F4"/>
    <w:rsid w:val="00DD6600"/>
    <w:rsid w:val="00DE0EDD"/>
    <w:rsid w:val="00DE385F"/>
    <w:rsid w:val="00DE6141"/>
    <w:rsid w:val="00DE764D"/>
    <w:rsid w:val="00DF0749"/>
    <w:rsid w:val="00DF1768"/>
    <w:rsid w:val="00DF20A9"/>
    <w:rsid w:val="00DF5E73"/>
    <w:rsid w:val="00E016D1"/>
    <w:rsid w:val="00E04028"/>
    <w:rsid w:val="00E05BC2"/>
    <w:rsid w:val="00E10DB0"/>
    <w:rsid w:val="00E1337E"/>
    <w:rsid w:val="00E1580F"/>
    <w:rsid w:val="00E1598F"/>
    <w:rsid w:val="00E15D6A"/>
    <w:rsid w:val="00E23A01"/>
    <w:rsid w:val="00E24DC6"/>
    <w:rsid w:val="00E2546C"/>
    <w:rsid w:val="00E25C44"/>
    <w:rsid w:val="00E261EE"/>
    <w:rsid w:val="00E27BBF"/>
    <w:rsid w:val="00E30B47"/>
    <w:rsid w:val="00E31CFA"/>
    <w:rsid w:val="00E31E78"/>
    <w:rsid w:val="00E32670"/>
    <w:rsid w:val="00E33ADB"/>
    <w:rsid w:val="00E34CE5"/>
    <w:rsid w:val="00E35792"/>
    <w:rsid w:val="00E40410"/>
    <w:rsid w:val="00E46898"/>
    <w:rsid w:val="00E46B5D"/>
    <w:rsid w:val="00E46D10"/>
    <w:rsid w:val="00E52D10"/>
    <w:rsid w:val="00E63DC8"/>
    <w:rsid w:val="00E6648B"/>
    <w:rsid w:val="00E670A9"/>
    <w:rsid w:val="00E719FD"/>
    <w:rsid w:val="00E72724"/>
    <w:rsid w:val="00E8006B"/>
    <w:rsid w:val="00E829E5"/>
    <w:rsid w:val="00E848FF"/>
    <w:rsid w:val="00E85FCC"/>
    <w:rsid w:val="00E86E0B"/>
    <w:rsid w:val="00E92D50"/>
    <w:rsid w:val="00E961D2"/>
    <w:rsid w:val="00EA565A"/>
    <w:rsid w:val="00EB0D18"/>
    <w:rsid w:val="00EB6EAA"/>
    <w:rsid w:val="00EB74BA"/>
    <w:rsid w:val="00EC58C3"/>
    <w:rsid w:val="00EC5929"/>
    <w:rsid w:val="00ED16CA"/>
    <w:rsid w:val="00ED5179"/>
    <w:rsid w:val="00EE196E"/>
    <w:rsid w:val="00EE22E2"/>
    <w:rsid w:val="00EE4709"/>
    <w:rsid w:val="00EE55EF"/>
    <w:rsid w:val="00EF0C8B"/>
    <w:rsid w:val="00EF373C"/>
    <w:rsid w:val="00EF3973"/>
    <w:rsid w:val="00EF3B94"/>
    <w:rsid w:val="00EF5CA5"/>
    <w:rsid w:val="00F02B66"/>
    <w:rsid w:val="00F050F9"/>
    <w:rsid w:val="00F109AA"/>
    <w:rsid w:val="00F12189"/>
    <w:rsid w:val="00F1347C"/>
    <w:rsid w:val="00F136BD"/>
    <w:rsid w:val="00F1426D"/>
    <w:rsid w:val="00F22EC1"/>
    <w:rsid w:val="00F24EA9"/>
    <w:rsid w:val="00F25BE1"/>
    <w:rsid w:val="00F266D4"/>
    <w:rsid w:val="00F26EDC"/>
    <w:rsid w:val="00F36BD7"/>
    <w:rsid w:val="00F40F50"/>
    <w:rsid w:val="00F44D82"/>
    <w:rsid w:val="00F50368"/>
    <w:rsid w:val="00F551E2"/>
    <w:rsid w:val="00F5590F"/>
    <w:rsid w:val="00F57583"/>
    <w:rsid w:val="00F61131"/>
    <w:rsid w:val="00F62A45"/>
    <w:rsid w:val="00F63567"/>
    <w:rsid w:val="00F65059"/>
    <w:rsid w:val="00F71551"/>
    <w:rsid w:val="00F71DB3"/>
    <w:rsid w:val="00F7502E"/>
    <w:rsid w:val="00F753FC"/>
    <w:rsid w:val="00F80632"/>
    <w:rsid w:val="00F843E2"/>
    <w:rsid w:val="00F84B86"/>
    <w:rsid w:val="00F8746F"/>
    <w:rsid w:val="00F90DE0"/>
    <w:rsid w:val="00F9366C"/>
    <w:rsid w:val="00F93C4A"/>
    <w:rsid w:val="00F9449F"/>
    <w:rsid w:val="00F9619F"/>
    <w:rsid w:val="00F970C5"/>
    <w:rsid w:val="00FA27FD"/>
    <w:rsid w:val="00FA571D"/>
    <w:rsid w:val="00FA5756"/>
    <w:rsid w:val="00FA6ABB"/>
    <w:rsid w:val="00FB727D"/>
    <w:rsid w:val="00FB7E55"/>
    <w:rsid w:val="00FC3DCC"/>
    <w:rsid w:val="00FD159C"/>
    <w:rsid w:val="00FD5BBA"/>
    <w:rsid w:val="00FE07CC"/>
    <w:rsid w:val="00FE0817"/>
    <w:rsid w:val="00FE742F"/>
    <w:rsid w:val="00FF15DD"/>
    <w:rsid w:val="00FF40BC"/>
    <w:rsid w:val="00FF5E52"/>
    <w:rsid w:val="00FF63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DB2A1F"/>
  <w15:docId w15:val="{13E3F7AF-E699-7940-BAD3-56C6EDE1EC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color w:val="000000"/>
        <w:sz w:val="22"/>
        <w:szCs w:val="22"/>
        <w:lang w:val="en-US"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32C42"/>
    <w:pPr>
      <w:pBdr>
        <w:top w:val="none" w:sz="0" w:space="0" w:color="auto"/>
        <w:left w:val="none" w:sz="0" w:space="0" w:color="auto"/>
        <w:bottom w:val="none" w:sz="0" w:space="0" w:color="auto"/>
        <w:right w:val="none" w:sz="0" w:space="0" w:color="auto"/>
        <w:between w:val="none" w:sz="0" w:space="0" w:color="auto"/>
      </w:pBdr>
      <w:spacing w:line="480" w:lineRule="auto"/>
      <w:ind w:firstLine="720"/>
    </w:pPr>
    <w:rPr>
      <w:rFonts w:ascii="Times New Roman" w:eastAsia="Times New Roman" w:hAnsi="Times New Roman" w:cs="Times New Roman"/>
      <w:color w:val="auto"/>
      <w:sz w:val="24"/>
      <w:szCs w:val="24"/>
      <w:lang w:val="en-CA" w:eastAsia="en-CA"/>
    </w:rPr>
  </w:style>
  <w:style w:type="paragraph" w:styleId="Heading1">
    <w:name w:val="heading 1"/>
    <w:basedOn w:val="Normal"/>
    <w:next w:val="Normal"/>
    <w:rsid w:val="00001DF8"/>
    <w:pPr>
      <w:keepNext/>
      <w:keepLines/>
      <w:pBdr>
        <w:top w:val="nil"/>
        <w:left w:val="nil"/>
        <w:bottom w:val="nil"/>
        <w:right w:val="nil"/>
        <w:between w:val="nil"/>
      </w:pBdr>
      <w:spacing w:before="200" w:after="120" w:line="360" w:lineRule="auto"/>
      <w:ind w:firstLine="0"/>
      <w:contextualSpacing/>
      <w:outlineLvl w:val="0"/>
    </w:pPr>
    <w:rPr>
      <w:rFonts w:eastAsia="Arial"/>
      <w:b/>
      <w:color w:val="000000"/>
      <w:sz w:val="28"/>
      <w:szCs w:val="28"/>
      <w:lang w:val="en-US" w:eastAsia="en-US"/>
    </w:rPr>
  </w:style>
  <w:style w:type="paragraph" w:styleId="Heading2">
    <w:name w:val="heading 2"/>
    <w:basedOn w:val="Normal"/>
    <w:next w:val="Normal"/>
    <w:rsid w:val="00432C42"/>
    <w:pPr>
      <w:keepNext/>
      <w:keepLines/>
      <w:pBdr>
        <w:top w:val="nil"/>
        <w:left w:val="nil"/>
        <w:bottom w:val="nil"/>
        <w:right w:val="nil"/>
        <w:between w:val="nil"/>
      </w:pBdr>
      <w:spacing w:before="200" w:after="120" w:line="360" w:lineRule="auto"/>
      <w:ind w:firstLine="0"/>
      <w:contextualSpacing/>
      <w:outlineLvl w:val="1"/>
    </w:pPr>
    <w:rPr>
      <w:rFonts w:eastAsia="Arial"/>
      <w:b/>
      <w:color w:val="000000"/>
      <w:lang w:val="en-US" w:eastAsia="en-US"/>
    </w:rPr>
  </w:style>
  <w:style w:type="paragraph" w:styleId="Heading3">
    <w:name w:val="heading 3"/>
    <w:basedOn w:val="Normal"/>
    <w:next w:val="Normal"/>
    <w:rsid w:val="00E05BC2"/>
    <w:pPr>
      <w:keepNext/>
      <w:keepLines/>
      <w:pBdr>
        <w:top w:val="nil"/>
        <w:left w:val="nil"/>
        <w:bottom w:val="nil"/>
        <w:right w:val="nil"/>
        <w:between w:val="nil"/>
      </w:pBdr>
      <w:spacing w:before="200" w:after="80" w:line="360" w:lineRule="auto"/>
      <w:ind w:firstLine="0"/>
      <w:contextualSpacing/>
      <w:outlineLvl w:val="2"/>
    </w:pPr>
    <w:rPr>
      <w:rFonts w:eastAsia="Arial"/>
      <w:color w:val="000000" w:themeColor="text1"/>
      <w:u w:val="single"/>
      <w:lang w:val="en-US" w:eastAsia="en-US"/>
    </w:rPr>
  </w:style>
  <w:style w:type="paragraph" w:styleId="Heading4">
    <w:name w:val="heading 4"/>
    <w:basedOn w:val="Normal"/>
    <w:next w:val="Normal"/>
    <w:rsid w:val="00874591"/>
    <w:pPr>
      <w:keepNext/>
      <w:keepLines/>
      <w:pBdr>
        <w:top w:val="nil"/>
        <w:left w:val="nil"/>
        <w:bottom w:val="nil"/>
        <w:right w:val="nil"/>
        <w:between w:val="nil"/>
      </w:pBdr>
      <w:spacing w:before="280" w:after="80" w:line="276" w:lineRule="auto"/>
      <w:outlineLvl w:val="3"/>
    </w:pPr>
    <w:rPr>
      <w:rFonts w:ascii="Arial" w:eastAsia="Arial" w:hAnsi="Arial" w:cs="Arial"/>
      <w:i/>
      <w:color w:val="000000" w:themeColor="text1"/>
      <w:sz w:val="22"/>
      <w:lang w:val="en-US" w:eastAsia="en-US"/>
    </w:rPr>
  </w:style>
  <w:style w:type="paragraph" w:styleId="Heading5">
    <w:name w:val="heading 5"/>
    <w:basedOn w:val="Normal"/>
    <w:next w:val="Normal"/>
    <w:pPr>
      <w:keepNext/>
      <w:keepLines/>
      <w:pBdr>
        <w:top w:val="nil"/>
        <w:left w:val="nil"/>
        <w:bottom w:val="nil"/>
        <w:right w:val="nil"/>
        <w:between w:val="nil"/>
      </w:pBdr>
      <w:spacing w:before="240" w:after="80" w:line="276" w:lineRule="auto"/>
      <w:outlineLvl w:val="4"/>
    </w:pPr>
    <w:rPr>
      <w:rFonts w:ascii="Arial" w:eastAsia="Arial" w:hAnsi="Arial" w:cs="Arial"/>
      <w:color w:val="666666"/>
      <w:sz w:val="22"/>
      <w:szCs w:val="22"/>
      <w:lang w:val="en-US" w:eastAsia="en-US"/>
    </w:rPr>
  </w:style>
  <w:style w:type="paragraph" w:styleId="Heading6">
    <w:name w:val="heading 6"/>
    <w:basedOn w:val="Normal"/>
    <w:next w:val="Normal"/>
    <w:pPr>
      <w:keepNext/>
      <w:keepLines/>
      <w:pBdr>
        <w:top w:val="nil"/>
        <w:left w:val="nil"/>
        <w:bottom w:val="nil"/>
        <w:right w:val="nil"/>
        <w:between w:val="nil"/>
      </w:pBdr>
      <w:spacing w:before="240" w:after="80" w:line="276" w:lineRule="auto"/>
      <w:outlineLvl w:val="5"/>
    </w:pPr>
    <w:rPr>
      <w:rFonts w:ascii="Arial" w:eastAsia="Arial" w:hAnsi="Arial" w:cs="Arial"/>
      <w:i/>
      <w:color w:val="666666"/>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pBdr>
        <w:top w:val="nil"/>
        <w:left w:val="nil"/>
        <w:bottom w:val="nil"/>
        <w:right w:val="nil"/>
        <w:between w:val="nil"/>
      </w:pBdr>
      <w:spacing w:after="60" w:line="276" w:lineRule="auto"/>
    </w:pPr>
    <w:rPr>
      <w:rFonts w:ascii="Arial" w:eastAsia="Arial" w:hAnsi="Arial" w:cs="Arial"/>
      <w:color w:val="000000"/>
      <w:sz w:val="52"/>
      <w:szCs w:val="52"/>
      <w:lang w:val="en-US" w:eastAsia="en-US"/>
    </w:rPr>
  </w:style>
  <w:style w:type="paragraph" w:styleId="Subtitle">
    <w:name w:val="Subtitle"/>
    <w:basedOn w:val="Normal"/>
    <w:next w:val="Normal"/>
    <w:pPr>
      <w:keepNext/>
      <w:keepLines/>
      <w:pBdr>
        <w:top w:val="nil"/>
        <w:left w:val="nil"/>
        <w:bottom w:val="nil"/>
        <w:right w:val="nil"/>
        <w:between w:val="nil"/>
      </w:pBdr>
      <w:spacing w:after="320" w:line="276" w:lineRule="auto"/>
    </w:pPr>
    <w:rPr>
      <w:rFonts w:ascii="Arial" w:eastAsia="Arial" w:hAnsi="Arial" w:cs="Arial"/>
      <w:color w:val="666666"/>
      <w:sz w:val="30"/>
      <w:szCs w:val="30"/>
      <w:lang w:val="en-US" w:eastAsia="en-US"/>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pBdr>
        <w:top w:val="nil"/>
        <w:left w:val="nil"/>
        <w:bottom w:val="nil"/>
        <w:right w:val="nil"/>
        <w:between w:val="nil"/>
      </w:pBdr>
    </w:pPr>
    <w:rPr>
      <w:rFonts w:ascii="Arial" w:eastAsia="Arial" w:hAnsi="Arial" w:cs="Arial"/>
      <w:color w:val="000000"/>
      <w:lang w:val="en-US" w:eastAsia="en-US"/>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F8746F"/>
    <w:pPr>
      <w:pBdr>
        <w:top w:val="nil"/>
        <w:left w:val="nil"/>
        <w:bottom w:val="nil"/>
        <w:right w:val="nil"/>
        <w:between w:val="nil"/>
      </w:pBdr>
    </w:pPr>
    <w:rPr>
      <w:rFonts w:eastAsia="Arial"/>
      <w:color w:val="000000"/>
      <w:sz w:val="18"/>
      <w:szCs w:val="18"/>
      <w:lang w:val="en-US" w:eastAsia="en-US"/>
    </w:rPr>
  </w:style>
  <w:style w:type="character" w:customStyle="1" w:styleId="BalloonTextChar">
    <w:name w:val="Balloon Text Char"/>
    <w:basedOn w:val="DefaultParagraphFont"/>
    <w:link w:val="BalloonText"/>
    <w:uiPriority w:val="99"/>
    <w:semiHidden/>
    <w:rsid w:val="00F8746F"/>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95669A"/>
    <w:rPr>
      <w:b/>
      <w:bCs/>
      <w:sz w:val="20"/>
      <w:szCs w:val="20"/>
    </w:rPr>
  </w:style>
  <w:style w:type="character" w:customStyle="1" w:styleId="CommentSubjectChar">
    <w:name w:val="Comment Subject Char"/>
    <w:basedOn w:val="CommentTextChar"/>
    <w:link w:val="CommentSubject"/>
    <w:uiPriority w:val="99"/>
    <w:semiHidden/>
    <w:rsid w:val="0095669A"/>
    <w:rPr>
      <w:b/>
      <w:bCs/>
      <w:sz w:val="20"/>
      <w:szCs w:val="20"/>
    </w:rPr>
  </w:style>
  <w:style w:type="paragraph" w:styleId="ListParagraph">
    <w:name w:val="List Paragraph"/>
    <w:basedOn w:val="Normal"/>
    <w:uiPriority w:val="34"/>
    <w:qFormat/>
    <w:rsid w:val="00D1665D"/>
    <w:pPr>
      <w:pBdr>
        <w:top w:val="nil"/>
        <w:left w:val="nil"/>
        <w:bottom w:val="nil"/>
        <w:right w:val="nil"/>
        <w:between w:val="nil"/>
      </w:pBdr>
      <w:spacing w:line="276" w:lineRule="auto"/>
      <w:ind w:left="720"/>
      <w:contextualSpacing/>
    </w:pPr>
    <w:rPr>
      <w:rFonts w:ascii="Arial" w:eastAsia="Arial" w:hAnsi="Arial" w:cs="Arial"/>
      <w:color w:val="000000"/>
      <w:sz w:val="22"/>
      <w:szCs w:val="22"/>
      <w:lang w:val="en-US" w:eastAsia="en-US"/>
    </w:rPr>
  </w:style>
  <w:style w:type="paragraph" w:styleId="NoSpacing">
    <w:name w:val="No Spacing"/>
    <w:uiPriority w:val="1"/>
    <w:qFormat/>
    <w:rsid w:val="00C167D4"/>
    <w:pPr>
      <w:spacing w:line="240" w:lineRule="auto"/>
      <w:ind w:firstLine="720"/>
    </w:pPr>
  </w:style>
  <w:style w:type="paragraph" w:styleId="Caption">
    <w:name w:val="caption"/>
    <w:basedOn w:val="Normal"/>
    <w:next w:val="Normal"/>
    <w:uiPriority w:val="35"/>
    <w:unhideWhenUsed/>
    <w:qFormat/>
    <w:rsid w:val="009F6C39"/>
    <w:pPr>
      <w:spacing w:after="120"/>
    </w:pPr>
    <w:rPr>
      <w:rFonts w:ascii="Calibri" w:eastAsiaTheme="minorHAnsi" w:hAnsi="Calibri"/>
      <w:bCs/>
      <w:kern w:val="24"/>
      <w:sz w:val="20"/>
      <w:szCs w:val="18"/>
      <w:lang w:val="en-US" w:eastAsia="en-US"/>
    </w:rPr>
  </w:style>
  <w:style w:type="paragraph" w:styleId="NormalWeb">
    <w:name w:val="Normal (Web)"/>
    <w:basedOn w:val="Normal"/>
    <w:uiPriority w:val="99"/>
    <w:unhideWhenUsed/>
    <w:rsid w:val="009F6C39"/>
    <w:pPr>
      <w:spacing w:before="100" w:beforeAutospacing="1" w:after="100" w:afterAutospacing="1"/>
    </w:pPr>
    <w:rPr>
      <w:lang w:val="en-US" w:eastAsia="en-US"/>
    </w:rPr>
  </w:style>
  <w:style w:type="paragraph" w:styleId="FootnoteText">
    <w:name w:val="footnote text"/>
    <w:basedOn w:val="Normal"/>
    <w:link w:val="FootnoteTextChar"/>
    <w:uiPriority w:val="99"/>
    <w:unhideWhenUsed/>
    <w:rsid w:val="008D29CF"/>
    <w:pPr>
      <w:pBdr>
        <w:top w:val="nil"/>
        <w:left w:val="nil"/>
        <w:bottom w:val="nil"/>
        <w:right w:val="nil"/>
        <w:between w:val="nil"/>
      </w:pBdr>
    </w:pPr>
    <w:rPr>
      <w:rFonts w:ascii="Arial" w:eastAsia="Arial" w:hAnsi="Arial" w:cs="Arial"/>
      <w:color w:val="000000"/>
      <w:lang w:val="en-US" w:eastAsia="en-US"/>
    </w:rPr>
  </w:style>
  <w:style w:type="character" w:customStyle="1" w:styleId="FootnoteTextChar">
    <w:name w:val="Footnote Text Char"/>
    <w:basedOn w:val="DefaultParagraphFont"/>
    <w:link w:val="FootnoteText"/>
    <w:uiPriority w:val="99"/>
    <w:rsid w:val="008D29CF"/>
    <w:rPr>
      <w:sz w:val="24"/>
      <w:szCs w:val="24"/>
    </w:rPr>
  </w:style>
  <w:style w:type="character" w:styleId="FootnoteReference">
    <w:name w:val="footnote reference"/>
    <w:basedOn w:val="DefaultParagraphFont"/>
    <w:uiPriority w:val="99"/>
    <w:unhideWhenUsed/>
    <w:rsid w:val="008D29CF"/>
    <w:rPr>
      <w:vertAlign w:val="superscript"/>
    </w:rPr>
  </w:style>
  <w:style w:type="paragraph" w:styleId="Header">
    <w:name w:val="header"/>
    <w:basedOn w:val="Normal"/>
    <w:link w:val="HeaderChar"/>
    <w:uiPriority w:val="99"/>
    <w:unhideWhenUsed/>
    <w:rsid w:val="002914CD"/>
    <w:pPr>
      <w:pBdr>
        <w:top w:val="nil"/>
        <w:left w:val="nil"/>
        <w:bottom w:val="nil"/>
        <w:right w:val="nil"/>
        <w:between w:val="nil"/>
      </w:pBdr>
      <w:tabs>
        <w:tab w:val="center" w:pos="4680"/>
        <w:tab w:val="right" w:pos="9360"/>
      </w:tabs>
    </w:pPr>
    <w:rPr>
      <w:rFonts w:ascii="Arial" w:eastAsia="Arial" w:hAnsi="Arial" w:cs="Arial"/>
      <w:color w:val="000000"/>
      <w:sz w:val="22"/>
      <w:szCs w:val="22"/>
      <w:lang w:val="en-US" w:eastAsia="en-US"/>
    </w:rPr>
  </w:style>
  <w:style w:type="character" w:customStyle="1" w:styleId="HeaderChar">
    <w:name w:val="Header Char"/>
    <w:basedOn w:val="DefaultParagraphFont"/>
    <w:link w:val="Header"/>
    <w:uiPriority w:val="99"/>
    <w:rsid w:val="002914CD"/>
  </w:style>
  <w:style w:type="paragraph" w:styleId="Footer">
    <w:name w:val="footer"/>
    <w:basedOn w:val="Normal"/>
    <w:link w:val="FooterChar"/>
    <w:uiPriority w:val="99"/>
    <w:unhideWhenUsed/>
    <w:rsid w:val="002914CD"/>
    <w:pPr>
      <w:pBdr>
        <w:top w:val="nil"/>
        <w:left w:val="nil"/>
        <w:bottom w:val="nil"/>
        <w:right w:val="nil"/>
        <w:between w:val="nil"/>
      </w:pBdr>
      <w:tabs>
        <w:tab w:val="center" w:pos="4680"/>
        <w:tab w:val="right" w:pos="9360"/>
      </w:tabs>
    </w:pPr>
    <w:rPr>
      <w:rFonts w:ascii="Arial" w:eastAsia="Arial" w:hAnsi="Arial" w:cs="Arial"/>
      <w:color w:val="000000"/>
      <w:sz w:val="22"/>
      <w:szCs w:val="22"/>
      <w:lang w:val="en-US" w:eastAsia="en-US"/>
    </w:rPr>
  </w:style>
  <w:style w:type="character" w:customStyle="1" w:styleId="FooterChar">
    <w:name w:val="Footer Char"/>
    <w:basedOn w:val="DefaultParagraphFont"/>
    <w:link w:val="Footer"/>
    <w:uiPriority w:val="99"/>
    <w:rsid w:val="002914CD"/>
  </w:style>
  <w:style w:type="character" w:styleId="Hyperlink">
    <w:name w:val="Hyperlink"/>
    <w:basedOn w:val="DefaultParagraphFont"/>
    <w:uiPriority w:val="99"/>
    <w:unhideWhenUsed/>
    <w:rsid w:val="00B07903"/>
    <w:rPr>
      <w:color w:val="0000FF" w:themeColor="hyperlink"/>
      <w:u w:val="single"/>
    </w:rPr>
  </w:style>
  <w:style w:type="character" w:customStyle="1" w:styleId="UnresolvedMention1">
    <w:name w:val="Unresolved Mention1"/>
    <w:basedOn w:val="DefaultParagraphFont"/>
    <w:uiPriority w:val="99"/>
    <w:rsid w:val="00B07903"/>
    <w:rPr>
      <w:color w:val="808080"/>
      <w:shd w:val="clear" w:color="auto" w:fill="E6E6E6"/>
    </w:rPr>
  </w:style>
  <w:style w:type="paragraph" w:styleId="Revision">
    <w:name w:val="Revision"/>
    <w:hidden/>
    <w:uiPriority w:val="99"/>
    <w:semiHidden/>
    <w:rsid w:val="00B37649"/>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color w:val="auto"/>
      <w:sz w:val="24"/>
      <w:szCs w:val="24"/>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871406">
      <w:bodyDiv w:val="1"/>
      <w:marLeft w:val="0"/>
      <w:marRight w:val="0"/>
      <w:marTop w:val="0"/>
      <w:marBottom w:val="0"/>
      <w:divBdr>
        <w:top w:val="none" w:sz="0" w:space="0" w:color="auto"/>
        <w:left w:val="none" w:sz="0" w:space="0" w:color="auto"/>
        <w:bottom w:val="none" w:sz="0" w:space="0" w:color="auto"/>
        <w:right w:val="none" w:sz="0" w:space="0" w:color="auto"/>
      </w:divBdr>
    </w:div>
    <w:div w:id="230695664">
      <w:bodyDiv w:val="1"/>
      <w:marLeft w:val="0"/>
      <w:marRight w:val="0"/>
      <w:marTop w:val="0"/>
      <w:marBottom w:val="0"/>
      <w:divBdr>
        <w:top w:val="none" w:sz="0" w:space="0" w:color="auto"/>
        <w:left w:val="none" w:sz="0" w:space="0" w:color="auto"/>
        <w:bottom w:val="none" w:sz="0" w:space="0" w:color="auto"/>
        <w:right w:val="none" w:sz="0" w:space="0" w:color="auto"/>
      </w:divBdr>
    </w:div>
    <w:div w:id="355159337">
      <w:bodyDiv w:val="1"/>
      <w:marLeft w:val="0"/>
      <w:marRight w:val="0"/>
      <w:marTop w:val="0"/>
      <w:marBottom w:val="0"/>
      <w:divBdr>
        <w:top w:val="none" w:sz="0" w:space="0" w:color="auto"/>
        <w:left w:val="none" w:sz="0" w:space="0" w:color="auto"/>
        <w:bottom w:val="none" w:sz="0" w:space="0" w:color="auto"/>
        <w:right w:val="none" w:sz="0" w:space="0" w:color="auto"/>
      </w:divBdr>
    </w:div>
    <w:div w:id="516771455">
      <w:bodyDiv w:val="1"/>
      <w:marLeft w:val="0"/>
      <w:marRight w:val="0"/>
      <w:marTop w:val="0"/>
      <w:marBottom w:val="0"/>
      <w:divBdr>
        <w:top w:val="none" w:sz="0" w:space="0" w:color="auto"/>
        <w:left w:val="none" w:sz="0" w:space="0" w:color="auto"/>
        <w:bottom w:val="none" w:sz="0" w:space="0" w:color="auto"/>
        <w:right w:val="none" w:sz="0" w:space="0" w:color="auto"/>
      </w:divBdr>
    </w:div>
    <w:div w:id="629359175">
      <w:bodyDiv w:val="1"/>
      <w:marLeft w:val="0"/>
      <w:marRight w:val="0"/>
      <w:marTop w:val="0"/>
      <w:marBottom w:val="0"/>
      <w:divBdr>
        <w:top w:val="none" w:sz="0" w:space="0" w:color="auto"/>
        <w:left w:val="none" w:sz="0" w:space="0" w:color="auto"/>
        <w:bottom w:val="none" w:sz="0" w:space="0" w:color="auto"/>
        <w:right w:val="none" w:sz="0" w:space="0" w:color="auto"/>
      </w:divBdr>
    </w:div>
    <w:div w:id="660085690">
      <w:bodyDiv w:val="1"/>
      <w:marLeft w:val="0"/>
      <w:marRight w:val="0"/>
      <w:marTop w:val="0"/>
      <w:marBottom w:val="0"/>
      <w:divBdr>
        <w:top w:val="none" w:sz="0" w:space="0" w:color="auto"/>
        <w:left w:val="none" w:sz="0" w:space="0" w:color="auto"/>
        <w:bottom w:val="none" w:sz="0" w:space="0" w:color="auto"/>
        <w:right w:val="none" w:sz="0" w:space="0" w:color="auto"/>
      </w:divBdr>
      <w:divsChild>
        <w:div w:id="1581519714">
          <w:marLeft w:val="0"/>
          <w:marRight w:val="0"/>
          <w:marTop w:val="0"/>
          <w:marBottom w:val="0"/>
          <w:divBdr>
            <w:top w:val="none" w:sz="0" w:space="0" w:color="auto"/>
            <w:left w:val="none" w:sz="0" w:space="0" w:color="auto"/>
            <w:bottom w:val="none" w:sz="0" w:space="0" w:color="auto"/>
            <w:right w:val="none" w:sz="0" w:space="0" w:color="auto"/>
          </w:divBdr>
          <w:divsChild>
            <w:div w:id="409540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9752988">
      <w:bodyDiv w:val="1"/>
      <w:marLeft w:val="0"/>
      <w:marRight w:val="0"/>
      <w:marTop w:val="0"/>
      <w:marBottom w:val="0"/>
      <w:divBdr>
        <w:top w:val="none" w:sz="0" w:space="0" w:color="auto"/>
        <w:left w:val="none" w:sz="0" w:space="0" w:color="auto"/>
        <w:bottom w:val="none" w:sz="0" w:space="0" w:color="auto"/>
        <w:right w:val="none" w:sz="0" w:space="0" w:color="auto"/>
      </w:divBdr>
    </w:div>
    <w:div w:id="923758480">
      <w:bodyDiv w:val="1"/>
      <w:marLeft w:val="0"/>
      <w:marRight w:val="0"/>
      <w:marTop w:val="0"/>
      <w:marBottom w:val="0"/>
      <w:divBdr>
        <w:top w:val="none" w:sz="0" w:space="0" w:color="auto"/>
        <w:left w:val="none" w:sz="0" w:space="0" w:color="auto"/>
        <w:bottom w:val="none" w:sz="0" w:space="0" w:color="auto"/>
        <w:right w:val="none" w:sz="0" w:space="0" w:color="auto"/>
      </w:divBdr>
    </w:div>
    <w:div w:id="957376797">
      <w:bodyDiv w:val="1"/>
      <w:marLeft w:val="0"/>
      <w:marRight w:val="0"/>
      <w:marTop w:val="0"/>
      <w:marBottom w:val="0"/>
      <w:divBdr>
        <w:top w:val="none" w:sz="0" w:space="0" w:color="auto"/>
        <w:left w:val="none" w:sz="0" w:space="0" w:color="auto"/>
        <w:bottom w:val="none" w:sz="0" w:space="0" w:color="auto"/>
        <w:right w:val="none" w:sz="0" w:space="0" w:color="auto"/>
      </w:divBdr>
    </w:div>
    <w:div w:id="960499646">
      <w:bodyDiv w:val="1"/>
      <w:marLeft w:val="0"/>
      <w:marRight w:val="0"/>
      <w:marTop w:val="0"/>
      <w:marBottom w:val="0"/>
      <w:divBdr>
        <w:top w:val="none" w:sz="0" w:space="0" w:color="auto"/>
        <w:left w:val="none" w:sz="0" w:space="0" w:color="auto"/>
        <w:bottom w:val="none" w:sz="0" w:space="0" w:color="auto"/>
        <w:right w:val="none" w:sz="0" w:space="0" w:color="auto"/>
      </w:divBdr>
    </w:div>
    <w:div w:id="963080765">
      <w:bodyDiv w:val="1"/>
      <w:marLeft w:val="0"/>
      <w:marRight w:val="0"/>
      <w:marTop w:val="0"/>
      <w:marBottom w:val="0"/>
      <w:divBdr>
        <w:top w:val="none" w:sz="0" w:space="0" w:color="auto"/>
        <w:left w:val="none" w:sz="0" w:space="0" w:color="auto"/>
        <w:bottom w:val="none" w:sz="0" w:space="0" w:color="auto"/>
        <w:right w:val="none" w:sz="0" w:space="0" w:color="auto"/>
      </w:divBdr>
    </w:div>
    <w:div w:id="1046249070">
      <w:bodyDiv w:val="1"/>
      <w:marLeft w:val="0"/>
      <w:marRight w:val="0"/>
      <w:marTop w:val="0"/>
      <w:marBottom w:val="0"/>
      <w:divBdr>
        <w:top w:val="none" w:sz="0" w:space="0" w:color="auto"/>
        <w:left w:val="none" w:sz="0" w:space="0" w:color="auto"/>
        <w:bottom w:val="none" w:sz="0" w:space="0" w:color="auto"/>
        <w:right w:val="none" w:sz="0" w:space="0" w:color="auto"/>
      </w:divBdr>
    </w:div>
    <w:div w:id="1067922549">
      <w:bodyDiv w:val="1"/>
      <w:marLeft w:val="0"/>
      <w:marRight w:val="0"/>
      <w:marTop w:val="0"/>
      <w:marBottom w:val="0"/>
      <w:divBdr>
        <w:top w:val="none" w:sz="0" w:space="0" w:color="auto"/>
        <w:left w:val="none" w:sz="0" w:space="0" w:color="auto"/>
        <w:bottom w:val="none" w:sz="0" w:space="0" w:color="auto"/>
        <w:right w:val="none" w:sz="0" w:space="0" w:color="auto"/>
      </w:divBdr>
      <w:divsChild>
        <w:div w:id="232544407">
          <w:marLeft w:val="0"/>
          <w:marRight w:val="0"/>
          <w:marTop w:val="0"/>
          <w:marBottom w:val="0"/>
          <w:divBdr>
            <w:top w:val="none" w:sz="0" w:space="0" w:color="auto"/>
            <w:left w:val="none" w:sz="0" w:space="0" w:color="auto"/>
            <w:bottom w:val="none" w:sz="0" w:space="0" w:color="auto"/>
            <w:right w:val="none" w:sz="0" w:space="0" w:color="auto"/>
          </w:divBdr>
          <w:divsChild>
            <w:div w:id="1641496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388834">
      <w:bodyDiv w:val="1"/>
      <w:marLeft w:val="0"/>
      <w:marRight w:val="0"/>
      <w:marTop w:val="0"/>
      <w:marBottom w:val="0"/>
      <w:divBdr>
        <w:top w:val="none" w:sz="0" w:space="0" w:color="auto"/>
        <w:left w:val="none" w:sz="0" w:space="0" w:color="auto"/>
        <w:bottom w:val="none" w:sz="0" w:space="0" w:color="auto"/>
        <w:right w:val="none" w:sz="0" w:space="0" w:color="auto"/>
      </w:divBdr>
    </w:div>
    <w:div w:id="1464075942">
      <w:bodyDiv w:val="1"/>
      <w:marLeft w:val="0"/>
      <w:marRight w:val="0"/>
      <w:marTop w:val="0"/>
      <w:marBottom w:val="0"/>
      <w:divBdr>
        <w:top w:val="none" w:sz="0" w:space="0" w:color="auto"/>
        <w:left w:val="none" w:sz="0" w:space="0" w:color="auto"/>
        <w:bottom w:val="none" w:sz="0" w:space="0" w:color="auto"/>
        <w:right w:val="none" w:sz="0" w:space="0" w:color="auto"/>
      </w:divBdr>
    </w:div>
    <w:div w:id="1520045491">
      <w:bodyDiv w:val="1"/>
      <w:marLeft w:val="0"/>
      <w:marRight w:val="0"/>
      <w:marTop w:val="0"/>
      <w:marBottom w:val="0"/>
      <w:divBdr>
        <w:top w:val="none" w:sz="0" w:space="0" w:color="auto"/>
        <w:left w:val="none" w:sz="0" w:space="0" w:color="auto"/>
        <w:bottom w:val="none" w:sz="0" w:space="0" w:color="auto"/>
        <w:right w:val="none" w:sz="0" w:space="0" w:color="auto"/>
      </w:divBdr>
      <w:divsChild>
        <w:div w:id="1401830116">
          <w:marLeft w:val="0"/>
          <w:marRight w:val="0"/>
          <w:marTop w:val="0"/>
          <w:marBottom w:val="0"/>
          <w:divBdr>
            <w:top w:val="none" w:sz="0" w:space="0" w:color="auto"/>
            <w:left w:val="none" w:sz="0" w:space="0" w:color="auto"/>
            <w:bottom w:val="none" w:sz="0" w:space="0" w:color="auto"/>
            <w:right w:val="none" w:sz="0" w:space="0" w:color="auto"/>
          </w:divBdr>
          <w:divsChild>
            <w:div w:id="1416391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632120">
      <w:bodyDiv w:val="1"/>
      <w:marLeft w:val="0"/>
      <w:marRight w:val="0"/>
      <w:marTop w:val="0"/>
      <w:marBottom w:val="0"/>
      <w:divBdr>
        <w:top w:val="none" w:sz="0" w:space="0" w:color="auto"/>
        <w:left w:val="none" w:sz="0" w:space="0" w:color="auto"/>
        <w:bottom w:val="none" w:sz="0" w:space="0" w:color="auto"/>
        <w:right w:val="none" w:sz="0" w:space="0" w:color="auto"/>
      </w:divBdr>
    </w:div>
    <w:div w:id="1690716065">
      <w:bodyDiv w:val="1"/>
      <w:marLeft w:val="0"/>
      <w:marRight w:val="0"/>
      <w:marTop w:val="0"/>
      <w:marBottom w:val="0"/>
      <w:divBdr>
        <w:top w:val="none" w:sz="0" w:space="0" w:color="auto"/>
        <w:left w:val="none" w:sz="0" w:space="0" w:color="auto"/>
        <w:bottom w:val="none" w:sz="0" w:space="0" w:color="auto"/>
        <w:right w:val="none" w:sz="0" w:space="0" w:color="auto"/>
      </w:divBdr>
    </w:div>
    <w:div w:id="1830368512">
      <w:bodyDiv w:val="1"/>
      <w:marLeft w:val="0"/>
      <w:marRight w:val="0"/>
      <w:marTop w:val="0"/>
      <w:marBottom w:val="0"/>
      <w:divBdr>
        <w:top w:val="none" w:sz="0" w:space="0" w:color="auto"/>
        <w:left w:val="none" w:sz="0" w:space="0" w:color="auto"/>
        <w:bottom w:val="none" w:sz="0" w:space="0" w:color="auto"/>
        <w:right w:val="none" w:sz="0" w:space="0" w:color="auto"/>
      </w:divBdr>
    </w:div>
    <w:div w:id="1841432657">
      <w:bodyDiv w:val="1"/>
      <w:marLeft w:val="0"/>
      <w:marRight w:val="0"/>
      <w:marTop w:val="0"/>
      <w:marBottom w:val="0"/>
      <w:divBdr>
        <w:top w:val="none" w:sz="0" w:space="0" w:color="auto"/>
        <w:left w:val="none" w:sz="0" w:space="0" w:color="auto"/>
        <w:bottom w:val="none" w:sz="0" w:space="0" w:color="auto"/>
        <w:right w:val="none" w:sz="0" w:space="0" w:color="auto"/>
      </w:divBdr>
    </w:div>
    <w:div w:id="1962220369">
      <w:bodyDiv w:val="1"/>
      <w:marLeft w:val="0"/>
      <w:marRight w:val="0"/>
      <w:marTop w:val="0"/>
      <w:marBottom w:val="0"/>
      <w:divBdr>
        <w:top w:val="none" w:sz="0" w:space="0" w:color="auto"/>
        <w:left w:val="none" w:sz="0" w:space="0" w:color="auto"/>
        <w:bottom w:val="none" w:sz="0" w:space="0" w:color="auto"/>
        <w:right w:val="none" w:sz="0" w:space="0" w:color="auto"/>
      </w:divBdr>
    </w:div>
    <w:div w:id="2116711263">
      <w:bodyDiv w:val="1"/>
      <w:marLeft w:val="0"/>
      <w:marRight w:val="0"/>
      <w:marTop w:val="0"/>
      <w:marBottom w:val="0"/>
      <w:divBdr>
        <w:top w:val="none" w:sz="0" w:space="0" w:color="auto"/>
        <w:left w:val="none" w:sz="0" w:space="0" w:color="auto"/>
        <w:bottom w:val="none" w:sz="0" w:space="0" w:color="auto"/>
        <w:right w:val="none" w:sz="0" w:space="0" w:color="auto"/>
      </w:divBdr>
    </w:div>
    <w:div w:id="2131631514">
      <w:bodyDiv w:val="1"/>
      <w:marLeft w:val="0"/>
      <w:marRight w:val="0"/>
      <w:marTop w:val="0"/>
      <w:marBottom w:val="0"/>
      <w:divBdr>
        <w:top w:val="none" w:sz="0" w:space="0" w:color="auto"/>
        <w:left w:val="none" w:sz="0" w:space="0" w:color="auto"/>
        <w:bottom w:val="none" w:sz="0" w:space="0" w:color="auto"/>
        <w:right w:val="none" w:sz="0" w:space="0" w:color="auto"/>
      </w:divBdr>
      <w:divsChild>
        <w:div w:id="1511680217">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93/bioinformatics/btu393" TargetMode="Externa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eader" Target="head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FE2653E-AF1B-0844-9DEC-AD1BF92B24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6</TotalTime>
  <Pages>33</Pages>
  <Words>45818</Words>
  <Characters>261168</Characters>
  <Application>Microsoft Office Word</Application>
  <DocSecurity>0</DocSecurity>
  <Lines>2176</Lines>
  <Paragraphs>6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63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manda Droghini</cp:lastModifiedBy>
  <cp:revision>149</cp:revision>
  <dcterms:created xsi:type="dcterms:W3CDTF">2018-03-08T01:35:00Z</dcterms:created>
  <dcterms:modified xsi:type="dcterms:W3CDTF">2018-04-24T1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0337c81-e7e2-3362-8630-d1c4375c6bef</vt:lpwstr>
  </property>
  <property fmtid="{D5CDD505-2E9C-101B-9397-08002B2CF9AE}" pid="4" name="Mendeley Citation Style_1">
    <vt:lpwstr>http://csl.mendeley.com/styles/102720561/ecology-AD</vt:lpwstr>
  </property>
  <property fmtid="{D5CDD505-2E9C-101B-9397-08002B2CF9AE}" pid="5" name="Mendeley Recent Style Id 0_1">
    <vt:lpwstr>http://csl.mendeley.com/styles/102720561/ADroghini-v1</vt:lpwstr>
  </property>
  <property fmtid="{D5CDD505-2E9C-101B-9397-08002B2CF9AE}" pid="6" name="Mendeley Recent Style Name 0_1">
    <vt:lpwstr>ADroghini-v1</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csl.mendeley.com/styles/102720561/AccessDB</vt:lpwstr>
  </property>
  <property fmtid="{D5CDD505-2E9C-101B-9397-08002B2CF9AE}" pid="10" name="Mendeley Recent Style Name 2_1">
    <vt:lpwstr>American Psychological Association 6th edition - Amanda Droghini</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csl.mendeley.com/styles/102720561/ecology</vt:lpwstr>
  </property>
  <property fmtid="{D5CDD505-2E9C-101B-9397-08002B2CF9AE}" pid="14" name="Mendeley Recent Style Name 4_1">
    <vt:lpwstr>Ecology - Amanda Droghini</vt:lpwstr>
  </property>
  <property fmtid="{D5CDD505-2E9C-101B-9397-08002B2CF9AE}" pid="15" name="Mendeley Recent Style Id 5_1">
    <vt:lpwstr>http://csl.mendeley.com/styles/102720561/ecology-AD</vt:lpwstr>
  </property>
  <property fmtid="{D5CDD505-2E9C-101B-9397-08002B2CF9AE}" pid="16" name="Mendeley Recent Style Name 5_1">
    <vt:lpwstr>Ecology - Amanda Droghini</vt:lpwstr>
  </property>
  <property fmtid="{D5CDD505-2E9C-101B-9397-08002B2CF9AE}" pid="17" name="Mendeley Recent Style Id 6_1">
    <vt:lpwstr>http://www.zotero.org/styles/marine-biology</vt:lpwstr>
  </property>
  <property fmtid="{D5CDD505-2E9C-101B-9397-08002B2CF9AE}" pid="18" name="Mendeley Recent Style Name 6_1">
    <vt:lpwstr>Marine Bi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